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56317320"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A94275">
        <w:rPr>
          <w:noProof/>
        </w:rPr>
        <w:t>26-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00924092" w:rsidRPr="00FB2FBF">
              <w:rPr>
                <w:rStyle w:val="Hyperlink"/>
                <w:noProof/>
              </w:rPr>
              <w:t>Table of common terms</w:t>
            </w:r>
            <w:r w:rsidR="00924092">
              <w:rPr>
                <w:noProof/>
                <w:webHidden/>
              </w:rPr>
              <w:tab/>
            </w:r>
            <w:r w:rsidR="00924092">
              <w:rPr>
                <w:noProof/>
                <w:webHidden/>
              </w:rPr>
              <w:fldChar w:fldCharType="begin"/>
            </w:r>
            <w:r w:rsidR="00924092">
              <w:rPr>
                <w:noProof/>
                <w:webHidden/>
              </w:rPr>
              <w:instrText xml:space="preserve"> PAGEREF _Toc927484 \h </w:instrText>
            </w:r>
            <w:r w:rsidR="00924092">
              <w:rPr>
                <w:noProof/>
                <w:webHidden/>
              </w:rPr>
            </w:r>
            <w:r w:rsidR="00924092">
              <w:rPr>
                <w:noProof/>
                <w:webHidden/>
              </w:rPr>
              <w:fldChar w:fldCharType="separate"/>
            </w:r>
            <w:r w:rsidR="00924092">
              <w:rPr>
                <w:noProof/>
                <w:webHidden/>
              </w:rPr>
              <w:t>3</w:t>
            </w:r>
            <w:r w:rsidR="00924092">
              <w:rPr>
                <w:noProof/>
                <w:webHidden/>
              </w:rPr>
              <w:fldChar w:fldCharType="end"/>
            </w:r>
          </w:hyperlink>
        </w:p>
        <w:p w14:paraId="009DB2B8" w14:textId="0E570528"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00924092" w:rsidRPr="00FB2FBF">
              <w:rPr>
                <w:rStyle w:val="Hyperlink"/>
                <w:noProof/>
              </w:rPr>
              <w:t>Acknowledgments</w:t>
            </w:r>
            <w:r w:rsidR="00924092">
              <w:rPr>
                <w:noProof/>
                <w:webHidden/>
              </w:rPr>
              <w:tab/>
            </w:r>
            <w:r w:rsidR="00924092">
              <w:rPr>
                <w:noProof/>
                <w:webHidden/>
              </w:rPr>
              <w:fldChar w:fldCharType="begin"/>
            </w:r>
            <w:r w:rsidR="00924092">
              <w:rPr>
                <w:noProof/>
                <w:webHidden/>
              </w:rPr>
              <w:instrText xml:space="preserve"> PAGEREF _Toc927485 \h </w:instrText>
            </w:r>
            <w:r w:rsidR="00924092">
              <w:rPr>
                <w:noProof/>
                <w:webHidden/>
              </w:rPr>
            </w:r>
            <w:r w:rsidR="00924092">
              <w:rPr>
                <w:noProof/>
                <w:webHidden/>
              </w:rPr>
              <w:fldChar w:fldCharType="separate"/>
            </w:r>
            <w:r w:rsidR="00924092">
              <w:rPr>
                <w:noProof/>
                <w:webHidden/>
              </w:rPr>
              <w:t>4</w:t>
            </w:r>
            <w:r w:rsidR="00924092">
              <w:rPr>
                <w:noProof/>
                <w:webHidden/>
              </w:rPr>
              <w:fldChar w:fldCharType="end"/>
            </w:r>
          </w:hyperlink>
        </w:p>
        <w:p w14:paraId="3CDDE994" w14:textId="52F6A00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00924092" w:rsidRPr="00FB2FBF">
              <w:rPr>
                <w:rStyle w:val="Hyperlink"/>
                <w:noProof/>
              </w:rPr>
              <w:t>Reader context</w:t>
            </w:r>
            <w:r w:rsidR="00924092">
              <w:rPr>
                <w:noProof/>
                <w:webHidden/>
              </w:rPr>
              <w:tab/>
            </w:r>
            <w:r w:rsidR="00924092">
              <w:rPr>
                <w:noProof/>
                <w:webHidden/>
              </w:rPr>
              <w:fldChar w:fldCharType="begin"/>
            </w:r>
            <w:r w:rsidR="00924092">
              <w:rPr>
                <w:noProof/>
                <w:webHidden/>
              </w:rPr>
              <w:instrText xml:space="preserve"> PAGEREF _Toc927486 \h </w:instrText>
            </w:r>
            <w:r w:rsidR="00924092">
              <w:rPr>
                <w:noProof/>
                <w:webHidden/>
              </w:rPr>
            </w:r>
            <w:r w:rsidR="00924092">
              <w:rPr>
                <w:noProof/>
                <w:webHidden/>
              </w:rPr>
              <w:fldChar w:fldCharType="separate"/>
            </w:r>
            <w:r w:rsidR="00924092">
              <w:rPr>
                <w:noProof/>
                <w:webHidden/>
              </w:rPr>
              <w:t>4</w:t>
            </w:r>
            <w:r w:rsidR="00924092">
              <w:rPr>
                <w:noProof/>
                <w:webHidden/>
              </w:rPr>
              <w:fldChar w:fldCharType="end"/>
            </w:r>
          </w:hyperlink>
        </w:p>
        <w:p w14:paraId="2856971A" w14:textId="182918BE"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00924092" w:rsidRPr="00FB2FBF">
              <w:rPr>
                <w:rStyle w:val="Hyperlink"/>
                <w:noProof/>
              </w:rPr>
              <w:t>Table of Contents</w:t>
            </w:r>
            <w:r w:rsidR="00924092">
              <w:rPr>
                <w:noProof/>
                <w:webHidden/>
              </w:rPr>
              <w:tab/>
            </w:r>
            <w:r w:rsidR="00924092">
              <w:rPr>
                <w:noProof/>
                <w:webHidden/>
              </w:rPr>
              <w:fldChar w:fldCharType="begin"/>
            </w:r>
            <w:r w:rsidR="00924092">
              <w:rPr>
                <w:noProof/>
                <w:webHidden/>
              </w:rPr>
              <w:instrText xml:space="preserve"> PAGEREF _Toc927487 \h </w:instrText>
            </w:r>
            <w:r w:rsidR="00924092">
              <w:rPr>
                <w:noProof/>
                <w:webHidden/>
              </w:rPr>
            </w:r>
            <w:r w:rsidR="00924092">
              <w:rPr>
                <w:noProof/>
                <w:webHidden/>
              </w:rPr>
              <w:fldChar w:fldCharType="separate"/>
            </w:r>
            <w:r w:rsidR="00924092">
              <w:rPr>
                <w:noProof/>
                <w:webHidden/>
              </w:rPr>
              <w:t>5</w:t>
            </w:r>
            <w:r w:rsidR="00924092">
              <w:rPr>
                <w:noProof/>
                <w:webHidden/>
              </w:rPr>
              <w:fldChar w:fldCharType="end"/>
            </w:r>
          </w:hyperlink>
        </w:p>
        <w:p w14:paraId="1CEF9890" w14:textId="6261F28D"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00924092" w:rsidRPr="00FB2FBF">
              <w:rPr>
                <w:rStyle w:val="Hyperlink"/>
                <w:noProof/>
              </w:rPr>
              <w:t>1 Introduction</w:t>
            </w:r>
            <w:r w:rsidR="00924092">
              <w:rPr>
                <w:noProof/>
                <w:webHidden/>
              </w:rPr>
              <w:tab/>
            </w:r>
            <w:r w:rsidR="00924092">
              <w:rPr>
                <w:noProof/>
                <w:webHidden/>
              </w:rPr>
              <w:fldChar w:fldCharType="begin"/>
            </w:r>
            <w:r w:rsidR="00924092">
              <w:rPr>
                <w:noProof/>
                <w:webHidden/>
              </w:rPr>
              <w:instrText xml:space="preserve"> PAGEREF _Toc927488 \h </w:instrText>
            </w:r>
            <w:r w:rsidR="00924092">
              <w:rPr>
                <w:noProof/>
                <w:webHidden/>
              </w:rPr>
            </w:r>
            <w:r w:rsidR="00924092">
              <w:rPr>
                <w:noProof/>
                <w:webHidden/>
              </w:rPr>
              <w:fldChar w:fldCharType="separate"/>
            </w:r>
            <w:r w:rsidR="00924092">
              <w:rPr>
                <w:noProof/>
                <w:webHidden/>
              </w:rPr>
              <w:t>7</w:t>
            </w:r>
            <w:r w:rsidR="00924092">
              <w:rPr>
                <w:noProof/>
                <w:webHidden/>
              </w:rPr>
              <w:fldChar w:fldCharType="end"/>
            </w:r>
          </w:hyperlink>
        </w:p>
        <w:p w14:paraId="2EBC972B" w14:textId="7120748C"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00924092" w:rsidRPr="00FB2FBF">
              <w:rPr>
                <w:rStyle w:val="Hyperlink"/>
                <w:noProof/>
              </w:rPr>
              <w:t>1.1</w:t>
            </w:r>
            <w:r w:rsidR="00924092">
              <w:rPr>
                <w:rFonts w:eastAsiaTheme="minorEastAsia" w:cstheme="minorBidi"/>
                <w:iCs w:val="0"/>
                <w:noProof/>
                <w:color w:val="auto"/>
                <w:sz w:val="24"/>
                <w:szCs w:val="24"/>
                <w:lang w:val="nl-NL" w:eastAsia="nl-NL" w:bidi="ar-SA"/>
              </w:rPr>
              <w:tab/>
            </w:r>
            <w:r w:rsidR="00924092" w:rsidRPr="00FB2FBF">
              <w:rPr>
                <w:rStyle w:val="Hyperlink"/>
                <w:noProof/>
              </w:rPr>
              <w:t>Problem description</w:t>
            </w:r>
            <w:r w:rsidR="00924092">
              <w:rPr>
                <w:noProof/>
                <w:webHidden/>
              </w:rPr>
              <w:tab/>
            </w:r>
            <w:r w:rsidR="00924092">
              <w:rPr>
                <w:noProof/>
                <w:webHidden/>
              </w:rPr>
              <w:fldChar w:fldCharType="begin"/>
            </w:r>
            <w:r w:rsidR="00924092">
              <w:rPr>
                <w:noProof/>
                <w:webHidden/>
              </w:rPr>
              <w:instrText xml:space="preserve"> PAGEREF _Toc927489 \h </w:instrText>
            </w:r>
            <w:r w:rsidR="00924092">
              <w:rPr>
                <w:noProof/>
                <w:webHidden/>
              </w:rPr>
            </w:r>
            <w:r w:rsidR="00924092">
              <w:rPr>
                <w:noProof/>
                <w:webHidden/>
              </w:rPr>
              <w:fldChar w:fldCharType="separate"/>
            </w:r>
            <w:r w:rsidR="00924092">
              <w:rPr>
                <w:noProof/>
                <w:webHidden/>
              </w:rPr>
              <w:t>8</w:t>
            </w:r>
            <w:r w:rsidR="00924092">
              <w:rPr>
                <w:noProof/>
                <w:webHidden/>
              </w:rPr>
              <w:fldChar w:fldCharType="end"/>
            </w:r>
          </w:hyperlink>
        </w:p>
        <w:p w14:paraId="140011B5" w14:textId="7D1D4485"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00924092" w:rsidRPr="00FB2FBF">
              <w:rPr>
                <w:rStyle w:val="Hyperlink"/>
                <w:noProof/>
              </w:rPr>
              <w:t>1.1.1</w:t>
            </w:r>
            <w:r w:rsidR="00924092">
              <w:rPr>
                <w:rFonts w:eastAsiaTheme="minorEastAsia" w:cstheme="minorBidi"/>
                <w:noProof/>
                <w:color w:val="auto"/>
                <w:sz w:val="24"/>
                <w:szCs w:val="24"/>
                <w:lang w:val="nl-NL" w:eastAsia="nl-NL" w:bidi="ar-SA"/>
              </w:rPr>
              <w:tab/>
            </w:r>
            <w:r w:rsidR="00924092" w:rsidRPr="00FB2FBF">
              <w:rPr>
                <w:rStyle w:val="Hyperlink"/>
                <w:noProof/>
              </w:rPr>
              <w:t>Research scope</w:t>
            </w:r>
            <w:r w:rsidR="00924092">
              <w:rPr>
                <w:noProof/>
                <w:webHidden/>
              </w:rPr>
              <w:tab/>
            </w:r>
            <w:r w:rsidR="00924092">
              <w:rPr>
                <w:noProof/>
                <w:webHidden/>
              </w:rPr>
              <w:fldChar w:fldCharType="begin"/>
            </w:r>
            <w:r w:rsidR="00924092">
              <w:rPr>
                <w:noProof/>
                <w:webHidden/>
              </w:rPr>
              <w:instrText xml:space="preserve"> PAGEREF _Toc927490 \h </w:instrText>
            </w:r>
            <w:r w:rsidR="00924092">
              <w:rPr>
                <w:noProof/>
                <w:webHidden/>
              </w:rPr>
            </w:r>
            <w:r w:rsidR="00924092">
              <w:rPr>
                <w:noProof/>
                <w:webHidden/>
              </w:rPr>
              <w:fldChar w:fldCharType="separate"/>
            </w:r>
            <w:r w:rsidR="00924092">
              <w:rPr>
                <w:noProof/>
                <w:webHidden/>
              </w:rPr>
              <w:t>9</w:t>
            </w:r>
            <w:r w:rsidR="00924092">
              <w:rPr>
                <w:noProof/>
                <w:webHidden/>
              </w:rPr>
              <w:fldChar w:fldCharType="end"/>
            </w:r>
          </w:hyperlink>
        </w:p>
        <w:p w14:paraId="61B4125C" w14:textId="51E65DD4"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00924092" w:rsidRPr="00FB2FBF">
              <w:rPr>
                <w:rStyle w:val="Hyperlink"/>
                <w:noProof/>
              </w:rPr>
              <w:t>1.2</w:t>
            </w:r>
            <w:r w:rsidR="00924092">
              <w:rPr>
                <w:rFonts w:eastAsiaTheme="minorEastAsia" w:cstheme="minorBidi"/>
                <w:iCs w:val="0"/>
                <w:noProof/>
                <w:color w:val="auto"/>
                <w:sz w:val="24"/>
                <w:szCs w:val="24"/>
                <w:lang w:val="nl-NL" w:eastAsia="nl-NL" w:bidi="ar-SA"/>
              </w:rPr>
              <w:tab/>
            </w:r>
            <w:r w:rsidR="00924092" w:rsidRPr="00FB2FBF">
              <w:rPr>
                <w:rStyle w:val="Hyperlink"/>
                <w:noProof/>
              </w:rPr>
              <w:t>Research question</w:t>
            </w:r>
            <w:r w:rsidR="00924092">
              <w:rPr>
                <w:noProof/>
                <w:webHidden/>
              </w:rPr>
              <w:tab/>
            </w:r>
            <w:r w:rsidR="00924092">
              <w:rPr>
                <w:noProof/>
                <w:webHidden/>
              </w:rPr>
              <w:fldChar w:fldCharType="begin"/>
            </w:r>
            <w:r w:rsidR="00924092">
              <w:rPr>
                <w:noProof/>
                <w:webHidden/>
              </w:rPr>
              <w:instrText xml:space="preserve"> PAGEREF _Toc927491 \h </w:instrText>
            </w:r>
            <w:r w:rsidR="00924092">
              <w:rPr>
                <w:noProof/>
                <w:webHidden/>
              </w:rPr>
            </w:r>
            <w:r w:rsidR="00924092">
              <w:rPr>
                <w:noProof/>
                <w:webHidden/>
              </w:rPr>
              <w:fldChar w:fldCharType="separate"/>
            </w:r>
            <w:r w:rsidR="00924092">
              <w:rPr>
                <w:noProof/>
                <w:webHidden/>
              </w:rPr>
              <w:t>9</w:t>
            </w:r>
            <w:r w:rsidR="00924092">
              <w:rPr>
                <w:noProof/>
                <w:webHidden/>
              </w:rPr>
              <w:fldChar w:fldCharType="end"/>
            </w:r>
          </w:hyperlink>
        </w:p>
        <w:p w14:paraId="543149CF" w14:textId="6BDFA2EC"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00924092" w:rsidRPr="00FB2FBF">
              <w:rPr>
                <w:rStyle w:val="Hyperlink"/>
                <w:noProof/>
              </w:rPr>
              <w:t>1.3</w:t>
            </w:r>
            <w:r w:rsidR="00924092">
              <w:rPr>
                <w:rFonts w:eastAsiaTheme="minorEastAsia" w:cstheme="minorBidi"/>
                <w:iCs w:val="0"/>
                <w:noProof/>
                <w:color w:val="auto"/>
                <w:sz w:val="24"/>
                <w:szCs w:val="24"/>
                <w:lang w:val="nl-NL" w:eastAsia="nl-NL" w:bidi="ar-SA"/>
              </w:rPr>
              <w:tab/>
            </w:r>
            <w:r w:rsidR="00924092" w:rsidRPr="00FB2FBF">
              <w:rPr>
                <w:rStyle w:val="Hyperlink"/>
                <w:noProof/>
              </w:rPr>
              <w:t>Approach</w:t>
            </w:r>
            <w:r w:rsidR="00924092">
              <w:rPr>
                <w:noProof/>
                <w:webHidden/>
              </w:rPr>
              <w:tab/>
            </w:r>
            <w:r w:rsidR="00924092">
              <w:rPr>
                <w:noProof/>
                <w:webHidden/>
              </w:rPr>
              <w:fldChar w:fldCharType="begin"/>
            </w:r>
            <w:r w:rsidR="00924092">
              <w:rPr>
                <w:noProof/>
                <w:webHidden/>
              </w:rPr>
              <w:instrText xml:space="preserve"> PAGEREF _Toc927492 \h </w:instrText>
            </w:r>
            <w:r w:rsidR="00924092">
              <w:rPr>
                <w:noProof/>
                <w:webHidden/>
              </w:rPr>
            </w:r>
            <w:r w:rsidR="00924092">
              <w:rPr>
                <w:noProof/>
                <w:webHidden/>
              </w:rPr>
              <w:fldChar w:fldCharType="separate"/>
            </w:r>
            <w:r w:rsidR="00924092">
              <w:rPr>
                <w:noProof/>
                <w:webHidden/>
              </w:rPr>
              <w:t>10</w:t>
            </w:r>
            <w:r w:rsidR="00924092">
              <w:rPr>
                <w:noProof/>
                <w:webHidden/>
              </w:rPr>
              <w:fldChar w:fldCharType="end"/>
            </w:r>
          </w:hyperlink>
        </w:p>
        <w:p w14:paraId="01E963BE" w14:textId="04B39AD4"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00924092" w:rsidRPr="00FB2FBF">
              <w:rPr>
                <w:rStyle w:val="Hyperlink"/>
                <w:noProof/>
              </w:rPr>
              <w:t>2 State of the art</w:t>
            </w:r>
            <w:r w:rsidR="00924092">
              <w:rPr>
                <w:noProof/>
                <w:webHidden/>
              </w:rPr>
              <w:tab/>
            </w:r>
            <w:r w:rsidR="00924092">
              <w:rPr>
                <w:noProof/>
                <w:webHidden/>
              </w:rPr>
              <w:fldChar w:fldCharType="begin"/>
            </w:r>
            <w:r w:rsidR="00924092">
              <w:rPr>
                <w:noProof/>
                <w:webHidden/>
              </w:rPr>
              <w:instrText xml:space="preserve"> PAGEREF _Toc927493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71A425D2" w14:textId="4D00DAA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00924092" w:rsidRPr="00FB2FBF">
              <w:rPr>
                <w:rStyle w:val="Hyperlink"/>
                <w:noProof/>
              </w:rPr>
              <w:t>2.1</w:t>
            </w:r>
            <w:r w:rsidR="00924092">
              <w:rPr>
                <w:rFonts w:eastAsiaTheme="minorEastAsia" w:cstheme="minorBidi"/>
                <w:iCs w:val="0"/>
                <w:noProof/>
                <w:color w:val="auto"/>
                <w:sz w:val="24"/>
                <w:szCs w:val="24"/>
                <w:lang w:val="nl-NL" w:eastAsia="nl-NL" w:bidi="ar-SA"/>
              </w:rPr>
              <w:tab/>
            </w:r>
            <w:r w:rsidR="00924092" w:rsidRPr="00FB2FBF">
              <w:rPr>
                <w:rStyle w:val="Hyperlink"/>
                <w:noProof/>
              </w:rPr>
              <w:t>Requirements of a smart reminder system</w:t>
            </w:r>
            <w:r w:rsidR="00924092">
              <w:rPr>
                <w:noProof/>
                <w:webHidden/>
              </w:rPr>
              <w:tab/>
            </w:r>
            <w:r w:rsidR="00924092">
              <w:rPr>
                <w:noProof/>
                <w:webHidden/>
              </w:rPr>
              <w:fldChar w:fldCharType="begin"/>
            </w:r>
            <w:r w:rsidR="00924092">
              <w:rPr>
                <w:noProof/>
                <w:webHidden/>
              </w:rPr>
              <w:instrText xml:space="preserve"> PAGEREF _Toc927494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414BD32A" w14:textId="3978CA92"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00924092" w:rsidRPr="00FB2FBF">
              <w:rPr>
                <w:rStyle w:val="Hyperlink"/>
                <w:noProof/>
              </w:rPr>
              <w:t>2.1.1</w:t>
            </w:r>
            <w:r w:rsidR="00924092">
              <w:rPr>
                <w:rFonts w:eastAsiaTheme="minorEastAsia" w:cstheme="minorBidi"/>
                <w:noProof/>
                <w:color w:val="auto"/>
                <w:sz w:val="24"/>
                <w:szCs w:val="24"/>
                <w:lang w:val="nl-NL" w:eastAsia="nl-NL" w:bidi="ar-SA"/>
              </w:rPr>
              <w:tab/>
            </w:r>
            <w:r w:rsidR="00924092" w:rsidRPr="00FB2FBF">
              <w:rPr>
                <w:rStyle w:val="Hyperlink"/>
                <w:noProof/>
              </w:rPr>
              <w:t>Notification producing or scheduling</w:t>
            </w:r>
            <w:r w:rsidR="00924092">
              <w:rPr>
                <w:noProof/>
                <w:webHidden/>
              </w:rPr>
              <w:tab/>
            </w:r>
            <w:r w:rsidR="00924092">
              <w:rPr>
                <w:noProof/>
                <w:webHidden/>
              </w:rPr>
              <w:fldChar w:fldCharType="begin"/>
            </w:r>
            <w:r w:rsidR="00924092">
              <w:rPr>
                <w:noProof/>
                <w:webHidden/>
              </w:rPr>
              <w:instrText xml:space="preserve"> PAGEREF _Toc927495 \h </w:instrText>
            </w:r>
            <w:r w:rsidR="00924092">
              <w:rPr>
                <w:noProof/>
                <w:webHidden/>
              </w:rPr>
            </w:r>
            <w:r w:rsidR="00924092">
              <w:rPr>
                <w:noProof/>
                <w:webHidden/>
              </w:rPr>
              <w:fldChar w:fldCharType="separate"/>
            </w:r>
            <w:r w:rsidR="00924092">
              <w:rPr>
                <w:noProof/>
                <w:webHidden/>
              </w:rPr>
              <w:t>13</w:t>
            </w:r>
            <w:r w:rsidR="00924092">
              <w:rPr>
                <w:noProof/>
                <w:webHidden/>
              </w:rPr>
              <w:fldChar w:fldCharType="end"/>
            </w:r>
          </w:hyperlink>
        </w:p>
        <w:p w14:paraId="14F0D5FE" w14:textId="0DEDF6BD"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00924092" w:rsidRPr="00FB2FBF">
              <w:rPr>
                <w:rStyle w:val="Hyperlink"/>
                <w:noProof/>
              </w:rPr>
              <w:t>2.1.2</w:t>
            </w:r>
            <w:r w:rsidR="00924092">
              <w:rPr>
                <w:rFonts w:eastAsiaTheme="minorEastAsia" w:cstheme="minorBidi"/>
                <w:noProof/>
                <w:color w:val="auto"/>
                <w:sz w:val="24"/>
                <w:szCs w:val="24"/>
                <w:lang w:val="nl-NL" w:eastAsia="nl-NL" w:bidi="ar-SA"/>
              </w:rPr>
              <w:tab/>
            </w:r>
            <w:r w:rsidR="00924092" w:rsidRPr="00FB2FBF">
              <w:rPr>
                <w:rStyle w:val="Hyperlink"/>
                <w:noProof/>
              </w:rPr>
              <w:t>No specific setup</w:t>
            </w:r>
            <w:r w:rsidR="00924092">
              <w:rPr>
                <w:noProof/>
                <w:webHidden/>
              </w:rPr>
              <w:tab/>
            </w:r>
            <w:r w:rsidR="00924092">
              <w:rPr>
                <w:noProof/>
                <w:webHidden/>
              </w:rPr>
              <w:fldChar w:fldCharType="begin"/>
            </w:r>
            <w:r w:rsidR="00924092">
              <w:rPr>
                <w:noProof/>
                <w:webHidden/>
              </w:rPr>
              <w:instrText xml:space="preserve"> PAGEREF _Toc927496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764E1BAE" w14:textId="0397C73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00924092" w:rsidRPr="00FB2FBF">
              <w:rPr>
                <w:rStyle w:val="Hyperlink"/>
                <w:noProof/>
              </w:rPr>
              <w:t>2.1.3</w:t>
            </w:r>
            <w:r w:rsidR="00924092">
              <w:rPr>
                <w:rFonts w:eastAsiaTheme="minorEastAsia" w:cstheme="minorBidi"/>
                <w:noProof/>
                <w:color w:val="auto"/>
                <w:sz w:val="24"/>
                <w:szCs w:val="24"/>
                <w:lang w:val="nl-NL" w:eastAsia="nl-NL" w:bidi="ar-SA"/>
              </w:rPr>
              <w:tab/>
            </w:r>
            <w:r w:rsidR="00924092" w:rsidRPr="00FB2FBF">
              <w:rPr>
                <w:rStyle w:val="Hyperlink"/>
                <w:noProof/>
              </w:rPr>
              <w:t>Values</w:t>
            </w:r>
            <w:r w:rsidR="00924092">
              <w:rPr>
                <w:noProof/>
                <w:webHidden/>
              </w:rPr>
              <w:tab/>
            </w:r>
            <w:r w:rsidR="00924092">
              <w:rPr>
                <w:noProof/>
                <w:webHidden/>
              </w:rPr>
              <w:fldChar w:fldCharType="begin"/>
            </w:r>
            <w:r w:rsidR="00924092">
              <w:rPr>
                <w:noProof/>
                <w:webHidden/>
              </w:rPr>
              <w:instrText xml:space="preserve"> PAGEREF _Toc927497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2D88DB12" w14:textId="44729A18"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00924092" w:rsidRPr="00FB2FBF">
              <w:rPr>
                <w:rStyle w:val="Hyperlink"/>
                <w:noProof/>
              </w:rPr>
              <w:t>2.2</w:t>
            </w:r>
            <w:r w:rsidR="00924092">
              <w:rPr>
                <w:rFonts w:eastAsiaTheme="minorEastAsia" w:cstheme="minorBidi"/>
                <w:iCs w:val="0"/>
                <w:noProof/>
                <w:color w:val="auto"/>
                <w:sz w:val="24"/>
                <w:szCs w:val="24"/>
                <w:lang w:val="nl-NL" w:eastAsia="nl-NL" w:bidi="ar-SA"/>
              </w:rPr>
              <w:tab/>
            </w:r>
            <w:r w:rsidR="00924092" w:rsidRPr="00FB2FBF">
              <w:rPr>
                <w:rStyle w:val="Hyperlink"/>
                <w:noProof/>
              </w:rPr>
              <w:t>Comparison of existing concepts</w:t>
            </w:r>
            <w:r w:rsidR="00924092">
              <w:rPr>
                <w:noProof/>
                <w:webHidden/>
              </w:rPr>
              <w:tab/>
            </w:r>
            <w:r w:rsidR="00924092">
              <w:rPr>
                <w:noProof/>
                <w:webHidden/>
              </w:rPr>
              <w:fldChar w:fldCharType="begin"/>
            </w:r>
            <w:r w:rsidR="00924092">
              <w:rPr>
                <w:noProof/>
                <w:webHidden/>
              </w:rPr>
              <w:instrText xml:space="preserve"> PAGEREF _Toc927498 \h </w:instrText>
            </w:r>
            <w:r w:rsidR="00924092">
              <w:rPr>
                <w:noProof/>
                <w:webHidden/>
              </w:rPr>
            </w:r>
            <w:r w:rsidR="00924092">
              <w:rPr>
                <w:noProof/>
                <w:webHidden/>
              </w:rPr>
              <w:fldChar w:fldCharType="separate"/>
            </w:r>
            <w:r w:rsidR="00924092">
              <w:rPr>
                <w:noProof/>
                <w:webHidden/>
              </w:rPr>
              <w:t>14</w:t>
            </w:r>
            <w:r w:rsidR="00924092">
              <w:rPr>
                <w:noProof/>
                <w:webHidden/>
              </w:rPr>
              <w:fldChar w:fldCharType="end"/>
            </w:r>
          </w:hyperlink>
        </w:p>
        <w:p w14:paraId="76491AED" w14:textId="4DB25A2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00924092" w:rsidRPr="00FB2FBF">
              <w:rPr>
                <w:rStyle w:val="Hyperlink"/>
                <w:noProof/>
              </w:rPr>
              <w:t>2.3</w:t>
            </w:r>
            <w:r w:rsidR="00924092">
              <w:rPr>
                <w:rFonts w:eastAsiaTheme="minorEastAsia" w:cstheme="minorBidi"/>
                <w:iCs w:val="0"/>
                <w:noProof/>
                <w:color w:val="auto"/>
                <w:sz w:val="24"/>
                <w:szCs w:val="24"/>
                <w:lang w:val="nl-NL" w:eastAsia="nl-NL" w:bidi="ar-SA"/>
              </w:rPr>
              <w:tab/>
            </w:r>
            <w:r w:rsidR="00924092" w:rsidRPr="00FB2FBF">
              <w:rPr>
                <w:rStyle w:val="Hyperlink"/>
                <w:noProof/>
              </w:rPr>
              <w:t>Preempting the deadline</w:t>
            </w:r>
            <w:r w:rsidR="00924092">
              <w:rPr>
                <w:noProof/>
                <w:webHidden/>
              </w:rPr>
              <w:tab/>
            </w:r>
            <w:r w:rsidR="00924092">
              <w:rPr>
                <w:noProof/>
                <w:webHidden/>
              </w:rPr>
              <w:fldChar w:fldCharType="begin"/>
            </w:r>
            <w:r w:rsidR="00924092">
              <w:rPr>
                <w:noProof/>
                <w:webHidden/>
              </w:rPr>
              <w:instrText xml:space="preserve"> PAGEREF _Toc927499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6D9AEAAF" w14:textId="095B130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00924092" w:rsidRPr="00FB2FBF">
              <w:rPr>
                <w:rStyle w:val="Hyperlink"/>
                <w:noProof/>
              </w:rPr>
              <w:t>2.3.1</w:t>
            </w:r>
            <w:r w:rsidR="00924092">
              <w:rPr>
                <w:rFonts w:eastAsiaTheme="minorEastAsia" w:cstheme="minorBidi"/>
                <w:noProof/>
                <w:color w:val="auto"/>
                <w:sz w:val="24"/>
                <w:szCs w:val="24"/>
                <w:lang w:val="nl-NL" w:eastAsia="nl-NL" w:bidi="ar-SA"/>
              </w:rPr>
              <w:tab/>
            </w:r>
            <w:r w:rsidR="00924092" w:rsidRPr="00FB2FBF">
              <w:rPr>
                <w:rStyle w:val="Hyperlink"/>
                <w:noProof/>
              </w:rPr>
              <w:t>What is a deadline?</w:t>
            </w:r>
            <w:r w:rsidR="00924092">
              <w:rPr>
                <w:noProof/>
                <w:webHidden/>
              </w:rPr>
              <w:tab/>
            </w:r>
            <w:r w:rsidR="00924092">
              <w:rPr>
                <w:noProof/>
                <w:webHidden/>
              </w:rPr>
              <w:fldChar w:fldCharType="begin"/>
            </w:r>
            <w:r w:rsidR="00924092">
              <w:rPr>
                <w:noProof/>
                <w:webHidden/>
              </w:rPr>
              <w:instrText xml:space="preserve"> PAGEREF _Toc927500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6B2A2DB0" w14:textId="6803863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00924092" w:rsidRPr="00FB2FBF">
              <w:rPr>
                <w:rStyle w:val="Hyperlink"/>
                <w:noProof/>
              </w:rPr>
              <w:t>2.3.2</w:t>
            </w:r>
            <w:r w:rsidR="00924092">
              <w:rPr>
                <w:rFonts w:eastAsiaTheme="minorEastAsia" w:cstheme="minorBidi"/>
                <w:noProof/>
                <w:color w:val="auto"/>
                <w:sz w:val="24"/>
                <w:szCs w:val="24"/>
                <w:lang w:val="nl-NL" w:eastAsia="nl-NL" w:bidi="ar-SA"/>
              </w:rPr>
              <w:tab/>
            </w:r>
            <w:r w:rsidR="00924092" w:rsidRPr="00FB2FBF">
              <w:rPr>
                <w:rStyle w:val="Hyperlink"/>
                <w:noProof/>
              </w:rPr>
              <w:t>Activity prediction</w:t>
            </w:r>
            <w:r w:rsidR="00924092">
              <w:rPr>
                <w:noProof/>
                <w:webHidden/>
              </w:rPr>
              <w:tab/>
            </w:r>
            <w:r w:rsidR="00924092">
              <w:rPr>
                <w:noProof/>
                <w:webHidden/>
              </w:rPr>
              <w:fldChar w:fldCharType="begin"/>
            </w:r>
            <w:r w:rsidR="00924092">
              <w:rPr>
                <w:noProof/>
                <w:webHidden/>
              </w:rPr>
              <w:instrText xml:space="preserve"> PAGEREF _Toc927501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4C27AB5A" w14:textId="625B427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00924092" w:rsidRPr="00FB2FBF">
              <w:rPr>
                <w:rStyle w:val="Hyperlink"/>
                <w:noProof/>
              </w:rPr>
              <w:t>2.4</w:t>
            </w:r>
            <w:r w:rsidR="00924092">
              <w:rPr>
                <w:rFonts w:eastAsiaTheme="minorEastAsia" w:cstheme="minorBidi"/>
                <w:iCs w:val="0"/>
                <w:noProof/>
                <w:color w:val="auto"/>
                <w:sz w:val="24"/>
                <w:szCs w:val="24"/>
                <w:lang w:val="nl-NL" w:eastAsia="nl-NL" w:bidi="ar-SA"/>
              </w:rPr>
              <w:tab/>
            </w:r>
            <w:r w:rsidR="00924092" w:rsidRPr="00FB2FBF">
              <w:rPr>
                <w:rStyle w:val="Hyperlink"/>
                <w:noProof/>
              </w:rPr>
              <w:t>User values</w:t>
            </w:r>
            <w:r w:rsidR="00924092">
              <w:rPr>
                <w:noProof/>
                <w:webHidden/>
              </w:rPr>
              <w:tab/>
            </w:r>
            <w:r w:rsidR="00924092">
              <w:rPr>
                <w:noProof/>
                <w:webHidden/>
              </w:rPr>
              <w:fldChar w:fldCharType="begin"/>
            </w:r>
            <w:r w:rsidR="00924092">
              <w:rPr>
                <w:noProof/>
                <w:webHidden/>
              </w:rPr>
              <w:instrText xml:space="preserve"> PAGEREF _Toc927502 \h </w:instrText>
            </w:r>
            <w:r w:rsidR="00924092">
              <w:rPr>
                <w:noProof/>
                <w:webHidden/>
              </w:rPr>
            </w:r>
            <w:r w:rsidR="00924092">
              <w:rPr>
                <w:noProof/>
                <w:webHidden/>
              </w:rPr>
              <w:fldChar w:fldCharType="separate"/>
            </w:r>
            <w:r w:rsidR="00924092">
              <w:rPr>
                <w:noProof/>
                <w:webHidden/>
              </w:rPr>
              <w:t>16</w:t>
            </w:r>
            <w:r w:rsidR="00924092">
              <w:rPr>
                <w:noProof/>
                <w:webHidden/>
              </w:rPr>
              <w:fldChar w:fldCharType="end"/>
            </w:r>
          </w:hyperlink>
        </w:p>
        <w:p w14:paraId="28E5839F" w14:textId="0B8CFD1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00924092" w:rsidRPr="00FB2FBF">
              <w:rPr>
                <w:rStyle w:val="Hyperlink"/>
                <w:noProof/>
              </w:rPr>
              <w:t>2.4.1</w:t>
            </w:r>
            <w:r w:rsidR="00924092">
              <w:rPr>
                <w:rFonts w:eastAsiaTheme="minorEastAsia" w:cstheme="minorBidi"/>
                <w:noProof/>
                <w:color w:val="auto"/>
                <w:sz w:val="24"/>
                <w:szCs w:val="24"/>
                <w:lang w:val="nl-NL" w:eastAsia="nl-NL" w:bidi="ar-SA"/>
              </w:rPr>
              <w:tab/>
            </w:r>
            <w:r w:rsidR="00924092" w:rsidRPr="00FB2FBF">
              <w:rPr>
                <w:rStyle w:val="Hyperlink"/>
                <w:noProof/>
              </w:rPr>
              <w:t>Which values</w:t>
            </w:r>
            <w:r w:rsidR="00924092">
              <w:rPr>
                <w:noProof/>
                <w:webHidden/>
              </w:rPr>
              <w:tab/>
            </w:r>
            <w:r w:rsidR="00924092">
              <w:rPr>
                <w:noProof/>
                <w:webHidden/>
              </w:rPr>
              <w:fldChar w:fldCharType="begin"/>
            </w:r>
            <w:r w:rsidR="00924092">
              <w:rPr>
                <w:noProof/>
                <w:webHidden/>
              </w:rPr>
              <w:instrText xml:space="preserve"> PAGEREF _Toc927503 \h </w:instrText>
            </w:r>
            <w:r w:rsidR="00924092">
              <w:rPr>
                <w:noProof/>
                <w:webHidden/>
              </w:rPr>
            </w:r>
            <w:r w:rsidR="00924092">
              <w:rPr>
                <w:noProof/>
                <w:webHidden/>
              </w:rPr>
              <w:fldChar w:fldCharType="separate"/>
            </w:r>
            <w:r w:rsidR="00924092">
              <w:rPr>
                <w:noProof/>
                <w:webHidden/>
              </w:rPr>
              <w:t>17</w:t>
            </w:r>
            <w:r w:rsidR="00924092">
              <w:rPr>
                <w:noProof/>
                <w:webHidden/>
              </w:rPr>
              <w:fldChar w:fldCharType="end"/>
            </w:r>
          </w:hyperlink>
        </w:p>
        <w:p w14:paraId="07F74222" w14:textId="549CEC5A"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00924092" w:rsidRPr="00FB2FBF">
              <w:rPr>
                <w:rStyle w:val="Hyperlink"/>
                <w:noProof/>
              </w:rPr>
              <w:t>2.5</w:t>
            </w:r>
            <w:r w:rsidR="00924092">
              <w:rPr>
                <w:rFonts w:eastAsiaTheme="minorEastAsia" w:cstheme="minorBidi"/>
                <w:iCs w:val="0"/>
                <w:noProof/>
                <w:color w:val="auto"/>
                <w:sz w:val="24"/>
                <w:szCs w:val="24"/>
                <w:lang w:val="nl-NL" w:eastAsia="nl-NL" w:bidi="ar-SA"/>
              </w:rPr>
              <w:tab/>
            </w:r>
            <w:r w:rsidR="00924092" w:rsidRPr="00FB2FBF">
              <w:rPr>
                <w:rStyle w:val="Hyperlink"/>
                <w:noProof/>
              </w:rPr>
              <w:t>Conclusion</w:t>
            </w:r>
            <w:r w:rsidR="00924092">
              <w:rPr>
                <w:noProof/>
                <w:webHidden/>
              </w:rPr>
              <w:tab/>
            </w:r>
            <w:r w:rsidR="00924092">
              <w:rPr>
                <w:noProof/>
                <w:webHidden/>
              </w:rPr>
              <w:fldChar w:fldCharType="begin"/>
            </w:r>
            <w:r w:rsidR="00924092">
              <w:rPr>
                <w:noProof/>
                <w:webHidden/>
              </w:rPr>
              <w:instrText xml:space="preserve"> PAGEREF _Toc927504 \h </w:instrText>
            </w:r>
            <w:r w:rsidR="00924092">
              <w:rPr>
                <w:noProof/>
                <w:webHidden/>
              </w:rPr>
            </w:r>
            <w:r w:rsidR="00924092">
              <w:rPr>
                <w:noProof/>
                <w:webHidden/>
              </w:rPr>
              <w:fldChar w:fldCharType="separate"/>
            </w:r>
            <w:r w:rsidR="00924092">
              <w:rPr>
                <w:noProof/>
                <w:webHidden/>
              </w:rPr>
              <w:t>17</w:t>
            </w:r>
            <w:r w:rsidR="00924092">
              <w:rPr>
                <w:noProof/>
                <w:webHidden/>
              </w:rPr>
              <w:fldChar w:fldCharType="end"/>
            </w:r>
          </w:hyperlink>
        </w:p>
        <w:p w14:paraId="33B0BDE3" w14:textId="70666825"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00924092" w:rsidRPr="00FB2FBF">
              <w:rPr>
                <w:rStyle w:val="Hyperlink"/>
                <w:noProof/>
              </w:rPr>
              <w:t>3 Concept design</w:t>
            </w:r>
            <w:r w:rsidR="00924092">
              <w:rPr>
                <w:noProof/>
                <w:webHidden/>
              </w:rPr>
              <w:tab/>
            </w:r>
            <w:r w:rsidR="00924092">
              <w:rPr>
                <w:noProof/>
                <w:webHidden/>
              </w:rPr>
              <w:fldChar w:fldCharType="begin"/>
            </w:r>
            <w:r w:rsidR="00924092">
              <w:rPr>
                <w:noProof/>
                <w:webHidden/>
              </w:rPr>
              <w:instrText xml:space="preserve"> PAGEREF _Toc927505 \h </w:instrText>
            </w:r>
            <w:r w:rsidR="00924092">
              <w:rPr>
                <w:noProof/>
                <w:webHidden/>
              </w:rPr>
            </w:r>
            <w:r w:rsidR="00924092">
              <w:rPr>
                <w:noProof/>
                <w:webHidden/>
              </w:rPr>
              <w:fldChar w:fldCharType="separate"/>
            </w:r>
            <w:r w:rsidR="00924092">
              <w:rPr>
                <w:noProof/>
                <w:webHidden/>
              </w:rPr>
              <w:t>18</w:t>
            </w:r>
            <w:r w:rsidR="00924092">
              <w:rPr>
                <w:noProof/>
                <w:webHidden/>
              </w:rPr>
              <w:fldChar w:fldCharType="end"/>
            </w:r>
          </w:hyperlink>
        </w:p>
        <w:p w14:paraId="1E717566" w14:textId="429D475F"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00924092" w:rsidRPr="00FB2FBF">
              <w:rPr>
                <w:rStyle w:val="Hyperlink"/>
                <w:noProof/>
              </w:rPr>
              <w:t>3.1</w:t>
            </w:r>
            <w:r w:rsidR="00924092">
              <w:rPr>
                <w:rFonts w:eastAsiaTheme="minorEastAsia" w:cstheme="minorBidi"/>
                <w:iCs w:val="0"/>
                <w:noProof/>
                <w:color w:val="auto"/>
                <w:sz w:val="24"/>
                <w:szCs w:val="24"/>
                <w:lang w:val="nl-NL" w:eastAsia="nl-NL" w:bidi="ar-SA"/>
              </w:rPr>
              <w:tab/>
            </w:r>
            <w:r w:rsidR="00924092" w:rsidRPr="00FB2FBF">
              <w:rPr>
                <w:rStyle w:val="Hyperlink"/>
                <w:noProof/>
              </w:rPr>
              <w:t xml:space="preserve"> High-level overview</w:t>
            </w:r>
            <w:r w:rsidR="00924092">
              <w:rPr>
                <w:noProof/>
                <w:webHidden/>
              </w:rPr>
              <w:tab/>
            </w:r>
            <w:r w:rsidR="00924092">
              <w:rPr>
                <w:noProof/>
                <w:webHidden/>
              </w:rPr>
              <w:fldChar w:fldCharType="begin"/>
            </w:r>
            <w:r w:rsidR="00924092">
              <w:rPr>
                <w:noProof/>
                <w:webHidden/>
              </w:rPr>
              <w:instrText xml:space="preserve"> PAGEREF _Toc927506 \h </w:instrText>
            </w:r>
            <w:r w:rsidR="00924092">
              <w:rPr>
                <w:noProof/>
                <w:webHidden/>
              </w:rPr>
            </w:r>
            <w:r w:rsidR="00924092">
              <w:rPr>
                <w:noProof/>
                <w:webHidden/>
              </w:rPr>
              <w:fldChar w:fldCharType="separate"/>
            </w:r>
            <w:r w:rsidR="00924092">
              <w:rPr>
                <w:noProof/>
                <w:webHidden/>
              </w:rPr>
              <w:t>18</w:t>
            </w:r>
            <w:r w:rsidR="00924092">
              <w:rPr>
                <w:noProof/>
                <w:webHidden/>
              </w:rPr>
              <w:fldChar w:fldCharType="end"/>
            </w:r>
          </w:hyperlink>
        </w:p>
        <w:p w14:paraId="01B18BEC" w14:textId="5F3BE51F"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00924092" w:rsidRPr="00FB2FBF">
              <w:rPr>
                <w:rStyle w:val="Hyperlink"/>
                <w:noProof/>
              </w:rPr>
              <w:t>3.2</w:t>
            </w:r>
            <w:r w:rsidR="00924092">
              <w:rPr>
                <w:rFonts w:eastAsiaTheme="minorEastAsia" w:cstheme="minorBidi"/>
                <w:iCs w:val="0"/>
                <w:noProof/>
                <w:color w:val="auto"/>
                <w:sz w:val="24"/>
                <w:szCs w:val="24"/>
                <w:lang w:val="nl-NL" w:eastAsia="nl-NL" w:bidi="ar-SA"/>
              </w:rPr>
              <w:tab/>
            </w:r>
            <w:r w:rsidR="00924092" w:rsidRPr="00FB2FBF">
              <w:rPr>
                <w:rStyle w:val="Hyperlink"/>
                <w:noProof/>
              </w:rPr>
              <w:t>Processing incoming data</w:t>
            </w:r>
            <w:r w:rsidR="00924092">
              <w:rPr>
                <w:noProof/>
                <w:webHidden/>
              </w:rPr>
              <w:tab/>
            </w:r>
            <w:r w:rsidR="00924092">
              <w:rPr>
                <w:noProof/>
                <w:webHidden/>
              </w:rPr>
              <w:fldChar w:fldCharType="begin"/>
            </w:r>
            <w:r w:rsidR="00924092">
              <w:rPr>
                <w:noProof/>
                <w:webHidden/>
              </w:rPr>
              <w:instrText xml:space="preserve"> PAGEREF _Toc927507 \h </w:instrText>
            </w:r>
            <w:r w:rsidR="00924092">
              <w:rPr>
                <w:noProof/>
                <w:webHidden/>
              </w:rPr>
            </w:r>
            <w:r w:rsidR="00924092">
              <w:rPr>
                <w:noProof/>
                <w:webHidden/>
              </w:rPr>
              <w:fldChar w:fldCharType="separate"/>
            </w:r>
            <w:r w:rsidR="00924092">
              <w:rPr>
                <w:noProof/>
                <w:webHidden/>
              </w:rPr>
              <w:t>19</w:t>
            </w:r>
            <w:r w:rsidR="00924092">
              <w:rPr>
                <w:noProof/>
                <w:webHidden/>
              </w:rPr>
              <w:fldChar w:fldCharType="end"/>
            </w:r>
          </w:hyperlink>
        </w:p>
        <w:p w14:paraId="13518340" w14:textId="6AE0495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00924092" w:rsidRPr="00FB2FBF">
              <w:rPr>
                <w:rStyle w:val="Hyperlink"/>
                <w:noProof/>
              </w:rPr>
              <w:t>3.2.1</w:t>
            </w:r>
            <w:r w:rsidR="00924092">
              <w:rPr>
                <w:rFonts w:eastAsiaTheme="minorEastAsia" w:cstheme="minorBidi"/>
                <w:noProof/>
                <w:color w:val="auto"/>
                <w:sz w:val="24"/>
                <w:szCs w:val="24"/>
                <w:lang w:val="nl-NL" w:eastAsia="nl-NL" w:bidi="ar-SA"/>
              </w:rPr>
              <w:tab/>
            </w:r>
            <w:r w:rsidR="00924092" w:rsidRPr="00FB2FBF">
              <w:rPr>
                <w:rStyle w:val="Hyperlink"/>
                <w:noProof/>
              </w:rPr>
              <w:t>Data acquisition</w:t>
            </w:r>
            <w:r w:rsidR="00924092">
              <w:rPr>
                <w:noProof/>
                <w:webHidden/>
              </w:rPr>
              <w:tab/>
            </w:r>
            <w:r w:rsidR="00924092">
              <w:rPr>
                <w:noProof/>
                <w:webHidden/>
              </w:rPr>
              <w:fldChar w:fldCharType="begin"/>
            </w:r>
            <w:r w:rsidR="00924092">
              <w:rPr>
                <w:noProof/>
                <w:webHidden/>
              </w:rPr>
              <w:instrText xml:space="preserve"> PAGEREF _Toc927508 \h </w:instrText>
            </w:r>
            <w:r w:rsidR="00924092">
              <w:rPr>
                <w:noProof/>
                <w:webHidden/>
              </w:rPr>
            </w:r>
            <w:r w:rsidR="00924092">
              <w:rPr>
                <w:noProof/>
                <w:webHidden/>
              </w:rPr>
              <w:fldChar w:fldCharType="separate"/>
            </w:r>
            <w:r w:rsidR="00924092">
              <w:rPr>
                <w:noProof/>
                <w:webHidden/>
              </w:rPr>
              <w:t>19</w:t>
            </w:r>
            <w:r w:rsidR="00924092">
              <w:rPr>
                <w:noProof/>
                <w:webHidden/>
              </w:rPr>
              <w:fldChar w:fldCharType="end"/>
            </w:r>
          </w:hyperlink>
        </w:p>
        <w:p w14:paraId="3924EFAA" w14:textId="6AF99AF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00924092" w:rsidRPr="00FB2FBF">
              <w:rPr>
                <w:rStyle w:val="Hyperlink"/>
                <w:noProof/>
              </w:rPr>
              <w:t>3.2.2</w:t>
            </w:r>
            <w:r w:rsidR="00924092">
              <w:rPr>
                <w:rFonts w:eastAsiaTheme="minorEastAsia" w:cstheme="minorBidi"/>
                <w:noProof/>
                <w:color w:val="auto"/>
                <w:sz w:val="24"/>
                <w:szCs w:val="24"/>
                <w:lang w:val="nl-NL" w:eastAsia="nl-NL" w:bidi="ar-SA"/>
              </w:rPr>
              <w:tab/>
            </w:r>
            <w:r w:rsidR="00924092" w:rsidRPr="00FB2FBF">
              <w:rPr>
                <w:rStyle w:val="Hyperlink"/>
                <w:noProof/>
              </w:rPr>
              <w:t>Dataset</w:t>
            </w:r>
            <w:r w:rsidR="00924092">
              <w:rPr>
                <w:noProof/>
                <w:webHidden/>
              </w:rPr>
              <w:tab/>
            </w:r>
            <w:r w:rsidR="00924092">
              <w:rPr>
                <w:noProof/>
                <w:webHidden/>
              </w:rPr>
              <w:fldChar w:fldCharType="begin"/>
            </w:r>
            <w:r w:rsidR="00924092">
              <w:rPr>
                <w:noProof/>
                <w:webHidden/>
              </w:rPr>
              <w:instrText xml:space="preserve"> PAGEREF _Toc927509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590B2D30" w14:textId="542FDCF7"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00924092" w:rsidRPr="00FB2FBF">
              <w:rPr>
                <w:rStyle w:val="Hyperlink"/>
                <w:noProof/>
              </w:rPr>
              <w:t>3.3</w:t>
            </w:r>
            <w:r w:rsidR="00924092">
              <w:rPr>
                <w:rFonts w:eastAsiaTheme="minorEastAsia" w:cstheme="minorBidi"/>
                <w:iCs w:val="0"/>
                <w:noProof/>
                <w:color w:val="auto"/>
                <w:sz w:val="24"/>
                <w:szCs w:val="24"/>
                <w:lang w:val="nl-NL" w:eastAsia="nl-NL" w:bidi="ar-SA"/>
              </w:rPr>
              <w:tab/>
            </w:r>
            <w:r w:rsidR="00924092" w:rsidRPr="00FB2FBF">
              <w:rPr>
                <w:rStyle w:val="Hyperlink"/>
                <w:noProof/>
              </w:rPr>
              <w:t>Activity prediction</w:t>
            </w:r>
            <w:r w:rsidR="00924092">
              <w:rPr>
                <w:noProof/>
                <w:webHidden/>
              </w:rPr>
              <w:tab/>
            </w:r>
            <w:r w:rsidR="00924092">
              <w:rPr>
                <w:noProof/>
                <w:webHidden/>
              </w:rPr>
              <w:fldChar w:fldCharType="begin"/>
            </w:r>
            <w:r w:rsidR="00924092">
              <w:rPr>
                <w:noProof/>
                <w:webHidden/>
              </w:rPr>
              <w:instrText xml:space="preserve"> PAGEREF _Toc927510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1CD181E0" w14:textId="175EF2B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00924092" w:rsidRPr="00FB2FBF">
              <w:rPr>
                <w:rStyle w:val="Hyperlink"/>
                <w:noProof/>
              </w:rPr>
              <w:t>3.3.1</w:t>
            </w:r>
            <w:r w:rsidR="00924092">
              <w:rPr>
                <w:rFonts w:eastAsiaTheme="minorEastAsia" w:cstheme="minorBidi"/>
                <w:noProof/>
                <w:color w:val="auto"/>
                <w:sz w:val="24"/>
                <w:szCs w:val="24"/>
                <w:lang w:val="nl-NL" w:eastAsia="nl-NL" w:bidi="ar-SA"/>
              </w:rPr>
              <w:tab/>
            </w:r>
            <w:r w:rsidR="00924092" w:rsidRPr="00FB2FBF">
              <w:rPr>
                <w:rStyle w:val="Hyperlink"/>
                <w:noProof/>
              </w:rPr>
              <w:t>Description of the Expectation Maximization algorithm</w:t>
            </w:r>
            <w:r w:rsidR="00924092">
              <w:rPr>
                <w:noProof/>
                <w:webHidden/>
              </w:rPr>
              <w:tab/>
            </w:r>
            <w:r w:rsidR="00924092">
              <w:rPr>
                <w:noProof/>
                <w:webHidden/>
              </w:rPr>
              <w:fldChar w:fldCharType="begin"/>
            </w:r>
            <w:r w:rsidR="00924092">
              <w:rPr>
                <w:noProof/>
                <w:webHidden/>
              </w:rPr>
              <w:instrText xml:space="preserve"> PAGEREF _Toc927511 \h </w:instrText>
            </w:r>
            <w:r w:rsidR="00924092">
              <w:rPr>
                <w:noProof/>
                <w:webHidden/>
              </w:rPr>
            </w:r>
            <w:r w:rsidR="00924092">
              <w:rPr>
                <w:noProof/>
                <w:webHidden/>
              </w:rPr>
              <w:fldChar w:fldCharType="separate"/>
            </w:r>
            <w:r w:rsidR="00924092">
              <w:rPr>
                <w:noProof/>
                <w:webHidden/>
              </w:rPr>
              <w:t>20</w:t>
            </w:r>
            <w:r w:rsidR="00924092">
              <w:rPr>
                <w:noProof/>
                <w:webHidden/>
              </w:rPr>
              <w:fldChar w:fldCharType="end"/>
            </w:r>
          </w:hyperlink>
        </w:p>
        <w:p w14:paraId="2C703662" w14:textId="631A130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00924092" w:rsidRPr="00FB2FBF">
              <w:rPr>
                <w:rStyle w:val="Hyperlink"/>
                <w:noProof/>
              </w:rPr>
              <w:t>3.3.2</w:t>
            </w:r>
            <w:r w:rsidR="00924092">
              <w:rPr>
                <w:rFonts w:eastAsiaTheme="minorEastAsia" w:cstheme="minorBidi"/>
                <w:noProof/>
                <w:color w:val="auto"/>
                <w:sz w:val="24"/>
                <w:szCs w:val="24"/>
                <w:lang w:val="nl-NL" w:eastAsia="nl-NL" w:bidi="ar-SA"/>
              </w:rPr>
              <w:tab/>
            </w:r>
            <w:r w:rsidR="00924092" w:rsidRPr="00FB2FBF">
              <w:rPr>
                <w:rStyle w:val="Hyperlink"/>
                <w:noProof/>
              </w:rPr>
              <w:t>Clustering of activities</w:t>
            </w:r>
            <w:r w:rsidR="00924092">
              <w:rPr>
                <w:noProof/>
                <w:webHidden/>
              </w:rPr>
              <w:tab/>
            </w:r>
            <w:r w:rsidR="00924092">
              <w:rPr>
                <w:noProof/>
                <w:webHidden/>
              </w:rPr>
              <w:fldChar w:fldCharType="begin"/>
            </w:r>
            <w:r w:rsidR="00924092">
              <w:rPr>
                <w:noProof/>
                <w:webHidden/>
              </w:rPr>
              <w:instrText xml:space="preserve"> PAGEREF _Toc927512 \h </w:instrText>
            </w:r>
            <w:r w:rsidR="00924092">
              <w:rPr>
                <w:noProof/>
                <w:webHidden/>
              </w:rPr>
            </w:r>
            <w:r w:rsidR="00924092">
              <w:rPr>
                <w:noProof/>
                <w:webHidden/>
              </w:rPr>
              <w:fldChar w:fldCharType="separate"/>
            </w:r>
            <w:r w:rsidR="00924092">
              <w:rPr>
                <w:noProof/>
                <w:webHidden/>
              </w:rPr>
              <w:t>21</w:t>
            </w:r>
            <w:r w:rsidR="00924092">
              <w:rPr>
                <w:noProof/>
                <w:webHidden/>
              </w:rPr>
              <w:fldChar w:fldCharType="end"/>
            </w:r>
          </w:hyperlink>
        </w:p>
        <w:p w14:paraId="67E3166E" w14:textId="67E733F3"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00924092" w:rsidRPr="00FB2FBF">
              <w:rPr>
                <w:rStyle w:val="Hyperlink"/>
                <w:noProof/>
              </w:rPr>
              <w:t>3.3.3</w:t>
            </w:r>
            <w:r w:rsidR="00924092">
              <w:rPr>
                <w:rFonts w:eastAsiaTheme="minorEastAsia" w:cstheme="minorBidi"/>
                <w:noProof/>
                <w:color w:val="auto"/>
                <w:sz w:val="24"/>
                <w:szCs w:val="24"/>
                <w:lang w:val="nl-NL" w:eastAsia="nl-NL" w:bidi="ar-SA"/>
              </w:rPr>
              <w:tab/>
            </w:r>
            <w:r w:rsidR="00924092" w:rsidRPr="00FB2FBF">
              <w:rPr>
                <w:rStyle w:val="Hyperlink"/>
                <w:noProof/>
              </w:rPr>
              <w:t>Description of the Apriori algorithm</w:t>
            </w:r>
            <w:r w:rsidR="00924092">
              <w:rPr>
                <w:noProof/>
                <w:webHidden/>
              </w:rPr>
              <w:tab/>
            </w:r>
            <w:r w:rsidR="00924092">
              <w:rPr>
                <w:noProof/>
                <w:webHidden/>
              </w:rPr>
              <w:fldChar w:fldCharType="begin"/>
            </w:r>
            <w:r w:rsidR="00924092">
              <w:rPr>
                <w:noProof/>
                <w:webHidden/>
              </w:rPr>
              <w:instrText xml:space="preserve"> PAGEREF _Toc927513 \h </w:instrText>
            </w:r>
            <w:r w:rsidR="00924092">
              <w:rPr>
                <w:noProof/>
                <w:webHidden/>
              </w:rPr>
            </w:r>
            <w:r w:rsidR="00924092">
              <w:rPr>
                <w:noProof/>
                <w:webHidden/>
              </w:rPr>
              <w:fldChar w:fldCharType="separate"/>
            </w:r>
            <w:r w:rsidR="00924092">
              <w:rPr>
                <w:noProof/>
                <w:webHidden/>
              </w:rPr>
              <w:t>22</w:t>
            </w:r>
            <w:r w:rsidR="00924092">
              <w:rPr>
                <w:noProof/>
                <w:webHidden/>
              </w:rPr>
              <w:fldChar w:fldCharType="end"/>
            </w:r>
          </w:hyperlink>
        </w:p>
        <w:p w14:paraId="0DE06915" w14:textId="558D00D3"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00924092" w:rsidRPr="00FB2FBF">
              <w:rPr>
                <w:rStyle w:val="Hyperlink"/>
                <w:noProof/>
              </w:rPr>
              <w:t>3.3.4</w:t>
            </w:r>
            <w:r w:rsidR="00924092">
              <w:rPr>
                <w:rFonts w:eastAsiaTheme="minorEastAsia" w:cstheme="minorBidi"/>
                <w:noProof/>
                <w:color w:val="auto"/>
                <w:sz w:val="24"/>
                <w:szCs w:val="24"/>
                <w:lang w:val="nl-NL" w:eastAsia="nl-NL" w:bidi="ar-SA"/>
              </w:rPr>
              <w:tab/>
            </w:r>
            <w:r w:rsidR="00924092" w:rsidRPr="00FB2FBF">
              <w:rPr>
                <w:rStyle w:val="Hyperlink"/>
                <w:noProof/>
              </w:rPr>
              <w:t>Prediction of future activities</w:t>
            </w:r>
            <w:r w:rsidR="00924092">
              <w:rPr>
                <w:noProof/>
                <w:webHidden/>
              </w:rPr>
              <w:tab/>
            </w:r>
            <w:r w:rsidR="00924092">
              <w:rPr>
                <w:noProof/>
                <w:webHidden/>
              </w:rPr>
              <w:fldChar w:fldCharType="begin"/>
            </w:r>
            <w:r w:rsidR="00924092">
              <w:rPr>
                <w:noProof/>
                <w:webHidden/>
              </w:rPr>
              <w:instrText xml:space="preserve"> PAGEREF _Toc927514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752C0C6A" w14:textId="01E63FA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00924092" w:rsidRPr="00FB2FBF">
              <w:rPr>
                <w:rStyle w:val="Hyperlink"/>
                <w:noProof/>
              </w:rPr>
              <w:t>3.3.5</w:t>
            </w:r>
            <w:r w:rsidR="00924092">
              <w:rPr>
                <w:rFonts w:eastAsiaTheme="minorEastAsia" w:cstheme="minorBidi"/>
                <w:noProof/>
                <w:color w:val="auto"/>
                <w:sz w:val="24"/>
                <w:szCs w:val="24"/>
                <w:lang w:val="nl-NL" w:eastAsia="nl-NL" w:bidi="ar-SA"/>
              </w:rPr>
              <w:tab/>
            </w:r>
            <w:r w:rsidR="00924092" w:rsidRPr="00FB2FBF">
              <w:rPr>
                <w:rStyle w:val="Hyperlink"/>
                <w:noProof/>
              </w:rPr>
              <w:t>Simplification of activity prediction</w:t>
            </w:r>
            <w:r w:rsidR="00924092">
              <w:rPr>
                <w:noProof/>
                <w:webHidden/>
              </w:rPr>
              <w:tab/>
            </w:r>
            <w:r w:rsidR="00924092">
              <w:rPr>
                <w:noProof/>
                <w:webHidden/>
              </w:rPr>
              <w:fldChar w:fldCharType="begin"/>
            </w:r>
            <w:r w:rsidR="00924092">
              <w:rPr>
                <w:noProof/>
                <w:webHidden/>
              </w:rPr>
              <w:instrText xml:space="preserve"> PAGEREF _Toc927515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35E52AC8" w14:textId="6B115EE5"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00924092" w:rsidRPr="00FB2FBF">
              <w:rPr>
                <w:rStyle w:val="Hyperlink"/>
                <w:noProof/>
              </w:rPr>
              <w:t>3.4</w:t>
            </w:r>
            <w:r w:rsidR="00924092">
              <w:rPr>
                <w:rFonts w:eastAsiaTheme="minorEastAsia" w:cstheme="minorBidi"/>
                <w:iCs w:val="0"/>
                <w:noProof/>
                <w:color w:val="auto"/>
                <w:sz w:val="24"/>
                <w:szCs w:val="24"/>
                <w:lang w:val="nl-NL" w:eastAsia="nl-NL" w:bidi="ar-SA"/>
              </w:rPr>
              <w:tab/>
            </w:r>
            <w:r w:rsidR="00924092" w:rsidRPr="00FB2FBF">
              <w:rPr>
                <w:rStyle w:val="Hyperlink"/>
                <w:noProof/>
              </w:rPr>
              <w:t>Value based design</w:t>
            </w:r>
            <w:r w:rsidR="00924092">
              <w:rPr>
                <w:noProof/>
                <w:webHidden/>
              </w:rPr>
              <w:tab/>
            </w:r>
            <w:r w:rsidR="00924092">
              <w:rPr>
                <w:noProof/>
                <w:webHidden/>
              </w:rPr>
              <w:fldChar w:fldCharType="begin"/>
            </w:r>
            <w:r w:rsidR="00924092">
              <w:rPr>
                <w:noProof/>
                <w:webHidden/>
              </w:rPr>
              <w:instrText xml:space="preserve"> PAGEREF _Toc927516 \h </w:instrText>
            </w:r>
            <w:r w:rsidR="00924092">
              <w:rPr>
                <w:noProof/>
                <w:webHidden/>
              </w:rPr>
            </w:r>
            <w:r w:rsidR="00924092">
              <w:rPr>
                <w:noProof/>
                <w:webHidden/>
              </w:rPr>
              <w:fldChar w:fldCharType="separate"/>
            </w:r>
            <w:r w:rsidR="00924092">
              <w:rPr>
                <w:noProof/>
                <w:webHidden/>
              </w:rPr>
              <w:t>24</w:t>
            </w:r>
            <w:r w:rsidR="00924092">
              <w:rPr>
                <w:noProof/>
                <w:webHidden/>
              </w:rPr>
              <w:fldChar w:fldCharType="end"/>
            </w:r>
          </w:hyperlink>
        </w:p>
        <w:p w14:paraId="33A70044" w14:textId="032D998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00924092" w:rsidRPr="00FB2FBF">
              <w:rPr>
                <w:rStyle w:val="Hyperlink"/>
                <w:noProof/>
              </w:rPr>
              <w:t>3.4.1</w:t>
            </w:r>
            <w:r w:rsidR="00924092">
              <w:rPr>
                <w:rFonts w:eastAsiaTheme="minorEastAsia" w:cstheme="minorBidi"/>
                <w:noProof/>
                <w:color w:val="auto"/>
                <w:sz w:val="24"/>
                <w:szCs w:val="24"/>
                <w:lang w:val="nl-NL" w:eastAsia="nl-NL" w:bidi="ar-SA"/>
              </w:rPr>
              <w:tab/>
            </w:r>
            <w:r w:rsidR="00924092" w:rsidRPr="00FB2FBF">
              <w:rPr>
                <w:rStyle w:val="Hyperlink"/>
                <w:noProof/>
              </w:rPr>
              <w:t>The appropriate time</w:t>
            </w:r>
            <w:r w:rsidR="00924092">
              <w:rPr>
                <w:noProof/>
                <w:webHidden/>
              </w:rPr>
              <w:tab/>
            </w:r>
            <w:r w:rsidR="00924092">
              <w:rPr>
                <w:noProof/>
                <w:webHidden/>
              </w:rPr>
              <w:fldChar w:fldCharType="begin"/>
            </w:r>
            <w:r w:rsidR="00924092">
              <w:rPr>
                <w:noProof/>
                <w:webHidden/>
              </w:rPr>
              <w:instrText xml:space="preserve"> PAGEREF _Toc927517 \h </w:instrText>
            </w:r>
            <w:r w:rsidR="00924092">
              <w:rPr>
                <w:noProof/>
                <w:webHidden/>
              </w:rPr>
            </w:r>
            <w:r w:rsidR="00924092">
              <w:rPr>
                <w:noProof/>
                <w:webHidden/>
              </w:rPr>
              <w:fldChar w:fldCharType="separate"/>
            </w:r>
            <w:r w:rsidR="00924092">
              <w:rPr>
                <w:noProof/>
                <w:webHidden/>
              </w:rPr>
              <w:t>25</w:t>
            </w:r>
            <w:r w:rsidR="00924092">
              <w:rPr>
                <w:noProof/>
                <w:webHidden/>
              </w:rPr>
              <w:fldChar w:fldCharType="end"/>
            </w:r>
          </w:hyperlink>
        </w:p>
        <w:p w14:paraId="28C200BA" w14:textId="0093D3D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00924092" w:rsidRPr="00FB2FBF">
              <w:rPr>
                <w:rStyle w:val="Hyperlink"/>
                <w:noProof/>
              </w:rPr>
              <w:t>3.4.2</w:t>
            </w:r>
            <w:r w:rsidR="00924092">
              <w:rPr>
                <w:rFonts w:eastAsiaTheme="minorEastAsia" w:cstheme="minorBidi"/>
                <w:noProof/>
                <w:color w:val="auto"/>
                <w:sz w:val="24"/>
                <w:szCs w:val="24"/>
                <w:lang w:val="nl-NL" w:eastAsia="nl-NL" w:bidi="ar-SA"/>
              </w:rPr>
              <w:tab/>
            </w:r>
            <w:r w:rsidR="00924092" w:rsidRPr="00FB2FBF">
              <w:rPr>
                <w:rStyle w:val="Hyperlink"/>
                <w:noProof/>
              </w:rPr>
              <w:t>One value</w:t>
            </w:r>
            <w:r w:rsidR="00924092">
              <w:rPr>
                <w:noProof/>
                <w:webHidden/>
              </w:rPr>
              <w:tab/>
            </w:r>
            <w:r w:rsidR="00924092">
              <w:rPr>
                <w:noProof/>
                <w:webHidden/>
              </w:rPr>
              <w:fldChar w:fldCharType="begin"/>
            </w:r>
            <w:r w:rsidR="00924092">
              <w:rPr>
                <w:noProof/>
                <w:webHidden/>
              </w:rPr>
              <w:instrText xml:space="preserve"> PAGEREF _Toc927518 \h </w:instrText>
            </w:r>
            <w:r w:rsidR="00924092">
              <w:rPr>
                <w:noProof/>
                <w:webHidden/>
              </w:rPr>
            </w:r>
            <w:r w:rsidR="00924092">
              <w:rPr>
                <w:noProof/>
                <w:webHidden/>
              </w:rPr>
              <w:fldChar w:fldCharType="separate"/>
            </w:r>
            <w:r w:rsidR="00924092">
              <w:rPr>
                <w:noProof/>
                <w:webHidden/>
              </w:rPr>
              <w:t>25</w:t>
            </w:r>
            <w:r w:rsidR="00924092">
              <w:rPr>
                <w:noProof/>
                <w:webHidden/>
              </w:rPr>
              <w:fldChar w:fldCharType="end"/>
            </w:r>
          </w:hyperlink>
        </w:p>
        <w:p w14:paraId="35A2B91C" w14:textId="135CBB0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00924092" w:rsidRPr="00FB2FBF">
              <w:rPr>
                <w:rStyle w:val="Hyperlink"/>
                <w:noProof/>
              </w:rPr>
              <w:t>3.4.3</w:t>
            </w:r>
            <w:r w:rsidR="00924092">
              <w:rPr>
                <w:rFonts w:eastAsiaTheme="minorEastAsia" w:cstheme="minorBidi"/>
                <w:noProof/>
                <w:color w:val="auto"/>
                <w:sz w:val="24"/>
                <w:szCs w:val="24"/>
                <w:lang w:val="nl-NL" w:eastAsia="nl-NL" w:bidi="ar-SA"/>
              </w:rPr>
              <w:tab/>
            </w:r>
            <w:r w:rsidR="00924092" w:rsidRPr="00FB2FBF">
              <w:rPr>
                <w:rStyle w:val="Hyperlink"/>
                <w:noProof/>
              </w:rPr>
              <w:t>Obtaining value information</w:t>
            </w:r>
            <w:r w:rsidR="00924092">
              <w:rPr>
                <w:noProof/>
                <w:webHidden/>
              </w:rPr>
              <w:tab/>
            </w:r>
            <w:r w:rsidR="00924092">
              <w:rPr>
                <w:noProof/>
                <w:webHidden/>
              </w:rPr>
              <w:fldChar w:fldCharType="begin"/>
            </w:r>
            <w:r w:rsidR="00924092">
              <w:rPr>
                <w:noProof/>
                <w:webHidden/>
              </w:rPr>
              <w:instrText xml:space="preserve"> PAGEREF _Toc927519 \h </w:instrText>
            </w:r>
            <w:r w:rsidR="00924092">
              <w:rPr>
                <w:noProof/>
                <w:webHidden/>
              </w:rPr>
            </w:r>
            <w:r w:rsidR="00924092">
              <w:rPr>
                <w:noProof/>
                <w:webHidden/>
              </w:rPr>
              <w:fldChar w:fldCharType="separate"/>
            </w:r>
            <w:r w:rsidR="00924092">
              <w:rPr>
                <w:noProof/>
                <w:webHidden/>
              </w:rPr>
              <w:t>26</w:t>
            </w:r>
            <w:r w:rsidR="00924092">
              <w:rPr>
                <w:noProof/>
                <w:webHidden/>
              </w:rPr>
              <w:fldChar w:fldCharType="end"/>
            </w:r>
          </w:hyperlink>
        </w:p>
        <w:p w14:paraId="3EA44356" w14:textId="18889431"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00924092" w:rsidRPr="00FB2FBF">
              <w:rPr>
                <w:rStyle w:val="Hyperlink"/>
                <w:noProof/>
              </w:rPr>
              <w:t>3.5</w:t>
            </w:r>
            <w:r w:rsidR="00924092">
              <w:rPr>
                <w:rFonts w:eastAsiaTheme="minorEastAsia" w:cstheme="minorBidi"/>
                <w:iCs w:val="0"/>
                <w:noProof/>
                <w:color w:val="auto"/>
                <w:sz w:val="24"/>
                <w:szCs w:val="24"/>
                <w:lang w:val="nl-NL" w:eastAsia="nl-NL" w:bidi="ar-SA"/>
              </w:rPr>
              <w:tab/>
            </w:r>
            <w:r w:rsidR="00924092" w:rsidRPr="00FB2FBF">
              <w:rPr>
                <w:rStyle w:val="Hyperlink"/>
                <w:noProof/>
              </w:rPr>
              <w:t>Statistical analysis</w:t>
            </w:r>
            <w:r w:rsidR="00924092">
              <w:rPr>
                <w:noProof/>
                <w:webHidden/>
              </w:rPr>
              <w:tab/>
            </w:r>
            <w:r w:rsidR="00924092">
              <w:rPr>
                <w:noProof/>
                <w:webHidden/>
              </w:rPr>
              <w:fldChar w:fldCharType="begin"/>
            </w:r>
            <w:r w:rsidR="00924092">
              <w:rPr>
                <w:noProof/>
                <w:webHidden/>
              </w:rPr>
              <w:instrText xml:space="preserve"> PAGEREF _Toc927520 \h </w:instrText>
            </w:r>
            <w:r w:rsidR="00924092">
              <w:rPr>
                <w:noProof/>
                <w:webHidden/>
              </w:rPr>
            </w:r>
            <w:r w:rsidR="00924092">
              <w:rPr>
                <w:noProof/>
                <w:webHidden/>
              </w:rPr>
              <w:fldChar w:fldCharType="separate"/>
            </w:r>
            <w:r w:rsidR="00924092">
              <w:rPr>
                <w:noProof/>
                <w:webHidden/>
              </w:rPr>
              <w:t>26</w:t>
            </w:r>
            <w:r w:rsidR="00924092">
              <w:rPr>
                <w:noProof/>
                <w:webHidden/>
              </w:rPr>
              <w:fldChar w:fldCharType="end"/>
            </w:r>
          </w:hyperlink>
        </w:p>
        <w:p w14:paraId="3EB7FDC1" w14:textId="704AAFBE"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00924092" w:rsidRPr="00FB2FBF">
              <w:rPr>
                <w:rStyle w:val="Hyperlink"/>
                <w:noProof/>
              </w:rPr>
              <w:t>3.5.1</w:t>
            </w:r>
            <w:r w:rsidR="00924092">
              <w:rPr>
                <w:rFonts w:eastAsiaTheme="minorEastAsia" w:cstheme="minorBidi"/>
                <w:noProof/>
                <w:color w:val="auto"/>
                <w:sz w:val="24"/>
                <w:szCs w:val="24"/>
                <w:lang w:val="nl-NL" w:eastAsia="nl-NL" w:bidi="ar-SA"/>
              </w:rPr>
              <w:tab/>
            </w:r>
            <w:r w:rsidR="00924092" w:rsidRPr="00FB2FBF">
              <w:rPr>
                <w:rStyle w:val="Hyperlink"/>
                <w:noProof/>
              </w:rPr>
              <w:t>Expected value</w:t>
            </w:r>
            <w:r w:rsidR="00924092">
              <w:rPr>
                <w:noProof/>
                <w:webHidden/>
              </w:rPr>
              <w:tab/>
            </w:r>
            <w:r w:rsidR="00924092">
              <w:rPr>
                <w:noProof/>
                <w:webHidden/>
              </w:rPr>
              <w:fldChar w:fldCharType="begin"/>
            </w:r>
            <w:r w:rsidR="00924092">
              <w:rPr>
                <w:noProof/>
                <w:webHidden/>
              </w:rPr>
              <w:instrText xml:space="preserve"> PAGEREF _Toc927521 \h </w:instrText>
            </w:r>
            <w:r w:rsidR="00924092">
              <w:rPr>
                <w:noProof/>
                <w:webHidden/>
              </w:rPr>
            </w:r>
            <w:r w:rsidR="00924092">
              <w:rPr>
                <w:noProof/>
                <w:webHidden/>
              </w:rPr>
              <w:fldChar w:fldCharType="separate"/>
            </w:r>
            <w:r w:rsidR="00924092">
              <w:rPr>
                <w:noProof/>
                <w:webHidden/>
              </w:rPr>
              <w:t>27</w:t>
            </w:r>
            <w:r w:rsidR="00924092">
              <w:rPr>
                <w:noProof/>
                <w:webHidden/>
              </w:rPr>
              <w:fldChar w:fldCharType="end"/>
            </w:r>
          </w:hyperlink>
        </w:p>
        <w:p w14:paraId="338EA1D7" w14:textId="2A57EF4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00924092" w:rsidRPr="00FB2FBF">
              <w:rPr>
                <w:rStyle w:val="Hyperlink"/>
                <w:noProof/>
                <w:lang w:eastAsia="nl-NL"/>
              </w:rPr>
              <w:t>3.5.2</w:t>
            </w:r>
            <w:r w:rsidR="00924092">
              <w:rPr>
                <w:rFonts w:eastAsiaTheme="minorEastAsia" w:cstheme="minorBidi"/>
                <w:noProof/>
                <w:color w:val="auto"/>
                <w:sz w:val="24"/>
                <w:szCs w:val="24"/>
                <w:lang w:val="nl-NL" w:eastAsia="nl-NL" w:bidi="ar-SA"/>
              </w:rPr>
              <w:tab/>
            </w:r>
            <w:r w:rsidR="00924092" w:rsidRPr="00FB2FBF">
              <w:rPr>
                <w:rStyle w:val="Hyperlink"/>
                <w:noProof/>
                <w:lang w:eastAsia="nl-NL"/>
              </w:rPr>
              <w:t>Absorbing Markov chain</w:t>
            </w:r>
            <w:r w:rsidR="00924092">
              <w:rPr>
                <w:noProof/>
                <w:webHidden/>
              </w:rPr>
              <w:tab/>
            </w:r>
            <w:r w:rsidR="00924092">
              <w:rPr>
                <w:noProof/>
                <w:webHidden/>
              </w:rPr>
              <w:fldChar w:fldCharType="begin"/>
            </w:r>
            <w:r w:rsidR="00924092">
              <w:rPr>
                <w:noProof/>
                <w:webHidden/>
              </w:rPr>
              <w:instrText xml:space="preserve"> PAGEREF _Toc927522 \h </w:instrText>
            </w:r>
            <w:r w:rsidR="00924092">
              <w:rPr>
                <w:noProof/>
                <w:webHidden/>
              </w:rPr>
            </w:r>
            <w:r w:rsidR="00924092">
              <w:rPr>
                <w:noProof/>
                <w:webHidden/>
              </w:rPr>
              <w:fldChar w:fldCharType="separate"/>
            </w:r>
            <w:r w:rsidR="00924092">
              <w:rPr>
                <w:noProof/>
                <w:webHidden/>
              </w:rPr>
              <w:t>29</w:t>
            </w:r>
            <w:r w:rsidR="00924092">
              <w:rPr>
                <w:noProof/>
                <w:webHidden/>
              </w:rPr>
              <w:fldChar w:fldCharType="end"/>
            </w:r>
          </w:hyperlink>
        </w:p>
        <w:p w14:paraId="01E38EF3" w14:textId="5822630D"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00924092" w:rsidRPr="00FB2FBF">
              <w:rPr>
                <w:rStyle w:val="Hyperlink"/>
                <w:noProof/>
              </w:rPr>
              <w:t>3.5.3</w:t>
            </w:r>
            <w:r w:rsidR="00924092">
              <w:rPr>
                <w:rFonts w:eastAsiaTheme="minorEastAsia" w:cstheme="minorBidi"/>
                <w:noProof/>
                <w:color w:val="auto"/>
                <w:sz w:val="24"/>
                <w:szCs w:val="24"/>
                <w:lang w:val="nl-NL" w:eastAsia="nl-NL" w:bidi="ar-SA"/>
              </w:rPr>
              <w:tab/>
            </w:r>
            <w:r w:rsidR="00924092" w:rsidRPr="00FB2FBF">
              <w:rPr>
                <w:rStyle w:val="Hyperlink"/>
                <w:noProof/>
              </w:rPr>
              <w:t>Drawback of choosing Markov chains</w:t>
            </w:r>
            <w:r w:rsidR="00924092">
              <w:rPr>
                <w:noProof/>
                <w:webHidden/>
              </w:rPr>
              <w:tab/>
            </w:r>
            <w:r w:rsidR="00924092">
              <w:rPr>
                <w:noProof/>
                <w:webHidden/>
              </w:rPr>
              <w:fldChar w:fldCharType="begin"/>
            </w:r>
            <w:r w:rsidR="00924092">
              <w:rPr>
                <w:noProof/>
                <w:webHidden/>
              </w:rPr>
              <w:instrText xml:space="preserve"> PAGEREF _Toc927523 \h </w:instrText>
            </w:r>
            <w:r w:rsidR="00924092">
              <w:rPr>
                <w:noProof/>
                <w:webHidden/>
              </w:rPr>
            </w:r>
            <w:r w:rsidR="00924092">
              <w:rPr>
                <w:noProof/>
                <w:webHidden/>
              </w:rPr>
              <w:fldChar w:fldCharType="separate"/>
            </w:r>
            <w:r w:rsidR="00924092">
              <w:rPr>
                <w:noProof/>
                <w:webHidden/>
              </w:rPr>
              <w:t>32</w:t>
            </w:r>
            <w:r w:rsidR="00924092">
              <w:rPr>
                <w:noProof/>
                <w:webHidden/>
              </w:rPr>
              <w:fldChar w:fldCharType="end"/>
            </w:r>
          </w:hyperlink>
        </w:p>
        <w:p w14:paraId="11EFAB97" w14:textId="52F78E57"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00924092" w:rsidRPr="00FB2FBF">
              <w:rPr>
                <w:rStyle w:val="Hyperlink"/>
                <w:noProof/>
              </w:rPr>
              <w:t>3.6</w:t>
            </w:r>
            <w:r w:rsidR="00924092">
              <w:rPr>
                <w:rFonts w:eastAsiaTheme="minorEastAsia" w:cstheme="minorBidi"/>
                <w:iCs w:val="0"/>
                <w:noProof/>
                <w:color w:val="auto"/>
                <w:sz w:val="24"/>
                <w:szCs w:val="24"/>
                <w:lang w:val="nl-NL" w:eastAsia="nl-NL" w:bidi="ar-SA"/>
              </w:rPr>
              <w:tab/>
            </w:r>
            <w:r w:rsidR="00924092" w:rsidRPr="00FB2FBF">
              <w:rPr>
                <w:rStyle w:val="Hyperlink"/>
                <w:noProof/>
              </w:rPr>
              <w:t>Concept description</w:t>
            </w:r>
            <w:r w:rsidR="00924092">
              <w:rPr>
                <w:noProof/>
                <w:webHidden/>
              </w:rPr>
              <w:tab/>
            </w:r>
            <w:r w:rsidR="00924092">
              <w:rPr>
                <w:noProof/>
                <w:webHidden/>
              </w:rPr>
              <w:fldChar w:fldCharType="begin"/>
            </w:r>
            <w:r w:rsidR="00924092">
              <w:rPr>
                <w:noProof/>
                <w:webHidden/>
              </w:rPr>
              <w:instrText xml:space="preserve"> PAGEREF _Toc927524 \h </w:instrText>
            </w:r>
            <w:r w:rsidR="00924092">
              <w:rPr>
                <w:noProof/>
                <w:webHidden/>
              </w:rPr>
            </w:r>
            <w:r w:rsidR="00924092">
              <w:rPr>
                <w:noProof/>
                <w:webHidden/>
              </w:rPr>
              <w:fldChar w:fldCharType="separate"/>
            </w:r>
            <w:r w:rsidR="00924092">
              <w:rPr>
                <w:noProof/>
                <w:webHidden/>
              </w:rPr>
              <w:t>32</w:t>
            </w:r>
            <w:r w:rsidR="00924092">
              <w:rPr>
                <w:noProof/>
                <w:webHidden/>
              </w:rPr>
              <w:fldChar w:fldCharType="end"/>
            </w:r>
          </w:hyperlink>
        </w:p>
        <w:p w14:paraId="329672E3" w14:textId="2A2D43C1"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00924092" w:rsidRPr="00FB2FBF">
              <w:rPr>
                <w:rStyle w:val="Hyperlink"/>
                <w:noProof/>
              </w:rPr>
              <w:t>4 Implementation</w:t>
            </w:r>
            <w:r w:rsidR="00924092">
              <w:rPr>
                <w:noProof/>
                <w:webHidden/>
              </w:rPr>
              <w:tab/>
            </w:r>
            <w:r w:rsidR="00924092">
              <w:rPr>
                <w:noProof/>
                <w:webHidden/>
              </w:rPr>
              <w:fldChar w:fldCharType="begin"/>
            </w:r>
            <w:r w:rsidR="00924092">
              <w:rPr>
                <w:noProof/>
                <w:webHidden/>
              </w:rPr>
              <w:instrText xml:space="preserve"> PAGEREF _Toc927525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50C22D54" w14:textId="5C87AB7E"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00924092" w:rsidRPr="00FB2FBF">
              <w:rPr>
                <w:rStyle w:val="Hyperlink"/>
                <w:noProof/>
              </w:rPr>
              <w:t>4.1</w:t>
            </w:r>
            <w:r w:rsidR="00924092">
              <w:rPr>
                <w:rFonts w:eastAsiaTheme="minorEastAsia" w:cstheme="minorBidi"/>
                <w:iCs w:val="0"/>
                <w:noProof/>
                <w:color w:val="auto"/>
                <w:sz w:val="24"/>
                <w:szCs w:val="24"/>
                <w:lang w:val="nl-NL" w:eastAsia="nl-NL" w:bidi="ar-SA"/>
              </w:rPr>
              <w:tab/>
            </w:r>
            <w:r w:rsidR="00924092" w:rsidRPr="00FB2FBF">
              <w:rPr>
                <w:rStyle w:val="Hyperlink"/>
                <w:noProof/>
              </w:rPr>
              <w:t>Platform</w:t>
            </w:r>
            <w:r w:rsidR="00924092">
              <w:rPr>
                <w:noProof/>
                <w:webHidden/>
              </w:rPr>
              <w:tab/>
            </w:r>
            <w:r w:rsidR="00924092">
              <w:rPr>
                <w:noProof/>
                <w:webHidden/>
              </w:rPr>
              <w:fldChar w:fldCharType="begin"/>
            </w:r>
            <w:r w:rsidR="00924092">
              <w:rPr>
                <w:noProof/>
                <w:webHidden/>
              </w:rPr>
              <w:instrText xml:space="preserve"> PAGEREF _Toc927526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4451D891" w14:textId="0976BF4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00924092" w:rsidRPr="00FB2FBF">
              <w:rPr>
                <w:rStyle w:val="Hyperlink"/>
                <w:noProof/>
              </w:rPr>
              <w:t>4.1.1</w:t>
            </w:r>
            <w:r w:rsidR="00924092">
              <w:rPr>
                <w:rFonts w:eastAsiaTheme="minorEastAsia" w:cstheme="minorBidi"/>
                <w:noProof/>
                <w:color w:val="auto"/>
                <w:sz w:val="24"/>
                <w:szCs w:val="24"/>
                <w:lang w:val="nl-NL" w:eastAsia="nl-NL" w:bidi="ar-SA"/>
              </w:rPr>
              <w:tab/>
            </w:r>
            <w:r w:rsidR="00924092" w:rsidRPr="00FB2FBF">
              <w:rPr>
                <w:rStyle w:val="Hyperlink"/>
                <w:noProof/>
              </w:rPr>
              <w:t>Internet of Things</w:t>
            </w:r>
            <w:r w:rsidR="00924092">
              <w:rPr>
                <w:noProof/>
                <w:webHidden/>
              </w:rPr>
              <w:tab/>
            </w:r>
            <w:r w:rsidR="00924092">
              <w:rPr>
                <w:noProof/>
                <w:webHidden/>
              </w:rPr>
              <w:fldChar w:fldCharType="begin"/>
            </w:r>
            <w:r w:rsidR="00924092">
              <w:rPr>
                <w:noProof/>
                <w:webHidden/>
              </w:rPr>
              <w:instrText xml:space="preserve"> PAGEREF _Toc927527 \h </w:instrText>
            </w:r>
            <w:r w:rsidR="00924092">
              <w:rPr>
                <w:noProof/>
                <w:webHidden/>
              </w:rPr>
            </w:r>
            <w:r w:rsidR="00924092">
              <w:rPr>
                <w:noProof/>
                <w:webHidden/>
              </w:rPr>
              <w:fldChar w:fldCharType="separate"/>
            </w:r>
            <w:r w:rsidR="00924092">
              <w:rPr>
                <w:noProof/>
                <w:webHidden/>
              </w:rPr>
              <w:t>35</w:t>
            </w:r>
            <w:r w:rsidR="00924092">
              <w:rPr>
                <w:noProof/>
                <w:webHidden/>
              </w:rPr>
              <w:fldChar w:fldCharType="end"/>
            </w:r>
          </w:hyperlink>
        </w:p>
        <w:p w14:paraId="12EDFF7B" w14:textId="61439EF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00924092" w:rsidRPr="00FB2FBF">
              <w:rPr>
                <w:rStyle w:val="Hyperlink"/>
                <w:noProof/>
              </w:rPr>
              <w:t>4.1.2</w:t>
            </w:r>
            <w:r w:rsidR="00924092">
              <w:rPr>
                <w:rFonts w:eastAsiaTheme="minorEastAsia" w:cstheme="minorBidi"/>
                <w:noProof/>
                <w:color w:val="auto"/>
                <w:sz w:val="24"/>
                <w:szCs w:val="24"/>
                <w:lang w:val="nl-NL" w:eastAsia="nl-NL" w:bidi="ar-SA"/>
              </w:rPr>
              <w:tab/>
            </w:r>
            <w:r w:rsidR="00924092" w:rsidRPr="00FB2FBF">
              <w:rPr>
                <w:rStyle w:val="Hyperlink"/>
                <w:noProof/>
              </w:rPr>
              <w:t>Programming language</w:t>
            </w:r>
            <w:r w:rsidR="00924092">
              <w:rPr>
                <w:noProof/>
                <w:webHidden/>
              </w:rPr>
              <w:tab/>
            </w:r>
            <w:r w:rsidR="00924092">
              <w:rPr>
                <w:noProof/>
                <w:webHidden/>
              </w:rPr>
              <w:fldChar w:fldCharType="begin"/>
            </w:r>
            <w:r w:rsidR="00924092">
              <w:rPr>
                <w:noProof/>
                <w:webHidden/>
              </w:rPr>
              <w:instrText xml:space="preserve"> PAGEREF _Toc927528 \h </w:instrText>
            </w:r>
            <w:r w:rsidR="00924092">
              <w:rPr>
                <w:noProof/>
                <w:webHidden/>
              </w:rPr>
            </w:r>
            <w:r w:rsidR="00924092">
              <w:rPr>
                <w:noProof/>
                <w:webHidden/>
              </w:rPr>
              <w:fldChar w:fldCharType="separate"/>
            </w:r>
            <w:r w:rsidR="00924092">
              <w:rPr>
                <w:noProof/>
                <w:webHidden/>
              </w:rPr>
              <w:t>36</w:t>
            </w:r>
            <w:r w:rsidR="00924092">
              <w:rPr>
                <w:noProof/>
                <w:webHidden/>
              </w:rPr>
              <w:fldChar w:fldCharType="end"/>
            </w:r>
          </w:hyperlink>
        </w:p>
        <w:p w14:paraId="4F6ECC21" w14:textId="6D83CF8A"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00924092" w:rsidRPr="00FB2FBF">
              <w:rPr>
                <w:rStyle w:val="Hyperlink"/>
                <w:noProof/>
              </w:rPr>
              <w:t>4.2</w:t>
            </w:r>
            <w:r w:rsidR="00924092">
              <w:rPr>
                <w:rFonts w:eastAsiaTheme="minorEastAsia" w:cstheme="minorBidi"/>
                <w:iCs w:val="0"/>
                <w:noProof/>
                <w:color w:val="auto"/>
                <w:sz w:val="24"/>
                <w:szCs w:val="24"/>
                <w:lang w:val="nl-NL" w:eastAsia="nl-NL" w:bidi="ar-SA"/>
              </w:rPr>
              <w:tab/>
            </w:r>
            <w:r w:rsidR="00924092" w:rsidRPr="00FB2FBF">
              <w:rPr>
                <w:rStyle w:val="Hyperlink"/>
                <w:noProof/>
              </w:rPr>
              <w:t>Setup</w:t>
            </w:r>
            <w:r w:rsidR="00924092">
              <w:rPr>
                <w:noProof/>
                <w:webHidden/>
              </w:rPr>
              <w:tab/>
            </w:r>
            <w:r w:rsidR="00924092">
              <w:rPr>
                <w:noProof/>
                <w:webHidden/>
              </w:rPr>
              <w:fldChar w:fldCharType="begin"/>
            </w:r>
            <w:r w:rsidR="00924092">
              <w:rPr>
                <w:noProof/>
                <w:webHidden/>
              </w:rPr>
              <w:instrText xml:space="preserve"> PAGEREF _Toc927529 \h </w:instrText>
            </w:r>
            <w:r w:rsidR="00924092">
              <w:rPr>
                <w:noProof/>
                <w:webHidden/>
              </w:rPr>
            </w:r>
            <w:r w:rsidR="00924092">
              <w:rPr>
                <w:noProof/>
                <w:webHidden/>
              </w:rPr>
              <w:fldChar w:fldCharType="separate"/>
            </w:r>
            <w:r w:rsidR="00924092">
              <w:rPr>
                <w:noProof/>
                <w:webHidden/>
              </w:rPr>
              <w:t>36</w:t>
            </w:r>
            <w:r w:rsidR="00924092">
              <w:rPr>
                <w:noProof/>
                <w:webHidden/>
              </w:rPr>
              <w:fldChar w:fldCharType="end"/>
            </w:r>
          </w:hyperlink>
        </w:p>
        <w:p w14:paraId="6899DB89" w14:textId="37089A52"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00924092" w:rsidRPr="00FB2FBF">
              <w:rPr>
                <w:rStyle w:val="Hyperlink"/>
                <w:noProof/>
              </w:rPr>
              <w:t>4.2.1</w:t>
            </w:r>
            <w:r w:rsidR="00924092">
              <w:rPr>
                <w:rFonts w:eastAsiaTheme="minorEastAsia" w:cstheme="minorBidi"/>
                <w:noProof/>
                <w:color w:val="auto"/>
                <w:sz w:val="24"/>
                <w:szCs w:val="24"/>
                <w:lang w:val="nl-NL" w:eastAsia="nl-NL" w:bidi="ar-SA"/>
              </w:rPr>
              <w:tab/>
            </w:r>
            <w:r w:rsidR="00924092" w:rsidRPr="00FB2FBF">
              <w:rPr>
                <w:rStyle w:val="Hyperlink"/>
                <w:noProof/>
              </w:rPr>
              <w:t>Software platform – Node.js</w:t>
            </w:r>
            <w:r w:rsidR="00924092">
              <w:rPr>
                <w:noProof/>
                <w:webHidden/>
              </w:rPr>
              <w:tab/>
            </w:r>
            <w:r w:rsidR="00924092">
              <w:rPr>
                <w:noProof/>
                <w:webHidden/>
              </w:rPr>
              <w:fldChar w:fldCharType="begin"/>
            </w:r>
            <w:r w:rsidR="00924092">
              <w:rPr>
                <w:noProof/>
                <w:webHidden/>
              </w:rPr>
              <w:instrText xml:space="preserve"> PAGEREF _Toc927530 \h </w:instrText>
            </w:r>
            <w:r w:rsidR="00924092">
              <w:rPr>
                <w:noProof/>
                <w:webHidden/>
              </w:rPr>
            </w:r>
            <w:r w:rsidR="00924092">
              <w:rPr>
                <w:noProof/>
                <w:webHidden/>
              </w:rPr>
              <w:fldChar w:fldCharType="separate"/>
            </w:r>
            <w:r w:rsidR="00924092">
              <w:rPr>
                <w:noProof/>
                <w:webHidden/>
              </w:rPr>
              <w:t>37</w:t>
            </w:r>
            <w:r w:rsidR="00924092">
              <w:rPr>
                <w:noProof/>
                <w:webHidden/>
              </w:rPr>
              <w:fldChar w:fldCharType="end"/>
            </w:r>
          </w:hyperlink>
        </w:p>
        <w:p w14:paraId="718816E5" w14:textId="4BE489C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00924092" w:rsidRPr="00FB2FBF">
              <w:rPr>
                <w:rStyle w:val="Hyperlink"/>
                <w:noProof/>
              </w:rPr>
              <w:t>4.2.2</w:t>
            </w:r>
            <w:r w:rsidR="00924092">
              <w:rPr>
                <w:rFonts w:eastAsiaTheme="minorEastAsia" w:cstheme="minorBidi"/>
                <w:noProof/>
                <w:color w:val="auto"/>
                <w:sz w:val="24"/>
                <w:szCs w:val="24"/>
                <w:lang w:val="nl-NL" w:eastAsia="nl-NL" w:bidi="ar-SA"/>
              </w:rPr>
              <w:tab/>
            </w:r>
            <w:r w:rsidR="00924092" w:rsidRPr="00FB2FBF">
              <w:rPr>
                <w:rStyle w:val="Hyperlink"/>
                <w:noProof/>
              </w:rPr>
              <w:t>Software library – npm</w:t>
            </w:r>
            <w:r w:rsidR="00924092">
              <w:rPr>
                <w:noProof/>
                <w:webHidden/>
              </w:rPr>
              <w:tab/>
            </w:r>
            <w:r w:rsidR="00924092">
              <w:rPr>
                <w:noProof/>
                <w:webHidden/>
              </w:rPr>
              <w:fldChar w:fldCharType="begin"/>
            </w:r>
            <w:r w:rsidR="00924092">
              <w:rPr>
                <w:noProof/>
                <w:webHidden/>
              </w:rPr>
              <w:instrText xml:space="preserve"> PAGEREF _Toc927531 \h </w:instrText>
            </w:r>
            <w:r w:rsidR="00924092">
              <w:rPr>
                <w:noProof/>
                <w:webHidden/>
              </w:rPr>
            </w:r>
            <w:r w:rsidR="00924092">
              <w:rPr>
                <w:noProof/>
                <w:webHidden/>
              </w:rPr>
              <w:fldChar w:fldCharType="separate"/>
            </w:r>
            <w:r w:rsidR="00924092">
              <w:rPr>
                <w:noProof/>
                <w:webHidden/>
              </w:rPr>
              <w:t>37</w:t>
            </w:r>
            <w:r w:rsidR="00924092">
              <w:rPr>
                <w:noProof/>
                <w:webHidden/>
              </w:rPr>
              <w:fldChar w:fldCharType="end"/>
            </w:r>
          </w:hyperlink>
        </w:p>
        <w:p w14:paraId="0CE34043" w14:textId="0FD021D1"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00924092" w:rsidRPr="00FB2FBF">
              <w:rPr>
                <w:rStyle w:val="Hyperlink"/>
                <w:noProof/>
              </w:rPr>
              <w:t>4.2.3</w:t>
            </w:r>
            <w:r w:rsidR="00924092">
              <w:rPr>
                <w:rFonts w:eastAsiaTheme="minorEastAsia" w:cstheme="minorBidi"/>
                <w:noProof/>
                <w:color w:val="auto"/>
                <w:sz w:val="24"/>
                <w:szCs w:val="24"/>
                <w:lang w:val="nl-NL" w:eastAsia="nl-NL" w:bidi="ar-SA"/>
              </w:rPr>
              <w:tab/>
            </w:r>
            <w:r w:rsidR="00924092" w:rsidRPr="00FB2FBF">
              <w:rPr>
                <w:rStyle w:val="Hyperlink"/>
                <w:noProof/>
              </w:rPr>
              <w:t>View engine – Handlebars</w:t>
            </w:r>
            <w:r w:rsidR="00924092">
              <w:rPr>
                <w:noProof/>
                <w:webHidden/>
              </w:rPr>
              <w:tab/>
            </w:r>
            <w:r w:rsidR="00924092">
              <w:rPr>
                <w:noProof/>
                <w:webHidden/>
              </w:rPr>
              <w:fldChar w:fldCharType="begin"/>
            </w:r>
            <w:r w:rsidR="00924092">
              <w:rPr>
                <w:noProof/>
                <w:webHidden/>
              </w:rPr>
              <w:instrText xml:space="preserve"> PAGEREF _Toc927532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05250191" w14:textId="3024D6EF"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00924092" w:rsidRPr="00FB2FBF">
              <w:rPr>
                <w:rStyle w:val="Hyperlink"/>
                <w:noProof/>
              </w:rPr>
              <w:t>4.2.4</w:t>
            </w:r>
            <w:r w:rsidR="00924092">
              <w:rPr>
                <w:rFonts w:eastAsiaTheme="minorEastAsia" w:cstheme="minorBidi"/>
                <w:noProof/>
                <w:color w:val="auto"/>
                <w:sz w:val="24"/>
                <w:szCs w:val="24"/>
                <w:lang w:val="nl-NL" w:eastAsia="nl-NL" w:bidi="ar-SA"/>
              </w:rPr>
              <w:tab/>
            </w:r>
            <w:r w:rsidR="00924092" w:rsidRPr="00FB2FBF">
              <w:rPr>
                <w:rStyle w:val="Hyperlink"/>
                <w:noProof/>
              </w:rPr>
              <w:t>Database – MongoDB</w:t>
            </w:r>
            <w:r w:rsidR="00924092">
              <w:rPr>
                <w:noProof/>
                <w:webHidden/>
              </w:rPr>
              <w:tab/>
            </w:r>
            <w:r w:rsidR="00924092">
              <w:rPr>
                <w:noProof/>
                <w:webHidden/>
              </w:rPr>
              <w:fldChar w:fldCharType="begin"/>
            </w:r>
            <w:r w:rsidR="00924092">
              <w:rPr>
                <w:noProof/>
                <w:webHidden/>
              </w:rPr>
              <w:instrText xml:space="preserve"> PAGEREF _Toc927533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77B9C621" w14:textId="4622DA7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00924092" w:rsidRPr="00FB2FBF">
              <w:rPr>
                <w:rStyle w:val="Hyperlink"/>
                <w:noProof/>
                <w:lang w:val="nl-NL"/>
              </w:rPr>
              <w:t>4.3</w:t>
            </w:r>
            <w:r w:rsidR="00924092">
              <w:rPr>
                <w:rFonts w:eastAsiaTheme="minorEastAsia" w:cstheme="minorBidi"/>
                <w:iCs w:val="0"/>
                <w:noProof/>
                <w:color w:val="auto"/>
                <w:sz w:val="24"/>
                <w:szCs w:val="24"/>
                <w:lang w:val="nl-NL" w:eastAsia="nl-NL" w:bidi="ar-SA"/>
              </w:rPr>
              <w:tab/>
            </w:r>
            <w:r w:rsidR="00924092" w:rsidRPr="00FB2FBF">
              <w:rPr>
                <w:rStyle w:val="Hyperlink"/>
                <w:noProof/>
                <w:lang w:val="nl-NL"/>
              </w:rPr>
              <w:t>API</w:t>
            </w:r>
            <w:r w:rsidR="00924092">
              <w:rPr>
                <w:noProof/>
                <w:webHidden/>
              </w:rPr>
              <w:tab/>
            </w:r>
            <w:r w:rsidR="00924092">
              <w:rPr>
                <w:noProof/>
                <w:webHidden/>
              </w:rPr>
              <w:fldChar w:fldCharType="begin"/>
            </w:r>
            <w:r w:rsidR="00924092">
              <w:rPr>
                <w:noProof/>
                <w:webHidden/>
              </w:rPr>
              <w:instrText xml:space="preserve"> PAGEREF _Toc927534 \h </w:instrText>
            </w:r>
            <w:r w:rsidR="00924092">
              <w:rPr>
                <w:noProof/>
                <w:webHidden/>
              </w:rPr>
            </w:r>
            <w:r w:rsidR="00924092">
              <w:rPr>
                <w:noProof/>
                <w:webHidden/>
              </w:rPr>
              <w:fldChar w:fldCharType="separate"/>
            </w:r>
            <w:r w:rsidR="00924092">
              <w:rPr>
                <w:noProof/>
                <w:webHidden/>
              </w:rPr>
              <w:t>38</w:t>
            </w:r>
            <w:r w:rsidR="00924092">
              <w:rPr>
                <w:noProof/>
                <w:webHidden/>
              </w:rPr>
              <w:fldChar w:fldCharType="end"/>
            </w:r>
          </w:hyperlink>
        </w:p>
        <w:p w14:paraId="2CF2D182" w14:textId="4764D4CB"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00924092" w:rsidRPr="00FB2FBF">
              <w:rPr>
                <w:rStyle w:val="Hyperlink"/>
                <w:noProof/>
              </w:rPr>
              <w:t>4.3.1</w:t>
            </w:r>
            <w:r w:rsidR="00924092">
              <w:rPr>
                <w:rFonts w:eastAsiaTheme="minorEastAsia" w:cstheme="minorBidi"/>
                <w:noProof/>
                <w:color w:val="auto"/>
                <w:sz w:val="24"/>
                <w:szCs w:val="24"/>
                <w:lang w:val="nl-NL" w:eastAsia="nl-NL" w:bidi="ar-SA"/>
              </w:rPr>
              <w:tab/>
            </w:r>
            <w:r w:rsidR="00924092" w:rsidRPr="00FB2FBF">
              <w:rPr>
                <w:rStyle w:val="Hyperlink"/>
                <w:noProof/>
              </w:rPr>
              <w:t>Web APIs</w:t>
            </w:r>
            <w:r w:rsidR="00924092">
              <w:rPr>
                <w:noProof/>
                <w:webHidden/>
              </w:rPr>
              <w:tab/>
            </w:r>
            <w:r w:rsidR="00924092">
              <w:rPr>
                <w:noProof/>
                <w:webHidden/>
              </w:rPr>
              <w:fldChar w:fldCharType="begin"/>
            </w:r>
            <w:r w:rsidR="00924092">
              <w:rPr>
                <w:noProof/>
                <w:webHidden/>
              </w:rPr>
              <w:instrText xml:space="preserve"> PAGEREF _Toc927535 \h </w:instrText>
            </w:r>
            <w:r w:rsidR="00924092">
              <w:rPr>
                <w:noProof/>
                <w:webHidden/>
              </w:rPr>
            </w:r>
            <w:r w:rsidR="00924092">
              <w:rPr>
                <w:noProof/>
                <w:webHidden/>
              </w:rPr>
              <w:fldChar w:fldCharType="separate"/>
            </w:r>
            <w:r w:rsidR="00924092">
              <w:rPr>
                <w:noProof/>
                <w:webHidden/>
              </w:rPr>
              <w:t>39</w:t>
            </w:r>
            <w:r w:rsidR="00924092">
              <w:rPr>
                <w:noProof/>
                <w:webHidden/>
              </w:rPr>
              <w:fldChar w:fldCharType="end"/>
            </w:r>
          </w:hyperlink>
        </w:p>
        <w:p w14:paraId="7A5C22E4" w14:textId="538AB614"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00924092" w:rsidRPr="00FB2FBF">
              <w:rPr>
                <w:rStyle w:val="Hyperlink"/>
                <w:noProof/>
              </w:rPr>
              <w:t>4.3.2</w:t>
            </w:r>
            <w:r w:rsidR="00924092">
              <w:rPr>
                <w:rFonts w:eastAsiaTheme="minorEastAsia" w:cstheme="minorBidi"/>
                <w:noProof/>
                <w:color w:val="auto"/>
                <w:sz w:val="24"/>
                <w:szCs w:val="24"/>
                <w:lang w:val="nl-NL" w:eastAsia="nl-NL" w:bidi="ar-SA"/>
              </w:rPr>
              <w:tab/>
            </w:r>
            <w:r w:rsidR="00924092" w:rsidRPr="00FB2FBF">
              <w:rPr>
                <w:rStyle w:val="Hyperlink"/>
                <w:noProof/>
              </w:rPr>
              <w:t>RESTful API</w:t>
            </w:r>
            <w:r w:rsidR="00924092">
              <w:rPr>
                <w:noProof/>
                <w:webHidden/>
              </w:rPr>
              <w:tab/>
            </w:r>
            <w:r w:rsidR="00924092">
              <w:rPr>
                <w:noProof/>
                <w:webHidden/>
              </w:rPr>
              <w:fldChar w:fldCharType="begin"/>
            </w:r>
            <w:r w:rsidR="00924092">
              <w:rPr>
                <w:noProof/>
                <w:webHidden/>
              </w:rPr>
              <w:instrText xml:space="preserve"> PAGEREF _Toc927536 \h </w:instrText>
            </w:r>
            <w:r w:rsidR="00924092">
              <w:rPr>
                <w:noProof/>
                <w:webHidden/>
              </w:rPr>
            </w:r>
            <w:r w:rsidR="00924092">
              <w:rPr>
                <w:noProof/>
                <w:webHidden/>
              </w:rPr>
              <w:fldChar w:fldCharType="separate"/>
            </w:r>
            <w:r w:rsidR="00924092">
              <w:rPr>
                <w:noProof/>
                <w:webHidden/>
              </w:rPr>
              <w:t>39</w:t>
            </w:r>
            <w:r w:rsidR="00924092">
              <w:rPr>
                <w:noProof/>
                <w:webHidden/>
              </w:rPr>
              <w:fldChar w:fldCharType="end"/>
            </w:r>
          </w:hyperlink>
        </w:p>
        <w:p w14:paraId="3BB38DA6" w14:textId="1DB0B0E5"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00924092" w:rsidRPr="00FB2FBF">
              <w:rPr>
                <w:rStyle w:val="Hyperlink"/>
                <w:noProof/>
              </w:rPr>
              <w:t>4.3.3</w:t>
            </w:r>
            <w:r w:rsidR="00924092">
              <w:rPr>
                <w:rFonts w:eastAsiaTheme="minorEastAsia" w:cstheme="minorBidi"/>
                <w:noProof/>
                <w:color w:val="auto"/>
                <w:sz w:val="24"/>
                <w:szCs w:val="24"/>
                <w:lang w:val="nl-NL" w:eastAsia="nl-NL" w:bidi="ar-SA"/>
              </w:rPr>
              <w:tab/>
            </w:r>
            <w:r w:rsidR="00924092" w:rsidRPr="00FB2FBF">
              <w:rPr>
                <w:rStyle w:val="Hyperlink"/>
                <w:noProof/>
              </w:rPr>
              <w:t>Project related resources</w:t>
            </w:r>
            <w:r w:rsidR="00924092">
              <w:rPr>
                <w:noProof/>
                <w:webHidden/>
              </w:rPr>
              <w:tab/>
            </w:r>
            <w:r w:rsidR="00924092">
              <w:rPr>
                <w:noProof/>
                <w:webHidden/>
              </w:rPr>
              <w:fldChar w:fldCharType="begin"/>
            </w:r>
            <w:r w:rsidR="00924092">
              <w:rPr>
                <w:noProof/>
                <w:webHidden/>
              </w:rPr>
              <w:instrText xml:space="preserve"> PAGEREF _Toc927537 \h </w:instrText>
            </w:r>
            <w:r w:rsidR="00924092">
              <w:rPr>
                <w:noProof/>
                <w:webHidden/>
              </w:rPr>
            </w:r>
            <w:r w:rsidR="00924092">
              <w:rPr>
                <w:noProof/>
                <w:webHidden/>
              </w:rPr>
              <w:fldChar w:fldCharType="separate"/>
            </w:r>
            <w:r w:rsidR="00924092">
              <w:rPr>
                <w:noProof/>
                <w:webHidden/>
              </w:rPr>
              <w:t>40</w:t>
            </w:r>
            <w:r w:rsidR="00924092">
              <w:rPr>
                <w:noProof/>
                <w:webHidden/>
              </w:rPr>
              <w:fldChar w:fldCharType="end"/>
            </w:r>
          </w:hyperlink>
        </w:p>
        <w:p w14:paraId="724DE6DA" w14:textId="3A357B5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00924092" w:rsidRPr="00FB2FBF">
              <w:rPr>
                <w:rStyle w:val="Hyperlink"/>
                <w:noProof/>
              </w:rPr>
              <w:t>4.4</w:t>
            </w:r>
            <w:r w:rsidR="00924092">
              <w:rPr>
                <w:rFonts w:eastAsiaTheme="minorEastAsia" w:cstheme="minorBidi"/>
                <w:iCs w:val="0"/>
                <w:noProof/>
                <w:color w:val="auto"/>
                <w:sz w:val="24"/>
                <w:szCs w:val="24"/>
                <w:lang w:val="nl-NL" w:eastAsia="nl-NL" w:bidi="ar-SA"/>
              </w:rPr>
              <w:tab/>
            </w:r>
            <w:r w:rsidR="00924092" w:rsidRPr="00FB2FBF">
              <w:rPr>
                <w:rStyle w:val="Hyperlink"/>
                <w:noProof/>
              </w:rPr>
              <w:t>Conclusions</w:t>
            </w:r>
            <w:r w:rsidR="00924092">
              <w:rPr>
                <w:noProof/>
                <w:webHidden/>
              </w:rPr>
              <w:tab/>
            </w:r>
            <w:r w:rsidR="00924092">
              <w:rPr>
                <w:noProof/>
                <w:webHidden/>
              </w:rPr>
              <w:fldChar w:fldCharType="begin"/>
            </w:r>
            <w:r w:rsidR="00924092">
              <w:rPr>
                <w:noProof/>
                <w:webHidden/>
              </w:rPr>
              <w:instrText xml:space="preserve"> PAGEREF _Toc927538 \h </w:instrText>
            </w:r>
            <w:r w:rsidR="00924092">
              <w:rPr>
                <w:noProof/>
                <w:webHidden/>
              </w:rPr>
            </w:r>
            <w:r w:rsidR="00924092">
              <w:rPr>
                <w:noProof/>
                <w:webHidden/>
              </w:rPr>
              <w:fldChar w:fldCharType="separate"/>
            </w:r>
            <w:r w:rsidR="00924092">
              <w:rPr>
                <w:noProof/>
                <w:webHidden/>
              </w:rPr>
              <w:t>40</w:t>
            </w:r>
            <w:r w:rsidR="00924092">
              <w:rPr>
                <w:noProof/>
                <w:webHidden/>
              </w:rPr>
              <w:fldChar w:fldCharType="end"/>
            </w:r>
          </w:hyperlink>
        </w:p>
        <w:p w14:paraId="319E3953" w14:textId="16673B0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00924092" w:rsidRPr="00FB2FBF">
              <w:rPr>
                <w:rStyle w:val="Hyperlink"/>
                <w:noProof/>
              </w:rPr>
              <w:t>5 Experimentation</w:t>
            </w:r>
            <w:r w:rsidR="00924092">
              <w:rPr>
                <w:noProof/>
                <w:webHidden/>
              </w:rPr>
              <w:tab/>
            </w:r>
            <w:r w:rsidR="00924092">
              <w:rPr>
                <w:noProof/>
                <w:webHidden/>
              </w:rPr>
              <w:fldChar w:fldCharType="begin"/>
            </w:r>
            <w:r w:rsidR="00924092">
              <w:rPr>
                <w:noProof/>
                <w:webHidden/>
              </w:rPr>
              <w:instrText xml:space="preserve"> PAGEREF _Toc927539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1E09F002" w14:textId="2C25A8E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00924092" w:rsidRPr="00FB2FBF">
              <w:rPr>
                <w:rStyle w:val="Hyperlink"/>
                <w:noProof/>
              </w:rPr>
              <w:t>5.1</w:t>
            </w:r>
            <w:r w:rsidR="00924092">
              <w:rPr>
                <w:rFonts w:eastAsiaTheme="minorEastAsia" w:cstheme="minorBidi"/>
                <w:iCs w:val="0"/>
                <w:noProof/>
                <w:color w:val="auto"/>
                <w:sz w:val="24"/>
                <w:szCs w:val="24"/>
                <w:lang w:val="nl-NL" w:eastAsia="nl-NL" w:bidi="ar-SA"/>
              </w:rPr>
              <w:tab/>
            </w:r>
            <w:r w:rsidR="00924092" w:rsidRPr="00FB2FBF">
              <w:rPr>
                <w:rStyle w:val="Hyperlink"/>
                <w:noProof/>
              </w:rPr>
              <w:t>Methodology</w:t>
            </w:r>
            <w:r w:rsidR="00924092">
              <w:rPr>
                <w:noProof/>
                <w:webHidden/>
              </w:rPr>
              <w:tab/>
            </w:r>
            <w:r w:rsidR="00924092">
              <w:rPr>
                <w:noProof/>
                <w:webHidden/>
              </w:rPr>
              <w:fldChar w:fldCharType="begin"/>
            </w:r>
            <w:r w:rsidR="00924092">
              <w:rPr>
                <w:noProof/>
                <w:webHidden/>
              </w:rPr>
              <w:instrText xml:space="preserve"> PAGEREF _Toc927540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7E4941CF" w14:textId="6A8D30B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00924092" w:rsidRPr="00FB2FBF">
              <w:rPr>
                <w:rStyle w:val="Hyperlink"/>
                <w:noProof/>
              </w:rPr>
              <w:t>5.1.1</w:t>
            </w:r>
            <w:r w:rsidR="00924092">
              <w:rPr>
                <w:rFonts w:eastAsiaTheme="minorEastAsia" w:cstheme="minorBidi"/>
                <w:noProof/>
                <w:color w:val="auto"/>
                <w:sz w:val="24"/>
                <w:szCs w:val="24"/>
                <w:lang w:val="nl-NL" w:eastAsia="nl-NL" w:bidi="ar-SA"/>
              </w:rPr>
              <w:tab/>
            </w:r>
            <w:r w:rsidR="00924092" w:rsidRPr="00FB2FBF">
              <w:rPr>
                <w:rStyle w:val="Hyperlink"/>
                <w:noProof/>
              </w:rPr>
              <w:t>Variables</w:t>
            </w:r>
            <w:r w:rsidR="00924092">
              <w:rPr>
                <w:noProof/>
                <w:webHidden/>
              </w:rPr>
              <w:tab/>
            </w:r>
            <w:r w:rsidR="00924092">
              <w:rPr>
                <w:noProof/>
                <w:webHidden/>
              </w:rPr>
              <w:fldChar w:fldCharType="begin"/>
            </w:r>
            <w:r w:rsidR="00924092">
              <w:rPr>
                <w:noProof/>
                <w:webHidden/>
              </w:rPr>
              <w:instrText xml:space="preserve"> PAGEREF _Toc927541 \h </w:instrText>
            </w:r>
            <w:r w:rsidR="00924092">
              <w:rPr>
                <w:noProof/>
                <w:webHidden/>
              </w:rPr>
            </w:r>
            <w:r w:rsidR="00924092">
              <w:rPr>
                <w:noProof/>
                <w:webHidden/>
              </w:rPr>
              <w:fldChar w:fldCharType="separate"/>
            </w:r>
            <w:r w:rsidR="00924092">
              <w:rPr>
                <w:noProof/>
                <w:webHidden/>
              </w:rPr>
              <w:t>42</w:t>
            </w:r>
            <w:r w:rsidR="00924092">
              <w:rPr>
                <w:noProof/>
                <w:webHidden/>
              </w:rPr>
              <w:fldChar w:fldCharType="end"/>
            </w:r>
          </w:hyperlink>
        </w:p>
        <w:p w14:paraId="5B6E8E2B" w14:textId="1D23A37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00924092" w:rsidRPr="00FB2FBF">
              <w:rPr>
                <w:rStyle w:val="Hyperlink"/>
                <w:noProof/>
              </w:rPr>
              <w:t>5.1.2</w:t>
            </w:r>
            <w:r w:rsidR="00924092">
              <w:rPr>
                <w:rFonts w:eastAsiaTheme="minorEastAsia" w:cstheme="minorBidi"/>
                <w:noProof/>
                <w:color w:val="auto"/>
                <w:sz w:val="24"/>
                <w:szCs w:val="24"/>
                <w:lang w:val="nl-NL" w:eastAsia="nl-NL" w:bidi="ar-SA"/>
              </w:rPr>
              <w:tab/>
            </w:r>
            <w:r w:rsidR="00924092" w:rsidRPr="00FB2FBF">
              <w:rPr>
                <w:rStyle w:val="Hyperlink"/>
                <w:noProof/>
              </w:rPr>
              <w:t>Baseline</w:t>
            </w:r>
            <w:r w:rsidR="00924092">
              <w:rPr>
                <w:noProof/>
                <w:webHidden/>
              </w:rPr>
              <w:tab/>
            </w:r>
            <w:r w:rsidR="00924092">
              <w:rPr>
                <w:noProof/>
                <w:webHidden/>
              </w:rPr>
              <w:fldChar w:fldCharType="begin"/>
            </w:r>
            <w:r w:rsidR="00924092">
              <w:rPr>
                <w:noProof/>
                <w:webHidden/>
              </w:rPr>
              <w:instrText xml:space="preserve"> PAGEREF _Toc927542 \h </w:instrText>
            </w:r>
            <w:r w:rsidR="00924092">
              <w:rPr>
                <w:noProof/>
                <w:webHidden/>
              </w:rPr>
            </w:r>
            <w:r w:rsidR="00924092">
              <w:rPr>
                <w:noProof/>
                <w:webHidden/>
              </w:rPr>
              <w:fldChar w:fldCharType="separate"/>
            </w:r>
            <w:r w:rsidR="00924092">
              <w:rPr>
                <w:noProof/>
                <w:webHidden/>
              </w:rPr>
              <w:t>44</w:t>
            </w:r>
            <w:r w:rsidR="00924092">
              <w:rPr>
                <w:noProof/>
                <w:webHidden/>
              </w:rPr>
              <w:fldChar w:fldCharType="end"/>
            </w:r>
          </w:hyperlink>
        </w:p>
        <w:p w14:paraId="3B50FE15" w14:textId="3A797828"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00924092" w:rsidRPr="00FB2FBF">
              <w:rPr>
                <w:rStyle w:val="Hyperlink"/>
                <w:noProof/>
              </w:rPr>
              <w:t>5.1.3</w:t>
            </w:r>
            <w:r w:rsidR="00924092">
              <w:rPr>
                <w:rFonts w:eastAsiaTheme="minorEastAsia" w:cstheme="minorBidi"/>
                <w:noProof/>
                <w:color w:val="auto"/>
                <w:sz w:val="24"/>
                <w:szCs w:val="24"/>
                <w:lang w:val="nl-NL" w:eastAsia="nl-NL" w:bidi="ar-SA"/>
              </w:rPr>
              <w:tab/>
            </w:r>
            <w:r w:rsidR="00924092" w:rsidRPr="00FB2FBF">
              <w:rPr>
                <w:rStyle w:val="Hyperlink"/>
                <w:noProof/>
              </w:rPr>
              <w:t>Scenarios</w:t>
            </w:r>
            <w:r w:rsidR="00924092">
              <w:rPr>
                <w:noProof/>
                <w:webHidden/>
              </w:rPr>
              <w:tab/>
            </w:r>
            <w:r w:rsidR="00924092">
              <w:rPr>
                <w:noProof/>
                <w:webHidden/>
              </w:rPr>
              <w:fldChar w:fldCharType="begin"/>
            </w:r>
            <w:r w:rsidR="00924092">
              <w:rPr>
                <w:noProof/>
                <w:webHidden/>
              </w:rPr>
              <w:instrText xml:space="preserve"> PAGEREF _Toc927543 \h </w:instrText>
            </w:r>
            <w:r w:rsidR="00924092">
              <w:rPr>
                <w:noProof/>
                <w:webHidden/>
              </w:rPr>
            </w:r>
            <w:r w:rsidR="00924092">
              <w:rPr>
                <w:noProof/>
                <w:webHidden/>
              </w:rPr>
              <w:fldChar w:fldCharType="separate"/>
            </w:r>
            <w:r w:rsidR="00924092">
              <w:rPr>
                <w:noProof/>
                <w:webHidden/>
              </w:rPr>
              <w:t>44</w:t>
            </w:r>
            <w:r w:rsidR="00924092">
              <w:rPr>
                <w:noProof/>
                <w:webHidden/>
              </w:rPr>
              <w:fldChar w:fldCharType="end"/>
            </w:r>
          </w:hyperlink>
        </w:p>
        <w:p w14:paraId="2D304C23" w14:textId="086BFF3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00924092" w:rsidRPr="00FB2FBF">
              <w:rPr>
                <w:rStyle w:val="Hyperlink"/>
                <w:noProof/>
              </w:rPr>
              <w:t>5.1.4</w:t>
            </w:r>
            <w:r w:rsidR="00924092">
              <w:rPr>
                <w:rFonts w:eastAsiaTheme="minorEastAsia" w:cstheme="minorBidi"/>
                <w:noProof/>
                <w:color w:val="auto"/>
                <w:sz w:val="24"/>
                <w:szCs w:val="24"/>
                <w:lang w:val="nl-NL" w:eastAsia="nl-NL" w:bidi="ar-SA"/>
              </w:rPr>
              <w:tab/>
            </w:r>
            <w:r w:rsidR="00924092" w:rsidRPr="00FB2FBF">
              <w:rPr>
                <w:rStyle w:val="Hyperlink"/>
                <w:noProof/>
              </w:rPr>
              <w:t>Comparing results</w:t>
            </w:r>
            <w:r w:rsidR="00924092">
              <w:rPr>
                <w:noProof/>
                <w:webHidden/>
              </w:rPr>
              <w:tab/>
            </w:r>
            <w:r w:rsidR="00924092">
              <w:rPr>
                <w:noProof/>
                <w:webHidden/>
              </w:rPr>
              <w:fldChar w:fldCharType="begin"/>
            </w:r>
            <w:r w:rsidR="00924092">
              <w:rPr>
                <w:noProof/>
                <w:webHidden/>
              </w:rPr>
              <w:instrText xml:space="preserve"> PAGEREF _Toc927544 \h </w:instrText>
            </w:r>
            <w:r w:rsidR="00924092">
              <w:rPr>
                <w:noProof/>
                <w:webHidden/>
              </w:rPr>
            </w:r>
            <w:r w:rsidR="00924092">
              <w:rPr>
                <w:noProof/>
                <w:webHidden/>
              </w:rPr>
              <w:fldChar w:fldCharType="separate"/>
            </w:r>
            <w:r w:rsidR="00924092">
              <w:rPr>
                <w:noProof/>
                <w:webHidden/>
              </w:rPr>
              <w:t>45</w:t>
            </w:r>
            <w:r w:rsidR="00924092">
              <w:rPr>
                <w:noProof/>
                <w:webHidden/>
              </w:rPr>
              <w:fldChar w:fldCharType="end"/>
            </w:r>
          </w:hyperlink>
        </w:p>
        <w:p w14:paraId="30E5B2C2" w14:textId="2C5AB710"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00924092" w:rsidRPr="00FB2FBF">
              <w:rPr>
                <w:rStyle w:val="Hyperlink"/>
                <w:noProof/>
              </w:rPr>
              <w:t>5.2</w:t>
            </w:r>
            <w:r w:rsidR="00924092">
              <w:rPr>
                <w:rFonts w:eastAsiaTheme="minorEastAsia" w:cstheme="minorBidi"/>
                <w:iCs w:val="0"/>
                <w:noProof/>
                <w:color w:val="auto"/>
                <w:sz w:val="24"/>
                <w:szCs w:val="24"/>
                <w:lang w:val="nl-NL" w:eastAsia="nl-NL" w:bidi="ar-SA"/>
              </w:rPr>
              <w:tab/>
            </w:r>
            <w:r w:rsidR="00924092" w:rsidRPr="00FB2FBF">
              <w:rPr>
                <w:rStyle w:val="Hyperlink"/>
                <w:noProof/>
              </w:rPr>
              <w:t>Results</w:t>
            </w:r>
            <w:r w:rsidR="00924092">
              <w:rPr>
                <w:noProof/>
                <w:webHidden/>
              </w:rPr>
              <w:tab/>
            </w:r>
            <w:r w:rsidR="00924092">
              <w:rPr>
                <w:noProof/>
                <w:webHidden/>
              </w:rPr>
              <w:fldChar w:fldCharType="begin"/>
            </w:r>
            <w:r w:rsidR="00924092">
              <w:rPr>
                <w:noProof/>
                <w:webHidden/>
              </w:rPr>
              <w:instrText xml:space="preserve"> PAGEREF _Toc927545 \h </w:instrText>
            </w:r>
            <w:r w:rsidR="00924092">
              <w:rPr>
                <w:noProof/>
                <w:webHidden/>
              </w:rPr>
            </w:r>
            <w:r w:rsidR="00924092">
              <w:rPr>
                <w:noProof/>
                <w:webHidden/>
              </w:rPr>
              <w:fldChar w:fldCharType="separate"/>
            </w:r>
            <w:r w:rsidR="00924092">
              <w:rPr>
                <w:noProof/>
                <w:webHidden/>
              </w:rPr>
              <w:t>45</w:t>
            </w:r>
            <w:r w:rsidR="00924092">
              <w:rPr>
                <w:noProof/>
                <w:webHidden/>
              </w:rPr>
              <w:fldChar w:fldCharType="end"/>
            </w:r>
          </w:hyperlink>
        </w:p>
        <w:p w14:paraId="7707805C" w14:textId="63D3BD65"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00924092" w:rsidRPr="00FB2FBF">
              <w:rPr>
                <w:rStyle w:val="Hyperlink"/>
                <w:noProof/>
              </w:rPr>
              <w:t>6 Conclusion &amp; Discussion</w:t>
            </w:r>
            <w:r w:rsidR="00924092">
              <w:rPr>
                <w:noProof/>
                <w:webHidden/>
              </w:rPr>
              <w:tab/>
            </w:r>
            <w:r w:rsidR="00924092">
              <w:rPr>
                <w:noProof/>
                <w:webHidden/>
              </w:rPr>
              <w:fldChar w:fldCharType="begin"/>
            </w:r>
            <w:r w:rsidR="00924092">
              <w:rPr>
                <w:noProof/>
                <w:webHidden/>
              </w:rPr>
              <w:instrText xml:space="preserve"> PAGEREF _Toc927546 \h </w:instrText>
            </w:r>
            <w:r w:rsidR="00924092">
              <w:rPr>
                <w:noProof/>
                <w:webHidden/>
              </w:rPr>
            </w:r>
            <w:r w:rsidR="00924092">
              <w:rPr>
                <w:noProof/>
                <w:webHidden/>
              </w:rPr>
              <w:fldChar w:fldCharType="separate"/>
            </w:r>
            <w:r w:rsidR="00924092">
              <w:rPr>
                <w:noProof/>
                <w:webHidden/>
              </w:rPr>
              <w:t>48</w:t>
            </w:r>
            <w:r w:rsidR="00924092">
              <w:rPr>
                <w:noProof/>
                <w:webHidden/>
              </w:rPr>
              <w:fldChar w:fldCharType="end"/>
            </w:r>
          </w:hyperlink>
        </w:p>
        <w:p w14:paraId="75D438FD" w14:textId="10DF1709"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00924092" w:rsidRPr="00FB2FBF">
              <w:rPr>
                <w:rStyle w:val="Hyperlink"/>
                <w:noProof/>
              </w:rPr>
              <w:t>6.1</w:t>
            </w:r>
            <w:r w:rsidR="00924092">
              <w:rPr>
                <w:rFonts w:eastAsiaTheme="minorEastAsia" w:cstheme="minorBidi"/>
                <w:iCs w:val="0"/>
                <w:noProof/>
                <w:color w:val="auto"/>
                <w:sz w:val="24"/>
                <w:szCs w:val="24"/>
                <w:lang w:val="nl-NL" w:eastAsia="nl-NL" w:bidi="ar-SA"/>
              </w:rPr>
              <w:tab/>
            </w:r>
            <w:r w:rsidR="00924092" w:rsidRPr="00FB2FBF">
              <w:rPr>
                <w:rStyle w:val="Hyperlink"/>
                <w:noProof/>
              </w:rPr>
              <w:t>Scientific and practical contribution</w:t>
            </w:r>
            <w:r w:rsidR="00924092">
              <w:rPr>
                <w:noProof/>
                <w:webHidden/>
              </w:rPr>
              <w:tab/>
            </w:r>
            <w:r w:rsidR="00924092">
              <w:rPr>
                <w:noProof/>
                <w:webHidden/>
              </w:rPr>
              <w:fldChar w:fldCharType="begin"/>
            </w:r>
            <w:r w:rsidR="00924092">
              <w:rPr>
                <w:noProof/>
                <w:webHidden/>
              </w:rPr>
              <w:instrText xml:space="preserve"> PAGEREF _Toc927547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699B2D94" w14:textId="58791B32"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00924092" w:rsidRPr="00FB2FBF">
              <w:rPr>
                <w:rStyle w:val="Hyperlink"/>
                <w:noProof/>
              </w:rPr>
              <w:t>6.2</w:t>
            </w:r>
            <w:r w:rsidR="00924092">
              <w:rPr>
                <w:rFonts w:eastAsiaTheme="minorEastAsia" w:cstheme="minorBidi"/>
                <w:iCs w:val="0"/>
                <w:noProof/>
                <w:color w:val="auto"/>
                <w:sz w:val="24"/>
                <w:szCs w:val="24"/>
                <w:lang w:val="nl-NL" w:eastAsia="nl-NL" w:bidi="ar-SA"/>
              </w:rPr>
              <w:tab/>
            </w:r>
            <w:r w:rsidR="00924092" w:rsidRPr="00FB2FBF">
              <w:rPr>
                <w:rStyle w:val="Hyperlink"/>
                <w:noProof/>
              </w:rPr>
              <w:t>Future enhancements</w:t>
            </w:r>
            <w:r w:rsidR="00924092">
              <w:rPr>
                <w:noProof/>
                <w:webHidden/>
              </w:rPr>
              <w:tab/>
            </w:r>
            <w:r w:rsidR="00924092">
              <w:rPr>
                <w:noProof/>
                <w:webHidden/>
              </w:rPr>
              <w:fldChar w:fldCharType="begin"/>
            </w:r>
            <w:r w:rsidR="00924092">
              <w:rPr>
                <w:noProof/>
                <w:webHidden/>
              </w:rPr>
              <w:instrText xml:space="preserve"> PAGEREF _Toc927548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013087B9" w14:textId="189C6A3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00924092" w:rsidRPr="00FB2FBF">
              <w:rPr>
                <w:rStyle w:val="Hyperlink"/>
                <w:noProof/>
              </w:rPr>
              <w:t>6.2.1</w:t>
            </w:r>
            <w:r w:rsidR="00924092">
              <w:rPr>
                <w:rFonts w:eastAsiaTheme="minorEastAsia" w:cstheme="minorBidi"/>
                <w:noProof/>
                <w:color w:val="auto"/>
                <w:sz w:val="24"/>
                <w:szCs w:val="24"/>
                <w:lang w:val="nl-NL" w:eastAsia="nl-NL" w:bidi="ar-SA"/>
              </w:rPr>
              <w:tab/>
            </w:r>
            <w:r w:rsidR="00924092" w:rsidRPr="00FB2FBF">
              <w:rPr>
                <w:rStyle w:val="Hyperlink"/>
                <w:noProof/>
              </w:rPr>
              <w:t>Differentiating between values</w:t>
            </w:r>
            <w:r w:rsidR="00924092">
              <w:rPr>
                <w:noProof/>
                <w:webHidden/>
              </w:rPr>
              <w:tab/>
            </w:r>
            <w:r w:rsidR="00924092">
              <w:rPr>
                <w:noProof/>
                <w:webHidden/>
              </w:rPr>
              <w:fldChar w:fldCharType="begin"/>
            </w:r>
            <w:r w:rsidR="00924092">
              <w:rPr>
                <w:noProof/>
                <w:webHidden/>
              </w:rPr>
              <w:instrText xml:space="preserve"> PAGEREF _Toc927549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3DD36879" w14:textId="297CDDDA"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00924092" w:rsidRPr="00FB2FBF">
              <w:rPr>
                <w:rStyle w:val="Hyperlink"/>
                <w:noProof/>
              </w:rPr>
              <w:t>6.2.2</w:t>
            </w:r>
            <w:r w:rsidR="00924092">
              <w:rPr>
                <w:rFonts w:eastAsiaTheme="minorEastAsia" w:cstheme="minorBidi"/>
                <w:noProof/>
                <w:color w:val="auto"/>
                <w:sz w:val="24"/>
                <w:szCs w:val="24"/>
                <w:lang w:val="nl-NL" w:eastAsia="nl-NL" w:bidi="ar-SA"/>
              </w:rPr>
              <w:tab/>
            </w:r>
            <w:r w:rsidR="00924092" w:rsidRPr="00FB2FBF">
              <w:rPr>
                <w:rStyle w:val="Hyperlink"/>
                <w:noProof/>
              </w:rPr>
              <w:t>Clustering based on more parameters</w:t>
            </w:r>
            <w:r w:rsidR="00924092">
              <w:rPr>
                <w:noProof/>
                <w:webHidden/>
              </w:rPr>
              <w:tab/>
            </w:r>
            <w:r w:rsidR="00924092">
              <w:rPr>
                <w:noProof/>
                <w:webHidden/>
              </w:rPr>
              <w:fldChar w:fldCharType="begin"/>
            </w:r>
            <w:r w:rsidR="00924092">
              <w:rPr>
                <w:noProof/>
                <w:webHidden/>
              </w:rPr>
              <w:instrText xml:space="preserve"> PAGEREF _Toc927550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725BC07F" w14:textId="7419F66C"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00924092" w:rsidRPr="00FB2FBF">
              <w:rPr>
                <w:rStyle w:val="Hyperlink"/>
                <w:noProof/>
              </w:rPr>
              <w:t>6.2.3</w:t>
            </w:r>
            <w:r w:rsidR="00924092">
              <w:rPr>
                <w:rFonts w:eastAsiaTheme="minorEastAsia" w:cstheme="minorBidi"/>
                <w:noProof/>
                <w:color w:val="auto"/>
                <w:sz w:val="24"/>
                <w:szCs w:val="24"/>
                <w:lang w:val="nl-NL" w:eastAsia="nl-NL" w:bidi="ar-SA"/>
              </w:rPr>
              <w:tab/>
            </w:r>
            <w:r w:rsidR="00924092" w:rsidRPr="00FB2FBF">
              <w:rPr>
                <w:rStyle w:val="Hyperlink"/>
                <w:noProof/>
              </w:rPr>
              <w:t>Larger Apriori sets</w:t>
            </w:r>
            <w:r w:rsidR="00924092">
              <w:rPr>
                <w:noProof/>
                <w:webHidden/>
              </w:rPr>
              <w:tab/>
            </w:r>
            <w:r w:rsidR="00924092">
              <w:rPr>
                <w:noProof/>
                <w:webHidden/>
              </w:rPr>
              <w:fldChar w:fldCharType="begin"/>
            </w:r>
            <w:r w:rsidR="00924092">
              <w:rPr>
                <w:noProof/>
                <w:webHidden/>
              </w:rPr>
              <w:instrText xml:space="preserve"> PAGEREF _Toc927551 \h </w:instrText>
            </w:r>
            <w:r w:rsidR="00924092">
              <w:rPr>
                <w:noProof/>
                <w:webHidden/>
              </w:rPr>
            </w:r>
            <w:r w:rsidR="00924092">
              <w:rPr>
                <w:noProof/>
                <w:webHidden/>
              </w:rPr>
              <w:fldChar w:fldCharType="separate"/>
            </w:r>
            <w:r w:rsidR="00924092">
              <w:rPr>
                <w:noProof/>
                <w:webHidden/>
              </w:rPr>
              <w:t>50</w:t>
            </w:r>
            <w:r w:rsidR="00924092">
              <w:rPr>
                <w:noProof/>
                <w:webHidden/>
              </w:rPr>
              <w:fldChar w:fldCharType="end"/>
            </w:r>
          </w:hyperlink>
        </w:p>
        <w:p w14:paraId="44F4CBF0" w14:textId="128F6827"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00924092" w:rsidRPr="00FB2FBF">
              <w:rPr>
                <w:rStyle w:val="Hyperlink"/>
                <w:noProof/>
              </w:rPr>
              <w:t>6.2.4</w:t>
            </w:r>
            <w:r w:rsidR="00924092">
              <w:rPr>
                <w:rFonts w:eastAsiaTheme="minorEastAsia" w:cstheme="minorBidi"/>
                <w:noProof/>
                <w:color w:val="auto"/>
                <w:sz w:val="24"/>
                <w:szCs w:val="24"/>
                <w:lang w:val="nl-NL" w:eastAsia="nl-NL" w:bidi="ar-SA"/>
              </w:rPr>
              <w:tab/>
            </w:r>
            <w:r w:rsidR="00924092" w:rsidRPr="00FB2FBF">
              <w:rPr>
                <w:rStyle w:val="Hyperlink"/>
                <w:noProof/>
              </w:rPr>
              <w:t>Goal reasoning</w:t>
            </w:r>
            <w:r w:rsidR="00924092">
              <w:rPr>
                <w:noProof/>
                <w:webHidden/>
              </w:rPr>
              <w:tab/>
            </w:r>
            <w:r w:rsidR="00924092">
              <w:rPr>
                <w:noProof/>
                <w:webHidden/>
              </w:rPr>
              <w:fldChar w:fldCharType="begin"/>
            </w:r>
            <w:r w:rsidR="00924092">
              <w:rPr>
                <w:noProof/>
                <w:webHidden/>
              </w:rPr>
              <w:instrText xml:space="preserve"> PAGEREF _Toc927552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7E407D24" w14:textId="70384170" w:rsidR="00924092" w:rsidRDefault="00A94275">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00924092" w:rsidRPr="00FB2FBF">
              <w:rPr>
                <w:rStyle w:val="Hyperlink"/>
                <w:noProof/>
              </w:rPr>
              <w:t>6.2.5</w:t>
            </w:r>
            <w:r w:rsidR="00924092">
              <w:rPr>
                <w:rFonts w:eastAsiaTheme="minorEastAsia" w:cstheme="minorBidi"/>
                <w:noProof/>
                <w:color w:val="auto"/>
                <w:sz w:val="24"/>
                <w:szCs w:val="24"/>
                <w:lang w:val="nl-NL" w:eastAsia="nl-NL" w:bidi="ar-SA"/>
              </w:rPr>
              <w:tab/>
            </w:r>
            <w:r w:rsidR="00924092" w:rsidRPr="00FB2FBF">
              <w:rPr>
                <w:rStyle w:val="Hyperlink"/>
                <w:noProof/>
              </w:rPr>
              <w:t>Improving Other prediction methods</w:t>
            </w:r>
            <w:r w:rsidR="00924092">
              <w:rPr>
                <w:noProof/>
                <w:webHidden/>
              </w:rPr>
              <w:tab/>
            </w:r>
            <w:r w:rsidR="00924092">
              <w:rPr>
                <w:noProof/>
                <w:webHidden/>
              </w:rPr>
              <w:fldChar w:fldCharType="begin"/>
            </w:r>
            <w:r w:rsidR="00924092">
              <w:rPr>
                <w:noProof/>
                <w:webHidden/>
              </w:rPr>
              <w:instrText xml:space="preserve"> PAGEREF _Toc927553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0B0DCECF" w14:textId="128EB41D"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00924092" w:rsidRPr="00FB2FBF">
              <w:rPr>
                <w:rStyle w:val="Hyperlink"/>
                <w:noProof/>
              </w:rPr>
              <w:t>6.3</w:t>
            </w:r>
            <w:r w:rsidR="00924092">
              <w:rPr>
                <w:rFonts w:eastAsiaTheme="minorEastAsia" w:cstheme="minorBidi"/>
                <w:iCs w:val="0"/>
                <w:noProof/>
                <w:color w:val="auto"/>
                <w:sz w:val="24"/>
                <w:szCs w:val="24"/>
                <w:lang w:val="nl-NL" w:eastAsia="nl-NL" w:bidi="ar-SA"/>
              </w:rPr>
              <w:tab/>
            </w:r>
            <w:r w:rsidR="00924092" w:rsidRPr="00FB2FBF">
              <w:rPr>
                <w:rStyle w:val="Hyperlink"/>
                <w:noProof/>
              </w:rPr>
              <w:t>Final remarks</w:t>
            </w:r>
            <w:r w:rsidR="00924092">
              <w:rPr>
                <w:noProof/>
                <w:webHidden/>
              </w:rPr>
              <w:tab/>
            </w:r>
            <w:r w:rsidR="00924092">
              <w:rPr>
                <w:noProof/>
                <w:webHidden/>
              </w:rPr>
              <w:fldChar w:fldCharType="begin"/>
            </w:r>
            <w:r w:rsidR="00924092">
              <w:rPr>
                <w:noProof/>
                <w:webHidden/>
              </w:rPr>
              <w:instrText xml:space="preserve"> PAGEREF _Toc927554 \h </w:instrText>
            </w:r>
            <w:r w:rsidR="00924092">
              <w:rPr>
                <w:noProof/>
                <w:webHidden/>
              </w:rPr>
            </w:r>
            <w:r w:rsidR="00924092">
              <w:rPr>
                <w:noProof/>
                <w:webHidden/>
              </w:rPr>
              <w:fldChar w:fldCharType="separate"/>
            </w:r>
            <w:r w:rsidR="00924092">
              <w:rPr>
                <w:noProof/>
                <w:webHidden/>
              </w:rPr>
              <w:t>51</w:t>
            </w:r>
            <w:r w:rsidR="00924092">
              <w:rPr>
                <w:noProof/>
                <w:webHidden/>
              </w:rPr>
              <w:fldChar w:fldCharType="end"/>
            </w:r>
          </w:hyperlink>
        </w:p>
        <w:p w14:paraId="2BC39113" w14:textId="50791C06"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00924092" w:rsidRPr="00FB2FBF">
              <w:rPr>
                <w:rStyle w:val="Hyperlink"/>
                <w:noProof/>
              </w:rPr>
              <w:t>7 References</w:t>
            </w:r>
            <w:r w:rsidR="00924092">
              <w:rPr>
                <w:noProof/>
                <w:webHidden/>
              </w:rPr>
              <w:tab/>
            </w:r>
            <w:r w:rsidR="00924092">
              <w:rPr>
                <w:noProof/>
                <w:webHidden/>
              </w:rPr>
              <w:fldChar w:fldCharType="begin"/>
            </w:r>
            <w:r w:rsidR="00924092">
              <w:rPr>
                <w:noProof/>
                <w:webHidden/>
              </w:rPr>
              <w:instrText xml:space="preserve"> PAGEREF _Toc927555 \h </w:instrText>
            </w:r>
            <w:r w:rsidR="00924092">
              <w:rPr>
                <w:noProof/>
                <w:webHidden/>
              </w:rPr>
            </w:r>
            <w:r w:rsidR="00924092">
              <w:rPr>
                <w:noProof/>
                <w:webHidden/>
              </w:rPr>
              <w:fldChar w:fldCharType="separate"/>
            </w:r>
            <w:r w:rsidR="00924092">
              <w:rPr>
                <w:noProof/>
                <w:webHidden/>
              </w:rPr>
              <w:t>53</w:t>
            </w:r>
            <w:r w:rsidR="00924092">
              <w:rPr>
                <w:noProof/>
                <w:webHidden/>
              </w:rPr>
              <w:fldChar w:fldCharType="end"/>
            </w:r>
          </w:hyperlink>
        </w:p>
        <w:p w14:paraId="08A15063" w14:textId="4C43A853" w:rsidR="00924092" w:rsidRDefault="00A94275">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00924092" w:rsidRPr="00FB2FBF">
              <w:rPr>
                <w:rStyle w:val="Hyperlink"/>
                <w:noProof/>
              </w:rPr>
              <w:t>8 Appendices</w:t>
            </w:r>
            <w:r w:rsidR="00924092">
              <w:rPr>
                <w:noProof/>
                <w:webHidden/>
              </w:rPr>
              <w:tab/>
            </w:r>
            <w:r w:rsidR="00924092">
              <w:rPr>
                <w:noProof/>
                <w:webHidden/>
              </w:rPr>
              <w:fldChar w:fldCharType="begin"/>
            </w:r>
            <w:r w:rsidR="00924092">
              <w:rPr>
                <w:noProof/>
                <w:webHidden/>
              </w:rPr>
              <w:instrText xml:space="preserve"> PAGEREF _Toc927556 \h </w:instrText>
            </w:r>
            <w:r w:rsidR="00924092">
              <w:rPr>
                <w:noProof/>
                <w:webHidden/>
              </w:rPr>
            </w:r>
            <w:r w:rsidR="00924092">
              <w:rPr>
                <w:noProof/>
                <w:webHidden/>
              </w:rPr>
              <w:fldChar w:fldCharType="separate"/>
            </w:r>
            <w:r w:rsidR="00924092">
              <w:rPr>
                <w:noProof/>
                <w:webHidden/>
              </w:rPr>
              <w:t>59</w:t>
            </w:r>
            <w:r w:rsidR="00924092">
              <w:rPr>
                <w:noProof/>
                <w:webHidden/>
              </w:rPr>
              <w:fldChar w:fldCharType="end"/>
            </w:r>
          </w:hyperlink>
        </w:p>
        <w:p w14:paraId="2F958835" w14:textId="50FAD606"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00924092" w:rsidRPr="00FB2FBF">
              <w:rPr>
                <w:rStyle w:val="Hyperlink"/>
                <w:noProof/>
              </w:rPr>
              <w:t>8.1</w:t>
            </w:r>
            <w:r w:rsidR="00924092">
              <w:rPr>
                <w:rFonts w:eastAsiaTheme="minorEastAsia" w:cstheme="minorBidi"/>
                <w:iCs w:val="0"/>
                <w:noProof/>
                <w:color w:val="auto"/>
                <w:sz w:val="24"/>
                <w:szCs w:val="24"/>
                <w:lang w:val="nl-NL" w:eastAsia="nl-NL" w:bidi="ar-SA"/>
              </w:rPr>
              <w:tab/>
            </w:r>
            <w:r w:rsidR="00924092" w:rsidRPr="00FB2FBF">
              <w:rPr>
                <w:rStyle w:val="Hyperlink"/>
                <w:noProof/>
              </w:rPr>
              <w:t>Key concepts of researched papers.</w:t>
            </w:r>
            <w:r w:rsidR="00924092">
              <w:rPr>
                <w:noProof/>
                <w:webHidden/>
              </w:rPr>
              <w:tab/>
            </w:r>
            <w:r w:rsidR="00924092">
              <w:rPr>
                <w:noProof/>
                <w:webHidden/>
              </w:rPr>
              <w:fldChar w:fldCharType="begin"/>
            </w:r>
            <w:r w:rsidR="00924092">
              <w:rPr>
                <w:noProof/>
                <w:webHidden/>
              </w:rPr>
              <w:instrText xml:space="preserve"> PAGEREF _Toc927557 \h </w:instrText>
            </w:r>
            <w:r w:rsidR="00924092">
              <w:rPr>
                <w:noProof/>
                <w:webHidden/>
              </w:rPr>
            </w:r>
            <w:r w:rsidR="00924092">
              <w:rPr>
                <w:noProof/>
                <w:webHidden/>
              </w:rPr>
              <w:fldChar w:fldCharType="separate"/>
            </w:r>
            <w:r w:rsidR="00924092">
              <w:rPr>
                <w:noProof/>
                <w:webHidden/>
              </w:rPr>
              <w:t>59</w:t>
            </w:r>
            <w:r w:rsidR="00924092">
              <w:rPr>
                <w:noProof/>
                <w:webHidden/>
              </w:rPr>
              <w:fldChar w:fldCharType="end"/>
            </w:r>
          </w:hyperlink>
        </w:p>
        <w:p w14:paraId="16973378" w14:textId="054C18E1"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00924092" w:rsidRPr="00FB2FBF">
              <w:rPr>
                <w:rStyle w:val="Hyperlink"/>
                <w:noProof/>
              </w:rPr>
              <w:t>8.2</w:t>
            </w:r>
            <w:r w:rsidR="00924092">
              <w:rPr>
                <w:rFonts w:eastAsiaTheme="minorEastAsia" w:cstheme="minorBidi"/>
                <w:iCs w:val="0"/>
                <w:noProof/>
                <w:color w:val="auto"/>
                <w:sz w:val="24"/>
                <w:szCs w:val="24"/>
                <w:lang w:val="nl-NL" w:eastAsia="nl-NL" w:bidi="ar-SA"/>
              </w:rPr>
              <w:tab/>
            </w:r>
            <w:r w:rsidR="00924092" w:rsidRPr="00FB2FBF">
              <w:rPr>
                <w:rStyle w:val="Hyperlink"/>
                <w:noProof/>
              </w:rPr>
              <w:t>Dataset entry</w:t>
            </w:r>
            <w:r w:rsidR="00924092">
              <w:rPr>
                <w:noProof/>
                <w:webHidden/>
              </w:rPr>
              <w:tab/>
            </w:r>
            <w:r w:rsidR="00924092">
              <w:rPr>
                <w:noProof/>
                <w:webHidden/>
              </w:rPr>
              <w:fldChar w:fldCharType="begin"/>
            </w:r>
            <w:r w:rsidR="00924092">
              <w:rPr>
                <w:noProof/>
                <w:webHidden/>
              </w:rPr>
              <w:instrText xml:space="preserve"> PAGEREF _Toc927558 \h </w:instrText>
            </w:r>
            <w:r w:rsidR="00924092">
              <w:rPr>
                <w:noProof/>
                <w:webHidden/>
              </w:rPr>
            </w:r>
            <w:r w:rsidR="00924092">
              <w:rPr>
                <w:noProof/>
                <w:webHidden/>
              </w:rPr>
              <w:fldChar w:fldCharType="separate"/>
            </w:r>
            <w:r w:rsidR="00924092">
              <w:rPr>
                <w:noProof/>
                <w:webHidden/>
              </w:rPr>
              <w:t>63</w:t>
            </w:r>
            <w:r w:rsidR="00924092">
              <w:rPr>
                <w:noProof/>
                <w:webHidden/>
              </w:rPr>
              <w:fldChar w:fldCharType="end"/>
            </w:r>
          </w:hyperlink>
        </w:p>
        <w:p w14:paraId="419E50BF" w14:textId="400C01FE" w:rsidR="00924092" w:rsidRDefault="00A9427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00924092" w:rsidRPr="00FB2FBF">
              <w:rPr>
                <w:rStyle w:val="Hyperlink"/>
                <w:noProof/>
              </w:rPr>
              <w:t>8.3</w:t>
            </w:r>
            <w:r w:rsidR="00924092">
              <w:rPr>
                <w:rFonts w:eastAsiaTheme="minorEastAsia" w:cstheme="minorBidi"/>
                <w:iCs w:val="0"/>
                <w:noProof/>
                <w:color w:val="auto"/>
                <w:sz w:val="24"/>
                <w:szCs w:val="24"/>
                <w:lang w:val="nl-NL" w:eastAsia="nl-NL" w:bidi="ar-SA"/>
              </w:rPr>
              <w:tab/>
            </w:r>
            <w:r w:rsidR="00924092" w:rsidRPr="00FB2FBF">
              <w:rPr>
                <w:rStyle w:val="Hyperlink"/>
                <w:noProof/>
              </w:rPr>
              <w:t>Unique activities in dataset</w:t>
            </w:r>
            <w:r w:rsidR="00924092">
              <w:rPr>
                <w:noProof/>
                <w:webHidden/>
              </w:rPr>
              <w:tab/>
            </w:r>
            <w:r w:rsidR="00924092">
              <w:rPr>
                <w:noProof/>
                <w:webHidden/>
              </w:rPr>
              <w:fldChar w:fldCharType="begin"/>
            </w:r>
            <w:r w:rsidR="00924092">
              <w:rPr>
                <w:noProof/>
                <w:webHidden/>
              </w:rPr>
              <w:instrText xml:space="preserve"> PAGEREF _Toc927559 \h </w:instrText>
            </w:r>
            <w:r w:rsidR="00924092">
              <w:rPr>
                <w:noProof/>
                <w:webHidden/>
              </w:rPr>
            </w:r>
            <w:r w:rsidR="00924092">
              <w:rPr>
                <w:noProof/>
                <w:webHidden/>
              </w:rPr>
              <w:fldChar w:fldCharType="separate"/>
            </w:r>
            <w:r w:rsidR="00924092">
              <w:rPr>
                <w:noProof/>
                <w:webHidden/>
              </w:rPr>
              <w:t>64</w:t>
            </w:r>
            <w:r w:rsidR="00924092">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4144" behindDoc="0" locked="0" layoutInCell="1" allowOverlap="1" wp14:anchorId="6EB1BA11" wp14:editId="01A47AE2">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386D9086" w:rsidR="00A94275" w:rsidRPr="00FA0406" w:rsidRDefault="00A94275" w:rsidP="00FA0406">
                              <w:pPr>
                                <w:pStyle w:val="Bijschrift"/>
                                <w:jc w:val="left"/>
                                <w:rPr>
                                  <w:rFonts w:ascii="Times New Roman" w:eastAsia="Times New Roman" w:hAnsi="Times New Roman" w:cs="Times New Roman"/>
                                  <w:color w:val="auto"/>
                                  <w:lang w:eastAsia="nl-NL" w:bidi="ar-SA"/>
                                </w:rPr>
                              </w:pPr>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xml:space="preserve">: Overload of notifications </w:t>
                              </w:r>
                            </w:p>
                            <w:p w14:paraId="481EB13B" w14:textId="77777777" w:rsidR="00A94275" w:rsidRDefault="00A9427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414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386D9086" w:rsidR="00A94275" w:rsidRPr="00FA0406" w:rsidRDefault="00A94275" w:rsidP="00FA0406">
                        <w:pPr>
                          <w:pStyle w:val="Bijschrift"/>
                          <w:jc w:val="left"/>
                          <w:rPr>
                            <w:rFonts w:ascii="Times New Roman" w:eastAsia="Times New Roman" w:hAnsi="Times New Roman" w:cs="Times New Roman"/>
                            <w:color w:val="auto"/>
                            <w:lang w:eastAsia="nl-NL" w:bidi="ar-SA"/>
                          </w:rPr>
                        </w:pPr>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xml:space="preserve">: Overload of notifications </w:t>
                        </w:r>
                      </w:p>
                      <w:p w14:paraId="481EB13B" w14:textId="77777777" w:rsidR="00A94275" w:rsidRDefault="00A94275"/>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56192" behindDoc="0" locked="0" layoutInCell="1" allowOverlap="1" wp14:anchorId="5DC8F163" wp14:editId="1E0AF09E">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A94275" w:rsidRPr="000A30D6" w:rsidRDefault="00A9427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A94275" w:rsidRPr="000A30D6" w:rsidRDefault="00A9427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A94275" w:rsidRDefault="00A9427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94275" w:rsidRPr="000A30D6" w:rsidRDefault="00A94275"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A94275" w:rsidRPr="000A30D6" w:rsidRDefault="00A94275"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5619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A94275" w:rsidRPr="000A30D6" w:rsidRDefault="00A9427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A94275" w:rsidRPr="000A30D6" w:rsidRDefault="00A94275"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A94275" w:rsidRPr="000A30D6" w:rsidRDefault="00A9427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A94275" w:rsidRPr="000A30D6" w:rsidRDefault="00A9427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A94275" w:rsidRDefault="00A9427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94275" w:rsidRPr="000A30D6" w:rsidRDefault="00A94275"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A94275" w:rsidRPr="000A30D6" w:rsidRDefault="00A94275"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58240" behindDoc="0" locked="0" layoutInCell="1" allowOverlap="1" wp14:anchorId="45566A48" wp14:editId="24BD9FF0">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66753E2B" w:rsidR="00A94275" w:rsidRPr="00DF148F" w:rsidRDefault="00A94275" w:rsidP="00086E88">
                            <w:pPr>
                              <w:pStyle w:val="Bijschrift"/>
                              <w:rPr>
                                <w:noProof/>
                              </w:rPr>
                            </w:pPr>
                            <w:bookmarkStart w:id="12" w:name="_Ref536793038"/>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66753E2B" w:rsidR="00A94275" w:rsidRPr="00DF148F" w:rsidRDefault="00A94275" w:rsidP="00086E88">
                      <w:pPr>
                        <w:pStyle w:val="Bijschrift"/>
                        <w:rPr>
                          <w:noProof/>
                        </w:rPr>
                      </w:pPr>
                      <w:bookmarkStart w:id="13" w:name="_Ref536793038"/>
                      <w:r>
                        <w:t xml:space="preserve">Figure </w:t>
                      </w:r>
                      <w:r w:rsidR="00C30F6E">
                        <w:fldChar w:fldCharType="begin"/>
                      </w:r>
                      <w:r w:rsidR="00C30F6E">
                        <w:instrText xml:space="preserve"> STYLEREF 1 \s </w:instrText>
                      </w:r>
                      <w:r w:rsidR="00C30F6E">
                        <w:fldChar w:fldCharType="separate"/>
                      </w:r>
                      <w:r w:rsidR="00C30F6E">
                        <w:rPr>
                          <w:noProof/>
                        </w:rPr>
                        <w:t>1</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353B4A6C" w:rsidR="00633180" w:rsidRDefault="00633180" w:rsidP="00633180">
      <w:pPr>
        <w:pStyle w:val="Bijschrift"/>
        <w:keepNext/>
        <w:jc w:val="center"/>
      </w:pPr>
      <w:bookmarkStart w:id="20" w:name="_Ref536793067"/>
      <w:bookmarkStart w:id="21" w:name="_Ref536793066"/>
      <w:r>
        <w:t xml:space="preserve">Table </w:t>
      </w:r>
      <w:r w:rsidR="00C86DD6">
        <w:fldChar w:fldCharType="begin"/>
      </w:r>
      <w:r w:rsidR="00C86DD6">
        <w:instrText xml:space="preserve"> STYLEREF 1 \s </w:instrText>
      </w:r>
      <w:r w:rsidR="00C86DD6">
        <w:fldChar w:fldCharType="separate"/>
      </w:r>
      <w:r w:rsidR="00C86DD6">
        <w:rPr>
          <w:noProof/>
        </w:rPr>
        <w:t>2</w:t>
      </w:r>
      <w:r w:rsidR="00C86DD6">
        <w:fldChar w:fldCharType="end"/>
      </w:r>
      <w:r w:rsidR="00C86DD6">
        <w:t>.</w:t>
      </w:r>
      <w:r w:rsidR="00C86DD6">
        <w:fldChar w:fldCharType="begin"/>
      </w:r>
      <w:r w:rsidR="00C86DD6">
        <w:instrText xml:space="preserve"> SEQ Table \* ARABIC \s 1 </w:instrText>
      </w:r>
      <w:r w:rsidR="00C86DD6">
        <w:fldChar w:fldCharType="separate"/>
      </w:r>
      <w:r w:rsidR="00C86DD6">
        <w:rPr>
          <w:noProof/>
        </w:rPr>
        <w:t>1</w:t>
      </w:r>
      <w:r w:rsidR="00C86DD6">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w:t>
      </w:r>
      <w:proofErr w:type="spellStart"/>
      <w:r>
        <w:t>Tielman</w:t>
      </w:r>
      <w:proofErr w:type="spellEnd"/>
      <w:r>
        <w:t xml:space="preserve">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65408" behindDoc="0" locked="0" layoutInCell="1" allowOverlap="1" wp14:anchorId="6D8FDCCF" wp14:editId="19AD848E">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615364A3" w:rsidR="00A94275" w:rsidRPr="00C2046C" w:rsidRDefault="00A94275" w:rsidP="00D433AD">
                            <w:pPr>
                              <w:pStyle w:val="Bijschrift"/>
                              <w:rPr>
                                <w:noProof/>
                                <w:sz w:val="36"/>
                              </w:rP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615364A3" w:rsidR="00A94275" w:rsidRPr="00C2046C" w:rsidRDefault="00A94275" w:rsidP="00D433AD">
                      <w:pPr>
                        <w:pStyle w:val="Bijschrift"/>
                        <w:rPr>
                          <w:noProof/>
                          <w:sz w:val="36"/>
                        </w:rP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0288" behindDoc="0" locked="0" layoutInCell="1" allowOverlap="1" wp14:anchorId="781B145C" wp14:editId="30C30CEC">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A94275" w:rsidRDefault="00A9427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94275" w:rsidRPr="000A30D6" w:rsidRDefault="00A94275"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028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A94275" w:rsidRDefault="00A9427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94275" w:rsidRPr="000A30D6" w:rsidRDefault="00A94275"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Toc927508"/>
      <w:bookmarkStart w:id="38" w:name="_Ref535127212"/>
      <w:bookmarkStart w:id="39" w:name="_Toc536792969"/>
      <w:r>
        <w:t>Data acquisition</w:t>
      </w:r>
      <w:bookmarkEnd w:id="37"/>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8"/>
      <w:bookmarkEnd w:id="39"/>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w:t>
      </w:r>
      <w:proofErr w:type="spellStart"/>
      <w:r>
        <w:t>Tielman</w:t>
      </w:r>
      <w:proofErr w:type="spellEnd"/>
      <w:r>
        <w:t xml:space="preserve">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rPr>
          <w:noProof/>
        </w:rPr>
        <w:drawing>
          <wp:inline distT="0" distB="0" distL="0" distR="0" wp14:anchorId="3A130743" wp14:editId="45D386F3">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1765FF28" w:rsidR="008A1BDA" w:rsidRDefault="008A1BDA" w:rsidP="008A1BDA">
      <w:pPr>
        <w:pStyle w:val="Bijschrift"/>
        <w:jc w:val="center"/>
      </w:pPr>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46F5FC64"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 xml:space="preserve">Statistical </w:t>
      </w:r>
      <w:bookmarkEnd w:id="56"/>
      <w:bookmarkEnd w:id="57"/>
      <w:bookmarkEnd w:id="58"/>
      <w:bookmarkEnd w:id="59"/>
      <w:r w:rsidR="00077A0D">
        <w:t>model creation</w:t>
      </w:r>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BFAB048" w:rsidR="004F2FAA" w:rsidRDefault="004F2FAA" w:rsidP="004F2FAA">
      <w:pPr>
        <w:pStyle w:val="Citaat"/>
      </w:pPr>
      <w:r>
        <w:t>Given a current activity</w:t>
      </w:r>
      <w:r w:rsidR="000133BB">
        <w:t xml:space="preserve"> cluster</w:t>
      </w:r>
      <w:r>
        <w:t xml:space="preserve"> A and a goal activity Z, we are looking for an activity </w:t>
      </w:r>
      <w:r w:rsidR="000133BB">
        <w:t xml:space="preserve">cluster </w:t>
      </w:r>
      <w:r>
        <w:t xml:space="preserve">S with the highest </w:t>
      </w:r>
      <w:r w:rsidR="00792F91">
        <w:t>QUV</w:t>
      </w:r>
      <w:r>
        <w:t>,</w:t>
      </w:r>
      <w:r w:rsidR="0014440D">
        <w:t xml:space="preserve"> that is likely to occur</w:t>
      </w:r>
      <w:r w:rsidR="00E12680">
        <w:t xml:space="preserve"> before the deadline</w:t>
      </w:r>
      <w:r w:rsidR="0014440D">
        <w:t>, and</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25786FAC" w:rsidR="004F2FAA" w:rsidRDefault="004F2FAA" w:rsidP="004F2FAA">
      <w:pPr>
        <w:pStyle w:val="Citaat"/>
      </w:pPr>
      <w:r>
        <w:t xml:space="preserve">Where the aim is to find a minimal m with a maximal </w:t>
      </w:r>
      <w:r w:rsidR="0014440D">
        <w:t xml:space="preserve">probability and </w:t>
      </w:r>
      <w:r>
        <w:t>value for S.</w:t>
      </w:r>
    </w:p>
    <w:p w14:paraId="7FB22C92" w14:textId="3B849528" w:rsidR="000133BB" w:rsidRPr="000133BB" w:rsidRDefault="000133BB" w:rsidP="000133BB">
      <w:r>
        <w:t xml:space="preserve">Note that Z is not described as an activity cluster since it is irrelevant which cluster of </w:t>
      </w:r>
      <w:proofErr w:type="gramStart"/>
      <w:r>
        <w:t>Z</w:t>
      </w:r>
      <w:proofErr w:type="gramEnd"/>
      <w:r>
        <w:t xml:space="preserve"> is reached. As such, all cluster for Z may be combined into one.</w:t>
      </w:r>
    </w:p>
    <w:p w14:paraId="61E9885B" w14:textId="5A0FAFB6" w:rsidR="00EB6DEF" w:rsidRDefault="00A7359E" w:rsidP="004F2FAA">
      <w:r>
        <w:t xml:space="preserve">Procedurally, the simplest way would </w:t>
      </w:r>
      <w:r w:rsidR="00C6751B">
        <w:t>have been</w:t>
      </w:r>
      <w:r>
        <w:t xml:space="preserve"> to generate a probability </w:t>
      </w:r>
      <w:r w:rsidR="0014440D">
        <w:t>tree</w:t>
      </w:r>
      <w:r>
        <w:t xml:space="preserve">,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w:lastRenderedPageBreak/>
        <mc:AlternateContent>
          <mc:Choice Requires="wps">
            <w:drawing>
              <wp:inline distT="0" distB="0" distL="0" distR="0" wp14:anchorId="3B703A24" wp14:editId="5EECE5DD">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A94275" w:rsidRDefault="00A94275" w:rsidP="004C330F">
                            <w:pPr>
                              <w:rPr>
                                <w:b/>
                              </w:rPr>
                            </w:pPr>
                            <w:r>
                              <w:rPr>
                                <w:b/>
                              </w:rPr>
                              <w:t>What is a Markov chain?</w:t>
                            </w:r>
                          </w:p>
                          <w:p w14:paraId="4EBDF7AB" w14:textId="77777777" w:rsidR="00A94275" w:rsidRPr="00364B75" w:rsidRDefault="00A94275"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A94275" w:rsidRDefault="00A94275"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A94275" w:rsidRDefault="00A94275" w:rsidP="004C330F">
                      <w:pPr>
                        <w:rPr>
                          <w:b/>
                        </w:rPr>
                      </w:pPr>
                      <w:r>
                        <w:rPr>
                          <w:b/>
                        </w:rPr>
                        <w:t>What is a Markov chain?</w:t>
                      </w:r>
                    </w:p>
                    <w:p w14:paraId="4EBDF7AB" w14:textId="77777777" w:rsidR="00A94275" w:rsidRPr="00364B75" w:rsidRDefault="00A94275"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A94275" w:rsidRDefault="00A94275"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A94275"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A94275">
        <w:rPr>
          <w:rFonts w:ascii="Times New Roman" w:eastAsia="Times New Roman" w:hAnsi="Times New Roman" w:cs="Times New Roman"/>
          <w:noProof/>
          <w:color w:val="auto"/>
          <w:lang w:val="nl-NL" w:eastAsia="nl-NL" w:bidi="ar-SA"/>
        </w:rPr>
        <w:fldChar w:fldCharType="begin"/>
      </w:r>
      <w:r w:rsidR="00A94275" w:rsidRPr="00A94275">
        <w:rPr>
          <w:rFonts w:ascii="Times New Roman" w:eastAsia="Times New Roman" w:hAnsi="Times New Roman" w:cs="Times New Roman"/>
          <w:noProof/>
          <w:color w:val="auto"/>
          <w:lang w:eastAsia="nl-NL" w:bidi="ar-SA"/>
        </w:rPr>
        <w:instrText xml:space="preserve"> INCLUDEPICTURE  "https://i.stack.imgur.com/kOs0M.png" \* MERGEFORMATINET </w:instrText>
      </w:r>
      <w:r w:rsidR="00A94275">
        <w:rPr>
          <w:rFonts w:ascii="Times New Roman" w:eastAsia="Times New Roman" w:hAnsi="Times New Roman" w:cs="Times New Roman"/>
          <w:noProof/>
          <w:color w:val="auto"/>
          <w:lang w:val="nl-NL" w:eastAsia="nl-NL" w:bidi="ar-SA"/>
        </w:rPr>
        <w:fldChar w:fldCharType="separate"/>
      </w:r>
      <w:r w:rsidR="007A0123" w:rsidRPr="007A0123">
        <w:rPr>
          <w:rFonts w:ascii="Times New Roman" w:eastAsia="Times New Roman" w:hAnsi="Times New Roman" w:cs="Times New Roman"/>
          <w:noProof/>
          <w:color w:val="auto"/>
          <w:lang w:val="nl-NL" w:eastAsia="nl-NL" w:bidi="ar-SA"/>
        </w:rPr>
        <w:pict w14:anchorId="6F68803C">
          <v:shape id="_x0000_i1026" type="#_x0000_t75" alt="https://i.stack.imgur.com/kOs0M.png" style="width:185.05pt;height:81.35pt;mso-width-percent:0;mso-height-percent:0;mso-width-percent:0;mso-height-percent:0">
            <v:imagedata r:id="rId12" r:href="rId13"/>
          </v:shape>
        </w:pict>
      </w:r>
      <w:r w:rsidR="00A94275">
        <w:rPr>
          <w:rFonts w:ascii="Times New Roman" w:eastAsia="Times New Roman" w:hAnsi="Times New Roman" w:cs="Times New Roman"/>
          <w:noProof/>
          <w:color w:val="auto"/>
          <w:lang w:val="nl-NL" w:eastAsia="nl-NL" w:bidi="ar-SA"/>
        </w:rPr>
        <w:fldChar w:fldCharType="end"/>
      </w:r>
      <w:r w:rsidRPr="001C6BDE">
        <w:rPr>
          <w:rFonts w:ascii="Times New Roman" w:eastAsia="Times New Roman" w:hAnsi="Times New Roman" w:cs="Times New Roman"/>
          <w:color w:val="auto"/>
          <w:lang w:val="nl-NL" w:eastAsia="nl-NL" w:bidi="ar-SA"/>
        </w:rPr>
        <w:fldChar w:fldCharType="end"/>
      </w:r>
    </w:p>
    <w:p w14:paraId="02469BC0" w14:textId="36E45487" w:rsidR="004F2FAA" w:rsidRDefault="004F2FAA" w:rsidP="004F2FAA">
      <w:pPr>
        <w:pStyle w:val="Bijschrift"/>
        <w:jc w:val="center"/>
      </w:pPr>
      <w:bookmarkStart w:id="64" w:name="_Ref1094468"/>
      <w:bookmarkStart w:id="65" w:name="_Ref1094461"/>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3</w:t>
      </w:r>
      <w:r w:rsidR="00C30F6E">
        <w:fldChar w:fldCharType="end"/>
      </w:r>
      <w:bookmarkEnd w:id="64"/>
      <w:r>
        <w:t>: Example state model with values</w:t>
      </w:r>
      <w:bookmarkEnd w:id="65"/>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6E0AD220" w14:textId="459398AA" w:rsidR="004F2FAA" w:rsidRPr="00FF306F"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A9427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m:rPr>
              <m:sty m:val="p"/>
            </m:rP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A9427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lastRenderedPageBreak/>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lastRenderedPageBreak/>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A94275"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w:t>
      </w:r>
      <w:proofErr w:type="spellStart"/>
      <w:r>
        <w:t>er</w:t>
      </w:r>
      <w:proofErr w:type="spellEnd"/>
      <w:r>
        <w:t xml:space="preserve">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A94275"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A9427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5</m:t>
                  </m:r>
                </m:e>
              </m:d>
            </m:e>
          </m:eqArr>
        </m:oMath>
      </m:oMathPara>
    </w:p>
    <w:p w14:paraId="47447DCA" w14:textId="2B5C4A83" w:rsidR="004F2FAA" w:rsidRDefault="004F2FAA" w:rsidP="004F2FAA">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lastRenderedPageBreak/>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lastRenderedPageBreak/>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3360" behindDoc="0" locked="0" layoutInCell="1" allowOverlap="1" wp14:anchorId="1171AFFC" wp14:editId="1906BB5F">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13352CF" w:rsidR="00A94275" w:rsidRPr="00B8076B" w:rsidRDefault="00A94275" w:rsidP="00D433AD">
                            <w:pPr>
                              <w:pStyle w:val="Bijschrift"/>
                              <w:rPr>
                                <w:b/>
                                <w:noProof/>
                              </w:rPr>
                            </w:pPr>
                            <w:bookmarkStart w:id="73" w:name="_Ref536793079"/>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4</w:t>
                            </w:r>
                            <w:r w:rsidR="00C30F6E">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513352CF" w:rsidR="00A94275" w:rsidRPr="00B8076B" w:rsidRDefault="00A94275" w:rsidP="00D433AD">
                      <w:pPr>
                        <w:pStyle w:val="Bijschrift"/>
                        <w:rPr>
                          <w:b/>
                          <w:noProof/>
                        </w:rPr>
                      </w:pPr>
                      <w:bookmarkStart w:id="74" w:name="_Ref536793079"/>
                      <w:r>
                        <w:t xml:space="preserve">Figure </w:t>
                      </w:r>
                      <w:r w:rsidR="00C30F6E">
                        <w:fldChar w:fldCharType="begin"/>
                      </w:r>
                      <w:r w:rsidR="00C30F6E">
                        <w:instrText xml:space="preserve"> STYLEREF 1 \s </w:instrText>
                      </w:r>
                      <w:r w:rsidR="00C30F6E">
                        <w:fldChar w:fldCharType="separate"/>
                      </w:r>
                      <w:r w:rsidR="00C30F6E">
                        <w:rPr>
                          <w:noProof/>
                        </w:rPr>
                        <w:t>3</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4</w:t>
                      </w:r>
                      <w:r w:rsidR="00C30F6E">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1312" behindDoc="1" locked="0" layoutInCell="1" allowOverlap="1" wp14:anchorId="541A447D" wp14:editId="324EF817">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A94275" w:rsidRPr="009220A6" w:rsidRDefault="00A9427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516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A94275" w:rsidRPr="000A30D6" w:rsidRDefault="00A9427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A94275" w:rsidRPr="000A30D6" w:rsidRDefault="00A9427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A94275" w:rsidRPr="000A30D6" w:rsidRDefault="00A94275" w:rsidP="004F2FAA">
                          <w:pPr>
                            <w:jc w:val="center"/>
                            <w:rPr>
                              <w:rFonts w:ascii="Calibri" w:hAnsi="Calibri" w:cs="Calibri"/>
                              <w:color w:val="ECD078" w:themeColor="accent6"/>
                              <w:sz w:val="20"/>
                              <w:szCs w:val="20"/>
                              <w:lang w:val="nl-NL"/>
                            </w:rPr>
                          </w:pPr>
                          <w:proofErr w:type="gramStart"/>
                          <w:r w:rsidRPr="000A30D6">
                            <w:rPr>
                              <w:rFonts w:ascii="Calibri" w:hAnsi="Calibri" w:cs="Calibri"/>
                              <w:color w:val="ECD078" w:themeColor="accent6"/>
                              <w:sz w:val="20"/>
                              <w:szCs w:val="20"/>
                              <w:lang w:val="nl-NL"/>
                            </w:rPr>
                            <w:t>Data processing</w:t>
                          </w:r>
                          <w:proofErr w:type="gramEnd"/>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A94275" w:rsidRPr="000A30D6" w:rsidRDefault="00A9427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A94275" w:rsidRPr="000A30D6" w:rsidRDefault="00A9427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A94275" w:rsidRPr="000A30D6" w:rsidRDefault="00A9427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A94275" w:rsidRPr="009220A6" w:rsidRDefault="00A9427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A94275" w:rsidRPr="009220A6" w:rsidRDefault="00A9427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A94275" w:rsidRPr="009220A6" w:rsidRDefault="00A9427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796F3611"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5849D052" w14:textId="255EA988" w:rsidR="004029AD" w:rsidRDefault="00025A95" w:rsidP="004029AD">
      <w:pPr>
        <w:pStyle w:val="Kop2"/>
      </w:pPr>
      <w:r>
        <w:t xml:space="preserve">The actual implementation – </w:t>
      </w:r>
      <w:proofErr w:type="spellStart"/>
      <w:r>
        <w:t>Notival</w:t>
      </w:r>
      <w:proofErr w:type="spellEnd"/>
    </w:p>
    <w:p w14:paraId="1D814A6E" w14:textId="09A1097C"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w:t>
      </w:r>
      <w:r w:rsidR="008B7B19">
        <w:t>I</w:t>
      </w:r>
      <w:r>
        <w:t>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303E08">
        <w:t>.</w:t>
      </w:r>
    </w:p>
    <w:p w14:paraId="65873047" w14:textId="59C9389D" w:rsidR="00FC0777" w:rsidRPr="00FC0777" w:rsidRDefault="008B7B19" w:rsidP="00FC0777">
      <w:r>
        <w:t>The architecture will be further explained in the next sections. While code fragments are not included to uphold clarity of explanation, th</w:t>
      </w:r>
      <w:r>
        <w:t xml:space="preserve">e full source code can be found for analysis at: </w:t>
      </w:r>
      <w:hyperlink r:id="rId14" w:history="1">
        <w:r w:rsidRPr="006F43B0">
          <w:rPr>
            <w:rStyle w:val="Hyperlink"/>
          </w:rPr>
          <w:t>https://github.com/RomanovX/Thesis</w:t>
        </w:r>
      </w:hyperlink>
      <w:r>
        <w:t>.</w:t>
      </w:r>
      <w:r w:rsidR="00FC0777" w:rsidRPr="00FC0777">
        <w:t xml:space="preserve"> </w:t>
      </w:r>
      <w:bookmarkStart w:id="77" w:name="_GoBack"/>
      <w:bookmarkEnd w:id="77"/>
    </w:p>
    <w:p w14:paraId="01F58FA0" w14:textId="463EC8B1" w:rsidR="008B7B19" w:rsidRDefault="008B7B19" w:rsidP="00025A95"/>
    <w:p w14:paraId="7C0A735E" w14:textId="7E15BD15" w:rsidR="00FF10FA" w:rsidRDefault="00FF10FA" w:rsidP="00FF10FA">
      <w:pPr>
        <w:keepNext/>
        <w:jc w:val="center"/>
      </w:pPr>
      <w:r w:rsidRPr="00FF10FA">
        <w:rPr>
          <w:noProof/>
        </w:rPr>
        <w:lastRenderedPageBreak/>
        <w:drawing>
          <wp:inline distT="0" distB="0" distL="0" distR="0" wp14:anchorId="6E4C8B54" wp14:editId="1A90564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28427" cy="2065313"/>
                    </a:xfrm>
                    <a:prstGeom prst="rect">
                      <a:avLst/>
                    </a:prstGeom>
                  </pic:spPr>
                </pic:pic>
              </a:graphicData>
            </a:graphic>
          </wp:inline>
        </w:drawing>
      </w:r>
      <w:r w:rsidRPr="00FF10FA">
        <w:rPr>
          <w:noProof/>
        </w:rPr>
        <w:drawing>
          <wp:inline distT="0" distB="0" distL="0" distR="0" wp14:anchorId="2D3B8B0A" wp14:editId="2E49FBE4">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63950" cy="2056919"/>
                    </a:xfrm>
                    <a:prstGeom prst="rect">
                      <a:avLst/>
                    </a:prstGeom>
                  </pic:spPr>
                </pic:pic>
              </a:graphicData>
            </a:graphic>
          </wp:inline>
        </w:drawing>
      </w:r>
    </w:p>
    <w:p w14:paraId="37F8D483" w14:textId="63E26D8A" w:rsidR="00FF10FA" w:rsidRDefault="00FF10FA" w:rsidP="00FF10FA">
      <w:pPr>
        <w:pStyle w:val="Bijschrift"/>
        <w:jc w:val="center"/>
      </w:pPr>
      <w:bookmarkStart w:id="78" w:name="_Ref1103497"/>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1</w:t>
      </w:r>
      <w:r w:rsidR="00C30F6E">
        <w:fldChar w:fldCharType="end"/>
      </w:r>
      <w:bookmarkEnd w:id="78"/>
      <w:r>
        <w:t xml:space="preserve">: Example views of the </w:t>
      </w:r>
      <w:proofErr w:type="spellStart"/>
      <w:r>
        <w:t>Notival</w:t>
      </w:r>
      <w:proofErr w:type="spellEnd"/>
      <w:r>
        <w:t xml:space="preserve"> Application</w:t>
      </w:r>
    </w:p>
    <w:p w14:paraId="062AF46D" w14:textId="3CB6C4C0" w:rsidR="00F4273B" w:rsidRDefault="00F4273B" w:rsidP="00F4273B">
      <w:pPr>
        <w:pStyle w:val="Kop3"/>
      </w:pPr>
      <w:r>
        <w:t>Architecture</w:t>
      </w:r>
    </w:p>
    <w:p w14:paraId="1DEEA32B" w14:textId="787695B2" w:rsidR="008B7B19" w:rsidRDefault="008B7B19" w:rsidP="008B7B19">
      <w:r>
        <w:t>Following the common practices of web-based services, a basic client-server setup was established along with a database connection as visualized in</w:t>
      </w:r>
      <w:r w:rsidR="00FC0777">
        <w:t xml:space="preserve"> </w:t>
      </w:r>
      <w:r w:rsidR="00D37D2B">
        <w:fldChar w:fldCharType="begin"/>
      </w:r>
      <w:r w:rsidR="00D37D2B">
        <w:instrText xml:space="preserve"> REF _Ref2049368 \h </w:instrText>
      </w:r>
      <w:r w:rsidR="00D37D2B">
        <w:fldChar w:fldCharType="separate"/>
      </w:r>
      <w:r w:rsidR="00D37D2B">
        <w:t xml:space="preserve">Figure </w:t>
      </w:r>
      <w:r w:rsidR="00D37D2B">
        <w:rPr>
          <w:noProof/>
        </w:rPr>
        <w:t>4</w:t>
      </w:r>
      <w:r w:rsidR="00D37D2B">
        <w:t>.</w:t>
      </w:r>
      <w:r w:rsidR="00D37D2B">
        <w:rPr>
          <w:noProof/>
        </w:rPr>
        <w:t>2</w:t>
      </w:r>
      <w:r w:rsidR="00D37D2B">
        <w:fldChar w:fldCharType="end"/>
      </w:r>
      <w:r>
        <w:t>. The application runs on</w:t>
      </w:r>
      <w:r>
        <w:t xml:space="preserve"> a JavaScript based, Node.js server along with a MongoDB database. </w:t>
      </w:r>
      <w:r>
        <w:t>Furthermore, i</w:t>
      </w:r>
      <w:r>
        <w:t xml:space="preserve">t serves a frontend used to view statistics and allow for user input. All communication </w:t>
      </w:r>
      <w:r>
        <w:t>with the user and third parties wa</w:t>
      </w:r>
      <w:r>
        <w:t>s done through a</w:t>
      </w:r>
      <w:r>
        <w:t>n HTTP</w:t>
      </w:r>
      <w:r>
        <w:t xml:space="preserve"> RESTful API. </w:t>
      </w:r>
      <w:r>
        <w:t xml:space="preserve">Lastly, </w:t>
      </w:r>
      <w:proofErr w:type="gramStart"/>
      <w:r>
        <w:t>i</w:t>
      </w:r>
      <w:r>
        <w:t>n order to</w:t>
      </w:r>
      <w:proofErr w:type="gramEnd"/>
      <w:r>
        <w:t xml:space="preserve"> do complex machine learning calculations and matrix calculations, several library functions are imported</w:t>
      </w:r>
      <w:r>
        <w:t>. Such library function</w:t>
      </w:r>
      <w:r w:rsidR="00D37D2B">
        <w:t>s</w:t>
      </w:r>
      <w:r>
        <w:t xml:space="preserve"> range from simple matrix implementations to the full Apriori algorithm. </w:t>
      </w:r>
    </w:p>
    <w:p w14:paraId="7859C7DE" w14:textId="1CE64807" w:rsidR="00ED764F" w:rsidRDefault="00ED764F" w:rsidP="008B7B19">
      <w:r>
        <w:t xml:space="preserve">While to some, the choices for such a platform may be obvious or trivial, there is clear reasoning behind the choices for this kind of platform and architecture. The unacquainted reader may choose to read appendix </w:t>
      </w:r>
      <w:r>
        <w:fldChar w:fldCharType="begin"/>
      </w:r>
      <w:r>
        <w:instrText xml:space="preserve"> REF _Ref2050835 \r \h </w:instrText>
      </w:r>
      <w:r>
        <w:fldChar w:fldCharType="separate"/>
      </w:r>
      <w:r>
        <w:t>8.4.3</w:t>
      </w:r>
      <w:r>
        <w:fldChar w:fldCharType="end"/>
      </w:r>
      <w:r>
        <w:t xml:space="preserve"> for a detailed description of the technical components of the implementation, as well as reasoning behind all choices. </w:t>
      </w:r>
    </w:p>
    <w:p w14:paraId="4F64B676" w14:textId="372D70E9" w:rsidR="00A96B01" w:rsidRDefault="00A96B01" w:rsidP="008B7B19">
      <w:r>
        <w:t xml:space="preserve">Going a level deeper, consider </w:t>
      </w:r>
      <w:r>
        <w:fldChar w:fldCharType="begin"/>
      </w:r>
      <w:r>
        <w:instrText xml:space="preserve"> REF _Ref2050132 \h </w:instrText>
      </w:r>
      <w:r>
        <w:fldChar w:fldCharType="separate"/>
      </w:r>
      <w:r>
        <w:t xml:space="preserve">Figure </w:t>
      </w:r>
      <w:r>
        <w:rPr>
          <w:noProof/>
        </w:rPr>
        <w:t>4</w:t>
      </w:r>
      <w:r>
        <w:t>.</w:t>
      </w:r>
      <w:r>
        <w:rPr>
          <w:noProof/>
        </w:rPr>
        <w:t>3</w:t>
      </w:r>
      <w:r>
        <w:fldChar w:fldCharType="end"/>
      </w:r>
      <w:r>
        <w:t xml:space="preserve"> which depicts how the most important aspects of the implementation were organized. </w:t>
      </w:r>
      <w:r>
        <w:t>A clear separation of concerns was done by splitting the frontend, the resource handling, and the actual methods.</w:t>
      </w:r>
      <w:r>
        <w:t xml:space="preserve"> Most obviously, the most important aspect of the implementation is the moment selection. For this, prediction models had to be created, using the clustering and prediction algorithms. These calculations were done based on the activity and value data as supplied by the user and/or other 3</w:t>
      </w:r>
      <w:r w:rsidRPr="00A96B01">
        <w:rPr>
          <w:vertAlign w:val="superscript"/>
        </w:rPr>
        <w:t>rd</w:t>
      </w:r>
      <w:r>
        <w:t xml:space="preserve"> party implementations. </w:t>
      </w:r>
      <w:proofErr w:type="gramStart"/>
      <w:r>
        <w:t>In order to</w:t>
      </w:r>
      <w:proofErr w:type="gramEnd"/>
      <w:r>
        <w:t xml:space="preserve"> use existing activity data, this data had to be properly recorded. Given the used dataset, several hiccups arose. These aspects of the implementation as well as the encountered difficulties are explained in the next sections. However, for this it is important to understand the different kinds of resources used in the implementation and stored in the database.</w:t>
      </w:r>
    </w:p>
    <w:p w14:paraId="665B678B" w14:textId="77777777" w:rsidR="00D37D2B" w:rsidRDefault="00D37D2B" w:rsidP="00D37D2B">
      <w:pPr>
        <w:keepNext/>
        <w:jc w:val="center"/>
      </w:pPr>
      <w:r>
        <w:rPr>
          <w:noProof/>
        </w:rPr>
        <w:lastRenderedPageBreak/>
        <mc:AlternateContent>
          <mc:Choice Requires="wpg">
            <w:drawing>
              <wp:inline distT="0" distB="0" distL="0" distR="0" wp14:anchorId="2840A6AF" wp14:editId="67513277">
                <wp:extent cx="4946904" cy="4306824"/>
                <wp:effectExtent l="0" t="0" r="19050" b="11430"/>
                <wp:docPr id="182" name="Groep 182"/>
                <wp:cNvGraphicFramePr/>
                <a:graphic xmlns:a="http://schemas.openxmlformats.org/drawingml/2006/main">
                  <a:graphicData uri="http://schemas.microsoft.com/office/word/2010/wordprocessingGroup">
                    <wpg:wgp>
                      <wpg:cNvGrpSpPr/>
                      <wpg:grpSpPr>
                        <a:xfrm>
                          <a:off x="0" y="0"/>
                          <a:ext cx="4946904" cy="4306824"/>
                          <a:chOff x="0" y="0"/>
                          <a:chExt cx="5188585" cy="4504690"/>
                        </a:xfrm>
                      </wpg:grpSpPr>
                      <wps:wsp>
                        <wps:cNvPr id="88" name="Rechthoek 88"/>
                        <wps:cNvSpPr/>
                        <wps:spPr>
                          <a:xfrm>
                            <a:off x="0" y="0"/>
                            <a:ext cx="5188585" cy="450469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383923" w14:textId="77777777" w:rsidR="00D37D2B" w:rsidRPr="00475B51" w:rsidRDefault="00D37D2B"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D37D2B" w:rsidRDefault="00D37D2B" w:rsidP="00D37D2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1" name="Groep 181"/>
                        <wpg:cNvGrpSpPr/>
                        <wpg:grpSpPr>
                          <a:xfrm>
                            <a:off x="301752" y="182880"/>
                            <a:ext cx="4571238" cy="4023233"/>
                            <a:chOff x="0" y="0"/>
                            <a:chExt cx="4571238" cy="4023233"/>
                          </a:xfrm>
                        </wpg:grpSpPr>
                        <wps:wsp>
                          <wps:cNvPr id="114" name="Tekstvak 114"/>
                          <wps:cNvSpPr txBox="1"/>
                          <wps:spPr>
                            <a:xfrm>
                              <a:off x="1709928" y="0"/>
                              <a:ext cx="712470" cy="256032"/>
                            </a:xfrm>
                            <a:prstGeom prst="rect">
                              <a:avLst/>
                            </a:prstGeom>
                            <a:solidFill>
                              <a:schemeClr val="lt1"/>
                            </a:solidFill>
                            <a:ln w="6350">
                              <a:noFill/>
                            </a:ln>
                          </wps:spPr>
                          <wps:txbx>
                            <w:txbxContent>
                              <w:p w14:paraId="6D5B3A42" w14:textId="77777777" w:rsidR="00D37D2B" w:rsidRPr="00E01E96" w:rsidRDefault="00D37D2B" w:rsidP="00D37D2B">
                                <w:pPr>
                                  <w:jc w:val="center"/>
                                  <w:rPr>
                                    <w:rFonts w:ascii="Helvetica Neue Thin" w:hAnsi="Helvetica Neue Thin"/>
                                    <w:lang w:val="nl-NL"/>
                                  </w:rPr>
                                </w:pPr>
                                <w:r w:rsidRPr="00E01E96">
                                  <w:rPr>
                                    <w:rFonts w:ascii="Helvetica Neue Thin" w:hAnsi="Helvetica Neue Thin"/>
                                    <w:lang w:val="nl-NL"/>
                                  </w:rPr>
                                  <w:t>Datab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3" name="Afbeelding 13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755648" y="228600"/>
                              <a:ext cx="575945" cy="575945"/>
                            </a:xfrm>
                            <a:prstGeom prst="rect">
                              <a:avLst/>
                            </a:prstGeom>
                          </pic:spPr>
                        </pic:pic>
                        <wps:wsp>
                          <wps:cNvPr id="137" name="Afgeronde rechthoek 137"/>
                          <wps:cNvSpPr/>
                          <wps:spPr>
                            <a:xfrm>
                              <a:off x="621792" y="1216152"/>
                              <a:ext cx="2834132" cy="141732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Tekstvak 144"/>
                          <wps:cNvSpPr txBox="1"/>
                          <wps:spPr>
                            <a:xfrm>
                              <a:off x="1965960" y="2404872"/>
                              <a:ext cx="1370711" cy="255905"/>
                            </a:xfrm>
                            <a:prstGeom prst="rect">
                              <a:avLst/>
                            </a:prstGeom>
                            <a:noFill/>
                            <a:ln w="6350">
                              <a:noFill/>
                            </a:ln>
                          </wps:spPr>
                          <wps:txbx>
                            <w:txbxContent>
                              <w:p w14:paraId="5FD6E206"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 xml:space="preserve">Node.js </w:t>
                                </w:r>
                                <w:proofErr w:type="spellStart"/>
                                <w:r>
                                  <w:rPr>
                                    <w:rFonts w:ascii="Helvetica Neue Thin" w:hAnsi="Helvetica Neue Thin"/>
                                    <w:lang w:val="nl-NL"/>
                                  </w:rPr>
                                  <w:t>applica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0" name="Afgeronde rechthoek 150"/>
                          <wps:cNvSpPr/>
                          <wps:spPr>
                            <a:xfrm>
                              <a:off x="768096" y="1307592"/>
                              <a:ext cx="731520" cy="105156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5" name="Afgeronde rechthoek 155"/>
                          <wps:cNvSpPr/>
                          <wps:spPr>
                            <a:xfrm>
                              <a:off x="1700784" y="1307592"/>
                              <a:ext cx="731520" cy="1051560"/>
                            </a:xfrm>
                            <a:prstGeom prst="roundRect">
                              <a:avLst/>
                            </a:prstGeom>
                            <a:gradFill flip="none" rotWithShape="1">
                              <a:gsLst>
                                <a:gs pos="0">
                                  <a:schemeClr val="accent4">
                                    <a:lumMod val="60000"/>
                                    <a:lumOff val="40000"/>
                                    <a:tint val="66000"/>
                                    <a:satMod val="160000"/>
                                  </a:schemeClr>
                                </a:gs>
                                <a:gs pos="50000">
                                  <a:schemeClr val="accent4">
                                    <a:lumMod val="60000"/>
                                    <a:lumOff val="40000"/>
                                    <a:tint val="44500"/>
                                    <a:satMod val="160000"/>
                                  </a:schemeClr>
                                </a:gs>
                                <a:gs pos="100000">
                                  <a:schemeClr val="accent4">
                                    <a:lumMod val="60000"/>
                                    <a:lumOff val="40000"/>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Afgeronde rechthoek 156"/>
                          <wps:cNvSpPr/>
                          <wps:spPr>
                            <a:xfrm>
                              <a:off x="2596896" y="1307592"/>
                              <a:ext cx="731520" cy="10515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kstvak 157"/>
                          <wps:cNvSpPr txBox="1"/>
                          <wps:spPr>
                            <a:xfrm>
                              <a:off x="813816" y="1426464"/>
                              <a:ext cx="667512" cy="859536"/>
                            </a:xfrm>
                            <a:prstGeom prst="rect">
                              <a:avLst/>
                            </a:prstGeom>
                            <a:noFill/>
                            <a:ln w="6350">
                              <a:noFill/>
                            </a:ln>
                          </wps:spPr>
                          <wps:txbx>
                            <w:txbxContent>
                              <w:p w14:paraId="51A9D752" w14:textId="77777777" w:rsidR="00D37D2B" w:rsidRPr="00886F0B" w:rsidRDefault="00D37D2B"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58" name="Tekstvak 158"/>
                          <wps:cNvSpPr txBox="1"/>
                          <wps:spPr>
                            <a:xfrm>
                              <a:off x="1737360" y="1399032"/>
                              <a:ext cx="667512" cy="859536"/>
                            </a:xfrm>
                            <a:prstGeom prst="rect">
                              <a:avLst/>
                            </a:prstGeom>
                            <a:noFill/>
                            <a:ln w="6350">
                              <a:noFill/>
                            </a:ln>
                          </wps:spPr>
                          <wps:txbx>
                            <w:txbxContent>
                              <w:p w14:paraId="1AFA87BD" w14:textId="77777777" w:rsidR="00D37D2B" w:rsidRDefault="00D37D2B" w:rsidP="00D37D2B">
                                <w:pPr>
                                  <w:spacing w:line="240" w:lineRule="auto"/>
                                  <w:jc w:val="center"/>
                                  <w:rPr>
                                    <w:rFonts w:ascii="Helvetica Neue Thin" w:hAnsi="Helvetica Neue Thin"/>
                                    <w:sz w:val="20"/>
                                  </w:rPr>
                                </w:pPr>
                              </w:p>
                              <w:p w14:paraId="18361E7A"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2" name="Tekstvak 162"/>
                          <wps:cNvSpPr txBox="1"/>
                          <wps:spPr>
                            <a:xfrm>
                              <a:off x="2633472" y="1389888"/>
                              <a:ext cx="667512" cy="859536"/>
                            </a:xfrm>
                            <a:prstGeom prst="rect">
                              <a:avLst/>
                            </a:prstGeom>
                            <a:noFill/>
                            <a:ln w="6350">
                              <a:noFill/>
                            </a:ln>
                          </wps:spPr>
                          <wps:txbx>
                            <w:txbxContent>
                              <w:p w14:paraId="680178E4" w14:textId="77777777" w:rsidR="00D37D2B" w:rsidRDefault="00D37D2B" w:rsidP="00D37D2B">
                                <w:pPr>
                                  <w:spacing w:line="240" w:lineRule="auto"/>
                                  <w:jc w:val="center"/>
                                  <w:rPr>
                                    <w:rFonts w:ascii="Helvetica Neue Thin" w:hAnsi="Helvetica Neue Thin"/>
                                    <w:sz w:val="20"/>
                                  </w:rPr>
                                </w:pPr>
                              </w:p>
                              <w:p w14:paraId="1B87AD74"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D37D2B" w:rsidRPr="00886F0B" w:rsidRDefault="00D37D2B" w:rsidP="00D37D2B">
                                <w:pPr>
                                  <w:spacing w:line="240" w:lineRule="auto"/>
                                  <w:rPr>
                                    <w:rFonts w:ascii="Helvetica Neue Thin" w:hAnsi="Helvetica Neue Thin"/>
                                    <w:sz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30" name="Afbeelding 13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3593592" y="1435608"/>
                              <a:ext cx="626110" cy="713105"/>
                            </a:xfrm>
                            <a:prstGeom prst="rect">
                              <a:avLst/>
                            </a:prstGeom>
                          </pic:spPr>
                        </pic:pic>
                        <wps:wsp>
                          <wps:cNvPr id="135" name="Tekstvak 135"/>
                          <wps:cNvSpPr txBox="1"/>
                          <wps:spPr>
                            <a:xfrm>
                              <a:off x="3557016" y="2157984"/>
                              <a:ext cx="712470" cy="474980"/>
                            </a:xfrm>
                            <a:prstGeom prst="rect">
                              <a:avLst/>
                            </a:prstGeom>
                            <a:solidFill>
                              <a:schemeClr val="lt1"/>
                            </a:solidFill>
                            <a:ln w="6350">
                              <a:noFill/>
                            </a:ln>
                          </wps:spPr>
                          <wps:txbx>
                            <w:txbxContent>
                              <w:p w14:paraId="4A2A75A5"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3" name="Rechte verbindingslijn met pijl 163"/>
                          <wps:cNvCnPr/>
                          <wps:spPr>
                            <a:xfrm>
                              <a:off x="1499616" y="1819656"/>
                              <a:ext cx="20116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65" name="Afbeelding 165" descr="Afbeeldingsresultaat voor user clipart"/>
                            <pic:cNvPicPr>
                              <a:picLocks noChangeAspect="1"/>
                            </pic:cNvPicPr>
                          </pic:nvPicPr>
                          <pic:blipFill rotWithShape="1">
                            <a:blip r:embed="rId19" cstate="print">
                              <a:extLst>
                                <a:ext uri="{BEBA8EAE-BF5A-486C-A8C5-ECC9F3942E4B}">
                                  <a14:imgProps xmlns:a14="http://schemas.microsoft.com/office/drawing/2010/main">
                                    <a14:imgLayer r:embed="rId20">
                                      <a14:imgEffect>
                                        <a14:saturation sat="400000"/>
                                      </a14:imgEffect>
                                    </a14:imgLayer>
                                  </a14:imgProps>
                                </a:ext>
                                <a:ext uri="{28A0092B-C50C-407E-A947-70E740481C1C}">
                                  <a14:useLocalDpi xmlns:a14="http://schemas.microsoft.com/office/drawing/2010/main" val="0"/>
                                </a:ext>
                              </a:extLst>
                            </a:blip>
                            <a:srcRect/>
                            <a:stretch/>
                          </pic:blipFill>
                          <pic:spPr bwMode="auto">
                            <a:xfrm>
                              <a:off x="4160520" y="3154680"/>
                              <a:ext cx="303530" cy="400050"/>
                            </a:xfrm>
                            <a:prstGeom prst="rect">
                              <a:avLst/>
                            </a:prstGeom>
                            <a:noFill/>
                            <a:ln>
                              <a:noFill/>
                            </a:ln>
                            <a:extLst>
                              <a:ext uri="{53640926-AAD7-44D8-BBD7-CCE9431645EC}">
                                <a14:shadowObscured xmlns:a14="http://schemas.microsoft.com/office/drawing/2010/main"/>
                              </a:ext>
                            </a:extLst>
                          </pic:spPr>
                        </pic:pic>
                        <wps:wsp>
                          <wps:cNvPr id="166" name="Tekstvak 166"/>
                          <wps:cNvSpPr txBox="1"/>
                          <wps:spPr>
                            <a:xfrm>
                              <a:off x="4087368" y="3611880"/>
                              <a:ext cx="483870" cy="272415"/>
                            </a:xfrm>
                            <a:prstGeom prst="rect">
                              <a:avLst/>
                            </a:prstGeom>
                            <a:solidFill>
                              <a:schemeClr val="lt1"/>
                            </a:solidFill>
                            <a:ln w="6350">
                              <a:noFill/>
                            </a:ln>
                          </wps:spPr>
                          <wps:txbx>
                            <w:txbxContent>
                              <w:p w14:paraId="59F0105C"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69" name="Afgeronde rechthoek 169"/>
                          <wps:cNvSpPr/>
                          <wps:spPr>
                            <a:xfrm>
                              <a:off x="2770632" y="2953512"/>
                              <a:ext cx="1280160" cy="1069340"/>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 name="Tekstvak 170"/>
                          <wps:cNvSpPr txBox="1"/>
                          <wps:spPr>
                            <a:xfrm>
                              <a:off x="2971800" y="3767328"/>
                              <a:ext cx="1124585" cy="255905"/>
                            </a:xfrm>
                            <a:prstGeom prst="rect">
                              <a:avLst/>
                            </a:prstGeom>
                            <a:noFill/>
                            <a:ln w="6350">
                              <a:noFill/>
                            </a:ln>
                          </wps:spPr>
                          <wps:txbx>
                            <w:txbxContent>
                              <w:p w14:paraId="69B075F5"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Client brow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71" name="Rechte verbindingslijn met pijl 171"/>
                          <wps:cNvCnPr/>
                          <wps:spPr>
                            <a:xfrm flipV="1">
                              <a:off x="2075688" y="832104"/>
                              <a:ext cx="0" cy="475615"/>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2" name="Afbeelding 172"/>
                            <pic:cNvPicPr>
                              <a:picLocks noChangeAspect="1"/>
                            </pic:cNvPicPr>
                          </pic:nvPicPr>
                          <pic:blipFill rotWithShape="1">
                            <a:blip r:embed="rId21" cstate="print">
                              <a:extLst>
                                <a:ext uri="{28A0092B-C50C-407E-A947-70E740481C1C}">
                                  <a14:useLocalDpi xmlns:a14="http://schemas.microsoft.com/office/drawing/2010/main" val="0"/>
                                </a:ext>
                              </a:extLst>
                            </a:blip>
                            <a:srcRect l="11744" t="17758" r="12318" b="14384"/>
                            <a:stretch/>
                          </pic:blipFill>
                          <pic:spPr bwMode="auto">
                            <a:xfrm>
                              <a:off x="2898648" y="3108960"/>
                              <a:ext cx="1005840" cy="502920"/>
                            </a:xfrm>
                            <a:prstGeom prst="rect">
                              <a:avLst/>
                            </a:prstGeom>
                            <a:ln w="3175">
                              <a:solidFill>
                                <a:schemeClr val="tx1"/>
                              </a:solidFill>
                            </a:ln>
                            <a:effectLst>
                              <a:softEdge rad="0"/>
                            </a:effectLst>
                            <a:extLst>
                              <a:ext uri="{53640926-AAD7-44D8-BBD7-CCE9431645EC}">
                                <a14:shadowObscured xmlns:a14="http://schemas.microsoft.com/office/drawing/2010/main"/>
                              </a:ext>
                            </a:extLst>
                          </pic:spPr>
                        </pic:pic>
                        <wps:wsp>
                          <wps:cNvPr id="173" name="Rechte verbindingslijn met pijl 173"/>
                          <wps:cNvCnPr/>
                          <wps:spPr>
                            <a:xfrm>
                              <a:off x="3300984" y="2359152"/>
                              <a:ext cx="35433" cy="749808"/>
                            </a:xfrm>
                            <a:prstGeom prst="straightConnector1">
                              <a:avLst/>
                            </a:prstGeom>
                            <a:ln>
                              <a:headEnd type="none"/>
                              <a:tailEnd type="triangle"/>
                            </a:ln>
                          </wps:spPr>
                          <wps:style>
                            <a:lnRef idx="1">
                              <a:schemeClr val="accent1"/>
                            </a:lnRef>
                            <a:fillRef idx="0">
                              <a:schemeClr val="accent1"/>
                            </a:fillRef>
                            <a:effectRef idx="0">
                              <a:schemeClr val="accent1"/>
                            </a:effectRef>
                            <a:fontRef idx="minor">
                              <a:schemeClr val="tx1"/>
                            </a:fontRef>
                          </wps:style>
                          <wps:bodyPr/>
                        </wps:wsp>
                        <wps:wsp>
                          <wps:cNvPr id="174" name="Rechte verbindingslijn met pijl 174"/>
                          <wps:cNvCnPr/>
                          <wps:spPr>
                            <a:xfrm>
                              <a:off x="1499616" y="2359152"/>
                              <a:ext cx="1353312" cy="79552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178" name="Afbeelding 178" descr="/var/folders/5q/849nfccj54jdss01_12wrvmw0000gn/T/com.microsoft.Word/Content.MSO/69C9D0BB.tmp"/>
                            <pic:cNvPicPr>
                              <a:picLocks noChangeAspect="1"/>
                            </pic:cNvPicPr>
                          </pic:nvPicPr>
                          <pic:blipFill>
                            <a:blip r:embed="rId22" cstate="print">
                              <a:biLevel thresh="75000"/>
                              <a:extLst>
                                <a:ext uri="{28A0092B-C50C-407E-A947-70E740481C1C}">
                                  <a14:useLocalDpi xmlns:a14="http://schemas.microsoft.com/office/drawing/2010/main" val="0"/>
                                </a:ext>
                              </a:extLst>
                            </a:blip>
                            <a:srcRect/>
                            <a:stretch>
                              <a:fillRect/>
                            </a:stretch>
                          </pic:blipFill>
                          <pic:spPr bwMode="auto">
                            <a:xfrm>
                              <a:off x="182880" y="2880360"/>
                              <a:ext cx="731520" cy="731520"/>
                            </a:xfrm>
                            <a:prstGeom prst="rect">
                              <a:avLst/>
                            </a:prstGeom>
                            <a:noFill/>
                            <a:ln>
                              <a:noFill/>
                            </a:ln>
                          </pic:spPr>
                        </pic:pic>
                        <wps:wsp>
                          <wps:cNvPr id="179" name="Tekstvak 179"/>
                          <wps:cNvSpPr txBox="1"/>
                          <wps:spPr>
                            <a:xfrm>
                              <a:off x="0" y="3621024"/>
                              <a:ext cx="1124585" cy="255905"/>
                            </a:xfrm>
                            <a:prstGeom prst="rect">
                              <a:avLst/>
                            </a:prstGeom>
                            <a:noFill/>
                            <a:ln w="6350">
                              <a:noFill/>
                            </a:ln>
                          </wps:spPr>
                          <wps:txbx>
                            <w:txbxContent>
                              <w:p w14:paraId="31AA1E5B"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3rd par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180" name="Rechte verbindingslijn met pijl 180"/>
                          <wps:cNvCnPr/>
                          <wps:spPr>
                            <a:xfrm flipH="1">
                              <a:off x="713232" y="2404872"/>
                              <a:ext cx="283464" cy="70358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2840A6AF" id="Groep 182" o:spid="_x0000_s1090" style="width:389.5pt;height:339.1pt;mso-position-horizontal-relative:char;mso-position-vertical-relative:line" coordsize="51885,45046" o:gfxdata="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BAQEFBAQEHQgICDwMDAxhFBQUnBsbG9UeHh7tHR0d6h0dHeodHR3r&#13;&#10;HR0d5BcXF7MPDw96CgoKSgUFBSgCAgIO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BQUjDAwMXxUVFZ8bGxvPHx8f7yEhIf8iIiL/IiIi/yEhIf8hISH/ISEh/yEh&#13;&#10;If8hISH/ISEh/yIiIv8iIiL/IiIi/yAgIPcdHR3gGBgYtRAQEHwICAg7AQEBC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EBAQeDg4OahgYGLogICDyIiIi/yIiIv8iIiL/ISEh/yEhIf8hISH/ISEh/yEhIf8hISH/&#13;&#10;ISEh/yEhIf8hISH/ISEh/yEhIf8hISH/ISEh/yEhIf8iIiL/IiIi/yIiIv8hISH/HBwc2BMTE5EI&#13;&#10;CAg8AAAAA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BwcHMxQUFJofHx/rIiIi/yIiIv8hISH/ISEh/yEhIf8hISH/ISEh/yEhIf8hISH/ISEh/yEh&#13;&#10;If8hISH/ISEh/yEhIf8hISH/ISEh/yEhIf8hISH/ISEh/yEhIf8hISH/ISEh/yEhIf8hISH/IiIi&#13;&#10;/yIiIv8hISH9GhoaxQ0NDWICAgIM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YGBjAWFhaoISEh+CIiIv8hISH/ISEh/yEhIf8hISH/ISEh/yEhIf8hISH/ISEh/yEhIf8hISH/&#13;&#10;ISEh/yEhIf8hISH/ISEh/yEhIf8hISH/ISEh/yEhIf8hISH/ISEh/yEhIf8hISH/ISEh/yEhIf8h&#13;&#10;ISH/ISEh/yEhIf8hISH/IiIi/yIiIv8cHBzUDQ0NZgEBAQs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D&#13;&#10;AwMXExMTkSAgIPUiIiL/ISEh/yEhIf8hISH/ISEh/yEhIf8hISH/ISEh/yEhIf8hISH/IiIi/yIi&#13;&#10;Iv8iIiL/IiIi/yIiIv8hISH/ISEh/yEhIf8hISH/IiIi/yIiIv8iIiL/IiIi/yIiIv8hISH/ISEh&#13;&#10;/yEhIf8hISH/ISEh/yEhIf8hISH/ISEh/yEhIf8iIiL/IiIi/xsbG80KCgpN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sLC1QdHR3bIiIi/yEhIf8hISH/ISEh/yEhIf8hISH/ISEh/yEhIf8hISH/IiIi/yIiIv8gICD6&#13;&#10;HBwc2RcXF7ESEhKIDQ0NZwoKCk0ICAg9BwcHNwcHBzgHBwc4CQkJRgwMDF0QEBB5FRUVoBoaGsof&#13;&#10;Hx/vIiIi/yIiIv8iIiL/ISEh/yEhIf8hISH/ISEh/yEhIf8hISH/ISEh/yIiIv8hISH+FRUVoQMD&#13;&#10;Ax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C&#13;&#10;AgIOExMTlCEhIf8iIiL/ISEh/yEhIf8hISH/ISEh/yEhIf8hISH/IiIi/yIiIv8fHx/xFxcXtQ4O&#13;&#10;Dm0GBgYvAQEBCgAAAAAAAAAAAAAAAAAAAAAAAAAAAAAAAAAAAAAAAAAAAAAAAAAAAAAAAAAAAAAA&#13;&#10;AAAAAAIEBAQdCgoKThMTE5ccHBzaIiIi/yIiIv8hISH/ISEh/yEhIf8hISH/ISEh/yEhIf8hISH/&#13;&#10;IiIi/x0dHdwJCQlL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UFBScaGhrGIiIi/yEhIf8hISH/ISEh/yEhIf8hISH/ISEh/yIiIv8iIiL/HBwc1RAQEHYFBQUj&#13;&#10;AAAAAAAAAAAAAAAAAAAAAAAAAAAAAAAAAAAAAAAAAAAAAAAAAAAAAAAAAAAAAAAAAAAAAAAAAAAA&#13;&#10;AAAAAAAAAAAAAAAAAAAAAAAAAAAAAAACAgINCgoKTxcXF60gICD3IiIi/yEhIf8hISH/ISEh/yEh&#13;&#10;If8hISH/ISEh/yIiIv8hISH6EBAQewAAAAE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CAgIQB4eHuIiIiL/ISEh/yEhIf8hISH/ISEh/yEhIf8hISH/IiIi/xwcHNMNDQ1lAQEBDAAA&#13;&#10;AAAAAAAAAAAAAAAAAAAAAAAAAAAAAAAAAAAAAAAAAAAAAAAAAAAAAAAAAAAAAAAAAAAAAAAAAAAA&#13;&#10;AAAAAAAAAAAAAAAAAAAAAAAAAAAAAAAAAAAAAAAAAAAAAAAAAAAAAAAGBgYwFBQUniAgIPgiIiL/&#13;&#10;ISEh/yEhIf8hISH/ISEh/yEhIf8hISH/IiIi/xUVFZ8BAQEK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CgpLHx8f7iIiIv8hISH/ISEh/yEhIf8hISH/ISEh/yIiIv8fHx/qDw8PdQICAg0AAAAA&#13;&#10;AAAAAAAAAAAAAAAAAAAAAAAAAAAAAAAAAAAAAAAAAAAAAAAAAAAAAAAAAAAAAAAAAAAAAAAAAAAA&#13;&#10;AAAAAAAAAAAAAAAAAAAAAAAAAAAAAAAAAAAAAAAAAAAAAAAAAAAAAAAAAAAAAAAAAAAAAAAAAAcH&#13;&#10;BzgYGBi5IiIi/yEhIf8hISH/ISEh/yEhIf8hISH/ISEh/yIiIv8XFxe0AgICEQ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oKCk4gICD2IiIi/yEhIf8hISH/ISEh/yEhIf8hISH/IiIi/xcXF7IFBQUmAAAAAAAA&#13;&#10;AAAAAAAAAAAAAAAAAAAAAAAAAAAAAAAAAAAAAAAAAAAAAAAAAAAAAAAAAAAAAAAAAAAAAAAAAAAA&#13;&#10;AAAAAAAAAAAAAAAAAAAAAAAAAAAAAAAAAAAAAAAAAAAAAAAAAAAAAAAAAAAAAAAAAAAAAAAAAAAA&#13;&#10;AAAAAAAAAAAAAAACDg4OaR8fH+wiIiL/ISEh/yEhIf8hISH/ISEh/yEhIf8iIiL/GBgYugICAh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gICDoXFxetICAg9yIiIv8iIiL/ISEh&#13;&#10;/yEhIf8hISH/ISEh/yEhIf8hISH/ISEh/yEhIf8hISH/ISEh/yEhIf8hISH/ISEh/yEhIf8hISH/&#13;&#10;ISEh/x4eHuQDAwMc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Dw8PdSIiIv8hISH/&#13;&#10;ISEh/yEhIf8hISH/IiIi/woKClM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EBAQeFBQUmyEhIfgiIiL/ISEh/yEhIf8h&#13;&#10;ISH/ISEh/yEhIf8hISH/ISEh/yEhIf8hISH/ISEh/yEhIf8hISH/ISEh/yEhIf8hISH/ISEh/yEh&#13;&#10;If8hISH/IiIi/wwMD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QEBCRoa&#13;&#10;GswiIiL/ISEh/yEhIf8hISH/IiIi/xoaGsgBAQEG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wMDFseHh7jIiIi/yEhIf8hISH/ISEh&#13;&#10;/yEhIf8hISH/ISEh/yEhIf8hISH/ISEh/yIiIv8iIiL/IiIi/yIiIv8iIiL/IiIi/yIiIv8iIiL/&#13;&#10;IiIi/yIiIv8iIiL/GRkZwgEBAQQ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kJCUchISH9ISEh/yEhIf8hISH/ISEh/yEhIf4JCQlI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BAQELExMTlyIiIv8iIiL/ISEh/yEhIf8h&#13;&#10;ISH/ISEh/yEhIf8hISH/IiIi/yIiIv8hISH/Hh4e5xkZGb4TExOWDw8Pdw0NDWILCwtXCwsLWQ4O&#13;&#10;DmwSEhKKFxcXsRwcHNUfHx/sCAgIQ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YGBi8IiIi/yEhIf8hISH/ISEh/yIiIv8WFhau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MDAxoYGBi7IiIi/yEhIf8hISH/ISEh&#13;&#10;/yEhIf8hISH/ISEh/yIiIv8iIiL/HR0d3RISEo8JCQlFAwMDFQAAAAAAAAAAAAAAAAAAAAAAAAAA&#13;&#10;AAAAAAAAAAAAAAAAAAAAAAEBAQcDAwMbAAAAA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CQlGISEh/SEhIf8hISH/ISEh/yEhIf8fHx/zBQUFJ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AQEHhsbG84iIiL/ISEh/yEhIf8h&#13;&#10;ISH/ISEh/yEhIf8iIiL/IiIi/xsbG84MDAxfAgICE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EGhoayCIiIv8hISH/ISEh/yEhIf8iIiL/Dw8P&#13;&#10;d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EBAQcGxsbzyIiIv8hISH/ISEh&#13;&#10;/yEhIf8hISH/ISEh/yIiIv8eHh7kDQ0NZgEBA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DQ0NaCIiIv8hISH/ISEh/yEhIf8i&#13;&#10;IiL/GRkZwgAAAAI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8ZGRnCIiIi/yEhIf8h&#13;&#10;ISH/ISEh/yEhIf8hISH/IiIi/xYWFq0EBAQg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VFRWkIiIi/yEhIf8hISH/ISEh/yEhIf8ICAhA&#13;&#10;AAAAAAAAAAAAAAAAAAAAAAAAAAAAAAAAAAAAAAAAAAAAAAAAAAAAAAAAAAAAAAAAAAAAAAAAAAAA&#13;&#10;AAAAAAAAAAAAAAAAAAAAAAAAAAAAAAAAAAAAAAAAAAAAAAAAAAAAAAAAAAAAAAAAAAAAAAAAAAAA&#13;&#10;AAAAAAAAAAAAAAAAAAAAAAAAAAAAAAAAAAAAAAAAAAAAAAAAAAAAAAAAAAAAAAAAAAACAgIQBQUF&#13;&#10;JQcHBzgKCgpMDw8PcyEhIf4hISH/ISEh/yEhIf8hISH/IiIi/wsLC1U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SEhKJIiIi/yEhIf8hISH/ISEh/yIi&#13;&#10;Iv8LCwtUAAAAAAAAAAAAAAAAAAAAAAAAAAAAAAAAAAAAAAAAAAAAAAAAAAAAAAAAAAAAAAAAAAAA&#13;&#10;AAAAAAAAAAAAAAAAAAAAAAAAAAAAAAAAAAAAAAAAAAAAAAAAAAAAAAAAAAAAAAAAAAAAAAAAAAAA&#13;&#10;AAAAAAAAAAAAAAAAAAAAAAAAAAAAAAAAAAAAAAAAAAAAAAAAAAAAAAMDAxsKCgpSExMTjxkZGcId&#13;&#10;HR3iICAg9SEhIf8iIiL/IiIi/yEhIf8hISH/ISEh/yEhIf8iIiL/GBgYuAAAAAI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PDw9zIiIi/yEhIf8hISH/&#13;&#10;ISEh/yIiIv8NDQ1mAAAAAAAAAAAAAAAAAAAAAAAAAAAAAAAAAAAAAAAAAAAAAAAAAAAAAAAAAAAA&#13;&#10;AAAAAAAAAAAAAAAAAAAAAAAAAAAAAAAAAAAAAAAAAAAAAAAAAAAAAAAAAAAAAAAAAAAAAAAAAAAA&#13;&#10;AAAAAAAAAAAAAAAAAAAAAAAAAAAAAAAAAAAAAAAAAAAAAAEBAQwLCwtVFxcXrh8fH+siIiL/IiIi&#13;&#10;/yIiIv8hISH/ISEh/yEhIf8hISH/ISEh/yEhIf8hISH/ISEh/yEhIf8hISH9CAgIQg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NDQ1kIiIi/yEh&#13;&#10;If8hISH/ISEh/yIiIv8ODg5tAAAAAAAAAAAAAAAAAAAAAAAAAAAAAAAAAAAAAAAAAAAAAAAAAAAA&#13;&#10;AAAAAAAAAAAAAAAAAAAAAAAAAAAAAAAAAAAAAAAAAAAAAAAAAAAAAAAAAAAAAAAAAAAAAAAAAAAA&#13;&#10;AAAAAAAAAAAAAAAAAAAAAAAAAAAAAAAAAAAAAAAAAAACAgISDw8PdBwcHNUiIiL/IiIi/yEhIf8h&#13;&#10;ISH/ISEh/yEhIf8hISH/ISEh/yEhIf8hISH/ISEh/yEhIf8hISH/ISEh/yIiIv8aGhrIAQEBB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MDAxf&#13;&#10;IiIi/yEhIf8hISH/ISEh/yEhIf8bGxvPCwsLUwEBAQUAAAAAAAAAAAAAAAAAAAAAAAAAAAAAAAAA&#13;&#10;AAAAAAAAAAAAAAAAAAAAAAAAAAAAAAAAAAAAAAAAAAAAAAAAAAAAAAAAAAAAAAAAAAAAAAAAAAAA&#13;&#10;AAAAAAAAAAAAAAAAAAAAAAAAAAAAAAAAAAAAAAAAAAAAAwwMDGAcHBzZIiIi/yIiIv8hISH/ISEh&#13;&#10;/yEhIf8hISH/ISEh/yEhIf8hISH/ISEh/yEhIf8hISH/ISEh/yEhIf8hISH/ISEh/yIiIv8ODg5s&#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TExOSIyMj/yIiIv8hISH/ISEh/yEhIf8hISH/ISEh/yEhIf8hISH/IiIi&#13;&#10;/x0dHdoJCQlFAAAAAAAAAAAAAAAAAAAAAAAAAAAAAAAAAAAAAAAAAAAAAAAAAAAAAAAAAAAAAAAA&#13;&#10;AAAAAAAAAAAAAAAAAAAAAAAAAAAAAAAAAAAAAAAAAAAAAAACERERgyEhIf4iIiL/ISEh/yEhIf8h&#13;&#10;ISH/ISEh/yEhIf8hISH/IiIi/yEhIfsaGhrHEBAQewgICDsCAgIT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GBgYsEhISjBwcHNkiIiL/IiIi/yEhIf8hISH/ISEh/yEhIf8h&#13;&#10;ISH/ISEh/yIiIv8gICD3Dg4OawAAAAAAAAAAAAAAAAAAAAAAAAAAAAAAAAAAAAAAAAAAAAAAAAAA&#13;&#10;AAAAAAAAAAAAAAAAAAAAAAAAAAAAAAAAAAAAAAAAAAAAAAEBAQcUFBSeIiIi/yEhIf8hISH/ISEh&#13;&#10;/yEhIf8hISH/ISEh/yIiIv8gICDzFBQUnAcHBzgAAAAC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EBAQwKCgpNFxcXsiEhIfwiIiL/ISEh&#13;&#10;/yEhIf8hISH/ISEh/yEhIf8hISH/IiIi/xEREYcAAAABAAAAAAAAAAAAAAAAAAAAAAAAAAAAAAAA&#13;&#10;AAAAAAAAAAAAAAAAAAAAAAAAAAAAAAAAAAAAAAAAAAAAAAAAAAAABBUVFaIiIiL/ISEh/yEhIf8h&#13;&#10;ISH/ISEh/yEhIf8iIiL/ISEh/xUVFacGBgYs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gICD8Y&#13;&#10;GBi7IiIi/yEhIf8hISH/ISEh/yEhIf8hISH/ISEh/yIiIv8SEhKNAAAAAAAAAAAAAAAAAAAAAAAA&#13;&#10;AAAAAAAAAAAAAAAAAAAAAAAAAAAAAAAAAAAAAAAAAAAAAAAAAAAAAAAAEhISjiIiIv8hISH/ISEh&#13;&#10;/yEhIf8hISH/ISEh/yIiIv8dHR3eCgoKU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DDQ0NZh8fH+siIiL/ISEh/yEhIf8hISH/ISEh/yEhIf8iIiL/Dw8PegAAAAAAAAAA&#13;&#10;AAAAAAAAAAAAAAAAAAAAAAAAAAAAAAAAAAAAAAAAAAAAAAAAAAAAAAAAAAAODg5qIiIi/yEhIf8h&#13;&#10;ISH/ISEh/yEhIf8hISH/IiIi/xgYGLgEBAQe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YGBiwaGhrJIiIi/yEhIf8hISH/ISEh/yEhIf8hISH/ISEh/AsL&#13;&#10;C1kAAAAAAAAAAAAAAAAAAAAAAAAAAAAAAAAAAAAAAAAAAAAAAAAAAAAAAAAAAAcHBzggICD0ISEh&#13;&#10;/yEhIf8hISH/ISEh/yEhIf8iIiL/FRUVoQEBAQk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CAgIRFxcXsCIiIv8hISH/ISEh/yEhIf8hISH/&#13;&#10;ISEh/x8fH+0GBgYsAAAAAAAAAAAAAAAAAAAAAAAAAAAAAAAAAAAAAAAAAAAAAAAAAQEBDBsbG80i&#13;&#10;IiL/ISEh/yEhIf8hISH/ISEh/yIiIv8VFRWhAQEBB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iIiL/IiIi/w4ODm8AAAAAAAAAAAAAAAAAAAAAAAAAAAAAAAAAAAAA&#13;&#10;AAAAAAAAAAAAAAAACAgIQyAgIPghISH/ISEh/yEhIf8hISH/IiIi/xISEo8AAAAAAAAAAAAAAAAA&#13;&#10;AAAAAAAAAAUFBSQfHx/yISEh/yEhIf8hISH/ISEh/yIiIv8SEhKIAAAAAAAAAAAAAAAAAAAAAAAA&#13;&#10;AAAAAAAAAAAAAAAAAAAAAAAAAAAAAAUFBScfHx/z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x8fH/MFBQUnAAAAAAAAAAAAAAAAAAAAAAAA&#13;&#10;AAAAAAAAAAAAAAAAAAAAAAAAAAAAABISEpEiIiL/ISEh/yEhIf8hISH/ISEh/x8fH+8EBAQfAAAA&#13;&#10;AAAAAAAAAAAAAAAAABEREYQiIiL/ISEh/yEhIf8hISH/IiIi/x0dHeICAgITAAAAAAAAAAAAAAAA&#13;&#10;AAAAAAAAAAAAAAAAAAAAAAAAAAAAAAAAAAAAAA8PD3YiIiL/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IiIv8PDw92AAAAAAAAAAAAAAAA&#13;&#10;AAAAAAAAAAAAAAAAAAAAAAAAAAAAAAAAAAAAAAMDAxYdHR3jIiIi/yEhIf8hISH/ISEh/yIiIv8Q&#13;&#10;EBB+AAAAAAAAAAAAAAAAAQEBChwcHNoiIiL/ISEh/yEhIf8hISH/IiIi/w8PD3YAAAAAAAAAAAAA&#13;&#10;AAAAAAAAAAAAAAAAAAAAAAAAAAAAAAAAAAAAAAAAAAAAABUVFaAiIiL/ISEh/yEhIf8hISH/ISEh&#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5ISEh/yEhIf8hISH/ISEh/yIi&#13;&#10;Iv8WFhasAAAAAAAAAAAAAAAAAAAAAAAAAAAAAAAAAAAAAAAAAAAAAAAAAAAAAAAAAAAAAAAAFBQU&#13;&#10;myIiIv8hISH/ISEh/yEhIf8iIiL/ERERiAAAAAAAAAADGhoayiIiIv8hISH/ISEh/yEhIf8hISH/&#13;&#10;CQkJRQAAAAAAAAAAAAAAAAAAAAAAAAAAAAAAAAAAAAAAAAAAAAAAAAAAAAAAAAAAAAAAABYWFqwi&#13;&#10;IiL/ISEh/yEhIf8hISH/ISEh/wcHBz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CQkJSSEhIf8hISH/ISEh/yEhIf8iIiL/GRkZxQAAAAIDAwMbHx8f7yEhIf8hISH/ISEh/yEh&#13;&#10;If8eHh7kAgICEAAAAAAAAAAAAAAAAAAAAAAAAAAAAAAAAAAAAAAAAAAAAAAAAAAAAAAAAAAAAAAA&#13;&#10;ABYWFqwiIiL/ISEh/yEhIf8hISH/ISEh/wcHBzo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6ISEh/yEh&#13;&#10;If8hISH/ISEh/yIiIv8WFhasAAAAAAAAAAAAAAAAAAAAAAAAAAAAAAAAAAAAAAAAAAAAAAAAAAAA&#13;&#10;AAAAAAAAAAAAAgICEB4eHuQhISH/ISEh/yEhIf8hISH/Hh4e7gMDAxoICAg+ISEh/yEhIf8hISH/&#13;&#10;ISEh/yIiIv8XFxe0AAAAAAAAAAAAAAAAAAAAAAAAAAAAAAAAAAAAAAAAAAAAAAAAAAAAAAAAAAAA&#13;&#10;AAAAAAAAABYWFqwiIiL/ISEh/yEhIf8hISH/ISEh/wcHBzo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Bwc6&#13;&#10;ISEh/yEhIf8hISH/ISEh/yIiIv8WFhasAAAAAAAAAAAAAAAAAAAAAAAAAAAAAAAAAAAAAAAAAAAA&#13;&#10;AAAAAAAAAAAAAAAAAAAAAAAAABgYGLYiIiL/ISEh/yEhIf8hISH/ISEh/ggICDwODg5qIiIi/yEh&#13;&#10;If8hISH/ISEh/yIiIv8RERGHAAAAAAAAAAAAAAAAAAAAAAAAAAAAAAAAAAAAAAAAAAAAAAAAAAAA&#13;&#10;AAAAAAAAAAAAAAAAABYWFqwiIiL/ISEh/yEhIf8hISH/ISEh/wcHBzo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cHBzkhISH/ISEh/yEh&#13;&#10;If8hISH/ISEh/x0dHesdHR3qISEh/yEhIf8hISH/ISEh/yEhIf8HBwc3AAAAAAAAAAAAAAAAAAAA&#13;&#10;AAAAAAAAAAAAAAAAAAAAAAAAAAAAAAAAAAAAAAAAAAAAAAAAABYWFqwiIiL/ISEh/yEhIf8hISH/&#13;&#10;ISEh/wcHBzoAAAAABgwHEFulX+NnvW3/Zrpr/2a6a/9mumv/Zrpr/2a6a/9mumv/Zrpr/2a6a/9q&#13;&#10;wnD/NWE3hQ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cHBzchISH/&#13;&#10;ISEh/yEhIf8hISH/ISEh/x0dHeodHR3tISEh/yEhIf8hISH/ISEh/yEhIf8ICAg9AAAAAAAAAAAA&#13;&#10;AAAAAAAAAAAAAAAAAAAAAAAAAAAAAAAAAAAAAAAAAAAAAAAAAAAAAAAAABYWFqwiIiL/ISEh/yEh&#13;&#10;If8hISH/ISEh/wcHBzoAAAAABgwHEFulX+NnvW3/Zrpr/2a6a/9mumv/Zrpr/2a6a/9mumv/Zrpr&#13;&#10;/2a6a/9qwnD/NWE3hQ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Bwc6ISEh/yEhIf8h&#13;&#10;ISH/ISEh/yIiIv8WFhasAAAAAAAAAAAAAAAAAAAAAAAAAAAAAAAAAAAAAAAAAAAAAAAAAAAAAAAA&#13;&#10;AAAAAAAAAAAAAA4ODmoiIiL/ISEh/yEhIf8hISH/IiIi/xQUFJwMDAxcIiIi/yEhIf8hISH/ISEh&#13;&#10;/yIiIv8TExOUAAAAAAAAAAAAAAAAAAAAAAAAAAAAAAAAAAAAAAAAAAAAAAAAAAAAAAAAAAAAAAAA&#13;&#10;AAAAABYWFqwiIiL/ISEh/yEhIf8hISH/ISEh/wcHBzo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Bwc6ISEh&#13;&#10;/yEhIf8hISH/ISEh/yIiIv8WFhasAAAAAAAAAAAAAAAAAAAAAAAAAAAAAAAAAAAAAAAAAAAAAAAA&#13;&#10;AAAAAAAAAAAAAAAAAAAAABMTE5QiIiL/ISEh/yEhIf8hISH/IiIi/wsLC1gGBgYzISEh/CEhIf8h&#13;&#10;ISH/ISEh/yIiIv8ZGRnFAAAAAgAAAAAAAAAAAAAAAAAAAAAAAAAAAAAAAAAAAAAAAAAAAAAAAAAA&#13;&#10;AAAAAAAAAAAAABYWFqwiIiL/ISEh/yEhIf8hISH/ISEh/wcHBzo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6ISEh/yEhIf8hISH/ISEh/yIiIv8WFhasAAAAAAAAAAAAAAAAAAAAAAAAAAAAAAAAAAAAAAAA&#13;&#10;AAAAAAAAAAAAAAAAAAAAAAAAAAAAAhkZGcUiIiL/ISEh/yEhIf8hISH/ISEh/AYGBjMCAgISHR0d&#13;&#10;5SEhIf8hISH/ISEh/yEhIf8fHx/wBAQEHQAAAAAAAAAAAAAAAAAAAAAAAAAAAAAAAAAAAAAAAAAA&#13;&#10;AAAAAAAAAAAAAAAAAAAAABYWFqwiIiL/ISEh/yEhIf8hISH/ISEh/wcHBz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AAAAAAAAAAAAAAAAAAAAA&#13;&#10;AAAAAAAAAAAAAAAAAAAAAAAAAAAAAAAABAQEHR8fH/AhISH/ISEh/yEhIf8hISH/HR0d5QICAhIA&#13;&#10;AAAAGBgYuCIiIv8hISH/ISEh/yEhIf8iIiL/DAwMXAAAAAAAAAAAAAAAAAAAAAAAAAAAAAAAAAAA&#13;&#10;AAAAAAAAAAAAAAAAAAAAAAAAAAAAABYWFqwiIiL/ISEh/yEhIf8hISH/ISEh/wYGBjY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IiIv8UFBSZ&#13;&#10;AAAAAAAAAAAAAAAAAAAAAAAAAAAAAAAAAAAAAAAAAAAAAAAAAAAAAAAAAAATExOVIiIi/yEhIf8h&#13;&#10;ISH/ISEh/yIiIv8ZGRnEAAAAAwAAAAAAAAAAAAAAAA0NDWUiIiL/ISEh/yEhIf8hISH/ISEh/yAg&#13;&#10;IPMGBgYrAAAAAAAAAAAAAAAAAAAAAAAAAAAAAAAAAAAAAAAAAAAAAAAAAAAAAA0NDWEiIiL/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Ii&#13;&#10;Iv8NDQ1hAAAAAAAAAAAAAAAAAAAAAAAAAAAAAAAAAAAAAAAAAAAAAAAAAAAAAAYGBiwgICD0ISEh&#13;&#10;/yEhIf8hISH/ISEh/yIiIv8NDQ1lAAAAAAAAAAAAAAAAAAAAAAICAhAdHR3eIiIi/yEhIf8hISH/&#13;&#10;ISEh/yIiIv8XFxezAAAAAQAAAAAAAAAAAAAAAAAAAAAAAAAAAAAAAAAAAAAAAAAAAAAAAAICAhIc&#13;&#10;HBzbIiIi/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iIi/xwcHNsCAgISAAAAAAAAAAAAAAAAAAAAAAAAAAAAAAAAAAAAAAAAAAAAAAAAAAAAARcXF7Mi&#13;&#10;IiL/ISEh/yEhIf8hISH/IiIi/x0dHd4CAgIQAAAAAAAAAAAAAAAAAAAAAAAAAAAODg5wIiIi/yEh&#13;&#10;If8hISH/ISEh/yEhIf8iIiL/DQ0NZgAAAAAAAAAAAAAAAAAAAAAAAAAAAAAAAAAAAAAAAAAAAAAA&#13;&#10;AAAAAAAHBwc4Hh4e5CMjI/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QEBCAcHBzbIiIi/yEhIf8hISH/ISEh/yEhIf8iIiL+CwsLVAAAAAAAAAAAAAAAAAAAAAAAAAAA&#13;&#10;AAAAAAAAAAAAAAAAAAAAARUVFaQiIiL/ISEh/yEhIf8hISH/ISEh/yIiIv8bGxvLAwMDH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GhoaygUFBSYAAAAAAAAAAAAAAAAA&#13;&#10;AAAAAAAAAAoKCk8eHh7lIiIi/yEhIf8hISH/ISEh/yEhIf8iIiL/ICAg8QgICDoAAAAAAAAAAAAA&#13;&#10;AAAAAAAAAAAAAAAAAAAAAAAAAAAAAAAAAAAAAAAAAAAAAAAAAAAAAAAACwsLWCEhIfkhISH/ISEh&#13;&#10;/yEhIf8hISH/ISEh/yIiIv8hISH8ExMTkwMDAxoAAAAAAAAAAAEBAQgZGRnFIiIi/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iIi/xkZGcUBAQEIAAAA&#13;&#10;AAAAAAADAwMaExMTkyEhIfwiIiL/ISEh/yEhIf8hISH/ISEh/yEhIf8hISH5CwsLWAAAAAAAAAAA&#13;&#10;AAAAAAAAAAAAAAAAAAAAAAAAAAAAAAAAAAAAAAAAAAAAAAAAAAAAAAAAAAAAAAAAAAAAAAwMDF4h&#13;&#10;ISH5ISEh/yEhIf8hISH/ISEh/yEhIf8hISH/IyMj/xcXF7YAAAABAAAAAAoKCk8iIiL/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IiIv8K&#13;&#10;CgpPAAAAAAAAAAEXFxe2IyMj/yEhIf8hISH/ISEh/yEhIf8hISH/ISEh/yEhIfkMDAxeAAAAAAAA&#13;&#10;AAAAAAAAAAAAAAAAAAAAAAAAAAAAAAAAAAAAAAAAAAAAAAAAAAAAAAAAAAAAAAAAAAAAAAAAAAAA&#13;&#10;AAAAAAAMDAxeISEh9iIiIv8hISH/ISEh/yEhIf8hISH/IiIi/xYWFqcAAAAAAAAAABISEpEiIiL/&#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IiIv8SEhKRAAAAAAAAAAAWFhanIiIi/yEhIf8hISH/ISEh/yEhIf8iIiL/ISEh9gwMDF4AAAAA&#13;&#10;AAAAAAAAAAAAAAAAAAAAAAAAAAAAAAAAAAAAAAAAAAAAAAAAAAAAAAAAAAAAAAAAAAAAAAAAAAAA&#13;&#10;AAAAAAAAAAAAAAAAAAAACQkJRx4eHuMiIiL/ISEh/yEhIf8hISH/IiIi/xISEo8AAAAAAAAAABYW&#13;&#10;FqoiIiL/ISEh/yEhIf8hISH/ISEh/yEhIf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BgY0ISEh/yEhIf8hISH/ISEh/yIiIv8WFhasAAAAAAAAAAASEhKPIiIi/yIiIv8fHx/sDw8PdgEB&#13;&#10;AQYAAAAAAAAAAAAAAAAAAAAAAAAAAAAAAAAAAAAAAAAAAAAAAAAAAAAAAAAAAAAAAAAAAAAAAAAA&#13;&#10;AAAAAAAAAAAAAAAAAAAAAAAAAAAAAAAAAAAAAAAAAAAAAAAAAAAAAAAAAAAAAAAAAAUFBScVFRWg&#13;&#10;IiIi+xMTE5YAAAAAAAAAABYWFqwiIiL/ISEh/yEhIf8hISH/ISEh/wcHBzo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TExOWIiIi+xUVFaAFBQUn&#13;&#10;AAAAAAAAAAAAAAAAAAAAAAAAAAAAAAAAAAAAAAAAAAAAAAAAAAAAAAAAAAAAAAAAAAAAAAAAAAAA&#13;&#10;AAAAAAAAAAAAAAAAAAAAAAAAAAAAAAAAAAAAAAAAAAAAAAAAAAAAAAAAAAAAAAAAAAAAAAAAAAAA&#13;&#10;AAAAAAAACAgIOgoKCk0AAAAAAAAAABYWFqwiIiL/ISEh/yEhIf8hISH/ISEh/wcHBzo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6ISEh/yEhIf8hISH/ISEh/yIiIv8WFhasAAAAAAAAAAAKCgpNCAgIOgAA&#13;&#10;AAAAAAAAAAAAAAAAAAAAAAAAAAAAAAAAAAAAAAAAAAAAAAAAAAAAAAAAAAAAAAAAAAAAAAAAAAAA&#13;&#10;AAAAAAAAAAAAAAAAAAAAAAAAAAAAAAAAAAAAAAAAAAAAAAAAAAAAAAAAAAAAAAAAAAAAAAAAAAAA&#13;&#10;AAAAAAAAAAAAAAAAAAAAAAAAAAAAAAAAAAAAABYWFqwiIiL/ISEh/yEhIf8hISH/ISEh/wcHBzo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AAAAAAAAAAAAAAAAAAAAAAAAAAAAAAAAAAAAAAAAAAAAAAAAAAAAAAAAAAAAAAAAAAAAAAAA&#13;&#10;AAAAAAAAAAAAAAAAAAAAAAAAAAAAAAAAAAAAAAAAAAAAAAAAAAAAAAAAAAAAAAAAAAAAAAAAAAAA&#13;&#10;ABYWFqwiIiL/ISEh/yEhIf8hISH/ISEh/wcHBzoAAAAABgwHEFulX+NnvW3/Zrpr/2a6a/9mumv/&#13;&#10;Zrpr/2a6a/9mumv/Zrpr/2a6a/9qwnD/NWE3h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HBwc6ISEh/yEhIf8hISH/ISEh/yIiIv8WFhasAAAAAAAAAAAAAAAAAAAAAAAAAAAAAAAAAAAA&#13;&#10;AAAAAAAAAAAAAAAAAAAAAAAAAAAAAAAAAAAAAAAAAAAAAAAAAAAAAAAAAAAAAAAAAAAAAAAAAAAA&#13;&#10;AAAAAAAAAAAAAAAAAAAAAAAAAAAAAAAAAAAAAAAAAAAAAAAAAAAAAAAAAAAAAAAAAAAAAAAAAAAA&#13;&#10;AAAAAAAAAAAAAAAAAAAAAAAAABYWFqwiIiL/ISEh/yEhIf8hISH/ISEh/wcHBz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HBwc6ISEh/yEhIf8hISH/ISEh/yIiIv8WFhasAAAAAAAAAAAAAAAAAAAAAAAAAAAA&#13;&#10;AAAAAAAAAAAAAAAAAAAAAAAAAAAAAAAAAAAAAAAAAAAAAAAAAAAAAAAAAAAAAAAAAAAAAAAAAAAA&#13;&#10;AAAAAAAAAAAAAAAAAAAAAAAAAAAAAAAAAAAAAAAAAAAAAAAAAAAAAAAAAAAAAAAAAAAAAAAAAAAA&#13;&#10;AAAAAAAAAAAAAAAAAAAAAAAAAAAAAAAAABYWFqwiIiL/ISEh/yEhIf8hISH/ISEh/wcHBzo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AAAAAAAAAAAAAAAAAA&#13;&#10;AAAAAAAAAAAAAAAAAAAAAAAAAAAAAAAAAAAAAAAAAAAAAAAAAAAAAAAAAAAAAAAAAAAAAAAAAAAA&#13;&#10;AAAAAAAAAAAAAAAAAAAAAAAAAAAAAAAAAAAAAAAAAAAAAAAAABYWFqwiIiL/ISEh/yEhIf8hISH/&#13;&#10;ISEh/wcHBz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AAAAAAAAAA&#13;&#10;AAAAAAAAAAAAAAAAAAAAAAAAAAAAAAAAAAAAAAAAAAAAAAAAAAAAAAAAAAAAAAAAAAAAAAAAAAAA&#13;&#10;AAAAAAAAAAAAAAAAAAAAAAAAAAAAAAAAAAAAAAAAAAAAAAAAAAAAAAAAABYWFqwiIiL/ISEh/yEh&#13;&#10;If8hISH/ISEh/wYGBj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SEh/yEhIf8h&#13;&#10;ISH/ISEh/yIiIv8VFRWlAAAAAAAAAAAAAAAAAAAAAAAAAAAAAAAAAAAAAAAAAAAAAAAAAAAAAAAA&#13;&#10;AAAAAAAAAAAAAAAAAAAAAAAAAAAAAAAAAAAAAAAAAAAAAAAAAAAAAAAAAAAAAAAAAAAAAAAAAAAA&#13;&#10;AAAAAAAAAAAAAAAAAAAAAAAAAAAAAAAAAAAAAAAAAAAAAAAAAAAAAAAAAAAAAAAAAAAAAAAAAAAA&#13;&#10;AAAAABAQEIEiIiL/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IiIv8QEBCBAAAAAAAAAAAAAAAAAAAAAAAAAAAAAAAAAAAAAAAAAAAAAAAA&#13;&#10;AAAAAAAAAAAAAAAAAAAAAAAAAAAAAAAAAAAAAAAAAAAAAAAAAAAAAAAAAAAAAAAAAAAAAAAAAAAA&#13;&#10;AAAAAAAAAAAAAAAAAAAAAAAAAAAAAAAAAAAAAAAAAAAAAAAAAAAAAAAAAAAAAAAAAAAAAAAAAAAA&#13;&#10;AAAAAAAAAAAAAAcHBzMhISH6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oHBwczAAAAAAAAAAAAAAAAAAAAAAAAAAAAAAAAAAAAAAAA&#13;&#10;AAAAAAAAAAAAAAAAAAAAAAAAAAAAAAAAAAAAAAAAAAAAAAAAAAAAAAAAAAAAAAAAAAAAAAAAAAAA&#13;&#10;AAAAAAAAAAAAAAAAAAAAAAAAAAAAAAAAAAAAAAAAAAAAAAAAAAAAAAAAAAAAAAAAAAAAAAAAAAAA&#13;&#10;AAAAAAAAAAAAAAAAAAAAAAAAAAASEhKMIyMj/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yMj/xISEowAAAAAAAAAAAAAAAAAAAAAAAAAAAAAAAAAAAAA&#13;&#10;AAAAAAAAAAAAAAAAAAAAAAAAAAAAAAAAAAAAAAAAAAAAAAAAAAAAAAAAAAAAAAAAAAAAAAAAAAAA&#13;&#10;AAAAAAAAAAAAAAAAAAAAAAAAAAAAAAAAAAAAAAAAAAAAAAAAAAAAAAAAAAAAAAAAAAAAAAAAAAAA&#13;&#10;AAAAAAAAAAAAAAAAAAAAAAAAAAAAAAAAAAABAQEFERERgR4eHuc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iIiL/&#13;&#10;IiIi/w8PD3cAAAAAAAAAAAAAAAAAAAAAAAAAAAAAAAAAAAAAAAAAAAAAAAAAAAAAAAAAAAAAAAAA&#13;&#10;AAAAAAAAAAAAAAAAAAAAAAAAAAAAAAAAAAAAAAAAAAAAAAAAAAAAAAAAAAAAAAAAAAAAAAAAAAAA&#13;&#10;AAAAAAAAAAAAAAAAAAAAAAAAAAAAAAAAAAAAAAAAAAAAAAAAAAAAAAAAAAAAAAAAAAAAAAAAAAAA&#13;&#10;AAUFBScgICD0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AgIPQFBQUnAAAAAAAAAAAAAAAAAAAAAAAAAAAAAAAAAAAAAAAAAAAAAAAAAAAA&#13;&#10;AAAAAAAAAAAAAAAAAAAAAAAAAAAAAAAAAAAAAAAAAAAAAAAAAAAAAAAAAAAAAAAAAAAAAAAAAAAA&#13;&#10;AAAAAAAAAAAAAAAAAAAAAAAAAAAAAAAAAAAAAAAAAAAAAAAAAAAAAAAAAAAAAAAAAAAAAAAAAAAA&#13;&#10;AAAAAAAAABAQEHgiIiL/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IiIv8QEBB4AAAAAAAAAAAAAAAAAAAAAAAAAAAAAAAAAAAAAAAAAAAA&#13;&#10;AAAAAAAAAAAAAAAAAAAAAAAAAAAAAAAAAAAAAAAAAAAAAAAAAAAAAAAAAAAAAAAAAAAAAAAAAAAA&#13;&#10;AAAAAAAAAAAAAAAAAAAAAAAAAAAAAAAAAAAAAAAAAAAAAAAAAAAAAAAAAAAAAAAAAAAAAAAAAAAA&#13;&#10;AAAAAAAAAAAAAAAAABUVFaIiIiL/ISEh/yEhIf8hISH/ISEh/yIiIv8iIiL/IiIi/y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HBwc6ISEh/yEhIf8hISH/ISEh/yIiIv8W&#13;&#10;FhasAAAAAAAAAAAAAAAAAAAAAAAAAAAAAAAAAAAAAAAAAAAAAAAAAAAAAAAAAAAAAAAAAAAAAAAA&#13;&#10;AAAAAAAAAAAAAAAAAAAAAAAAAAAAAAAAAAAAAAAAAAAAAAAAAAAAAAAAAAAAAAAAAAAAAAAAAAAA&#13;&#10;AAAAAAAAAAAAAAAAAAAAAAAAAAAAAAAAAAAAAAAAAAAAAAAAAAAAAAAAAAAAAAAAABYWFqwiIiL/&#13;&#10;ISEh/yEhIf8hISH/ISEh/wcHBzo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HBwc6ISEh/yEhIf8hISH/ISEh/yIiIv8WFhas&#13;&#10;AAAAAAAAAAAAAAAAAAAAAAAAAAAAAAAAAAAAAAAAAAAAAAAAAAAAAAAAAAAAAAAAAAAAAAAAAAAA&#13;&#10;AAAAAAAAAAAAAAAAAAAAAAAAAAAAAAAAAAAAAAAAAAAAAAAAAAAAAAAAAAAAAAAAAAAAAAAAAAAA&#13;&#10;AAAAAAAAAAAAAAAAAAAAAAAAAAAAAAAAAAAAAAAAAAAAAAAAAAAAAAAAAAAAABYWFqwiIiL/ISEh&#13;&#10;/yEhIf8hISH/ISEh/wcHBz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HBwc6ISEh/yEhIf8hISH/ISEh/yIi&#13;&#10;Iv8WFhasAAAAAAAAAAAAAAAAAAAAAAAAAAAAAAAAAAAAAAAAAAAAAAAAAAAAAAAAAAAAAAAAAAAA&#13;&#10;AAAAAAAAAAAAAAAAAAAAAAAAAAAAAAAAAAAAAAAAAAAAAAAAAAAAAAAAAAAAAAAAAAAAAAAAAAAA&#13;&#10;AAAAAAAAAAAAAAAAAAAAAAAAAAAAAAAAAAAAAAAAAAAAAAAAAAAAAAAAAAAAAAAAAAAAABYWFqwi&#13;&#10;IiL/ISEh/yEhIf8hISH/ISEh/wcHBzo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HBwc6ISEh/yEhIf8hISH/&#13;&#10;ISEh/yIiIv8WFhasAAAAAAAAAAAAAAAAAAAAAAAAAAAAAAAAAAAAAAAAAAAAAAAAAAAAAAAAAAAA&#13;&#10;AAAAAAAAAAAAAAAAAAAAAAAAAAAAAAAAAAAAAAAAAAAAAAAAAAAAAAAAAAAAAAAAAAAAAAAAAAAA&#13;&#10;AAAAAAAAAAAAAAAAAAAAAAAAAAAAAAAAAAAAAAAAAAAAAAAAAAAAAAAAAAAAAAAAAAAAAAAAAAAA&#13;&#10;ABYWFqwiIiL/ISEh/yEhIf8hISH/ISEh/wYGBjY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IiIv8TExOXAAAAAAAAAAAAAAAAAAAAAAAAAAAA&#13;&#10;AAAAAAAAAAAAAAAAAAAAAAAAAAAAAAAAAAAAAAAAAAAAAAAAAAAAAAAAAAAAAAAAAAAAAAAAAAAA&#13;&#10;AAAAAAAAAAAAAAAAAAAAAAAAAAAAAAAAAAAAAAAAAAAAAAAAAAAAAAAAAAAAAAAAAAAAAAAAAAAA&#13;&#10;AAAAAAAAAAAAAAAAAAAAAAAAAAAAAAAAAAwMDFsiIiL/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IiIv8MDAxbAAAAAAAAAAAAAAAAAAAA&#13;&#10;AAAAAAAAAAAAAAAAAAAAAAAAAAAAAAAAAAAAAAAAAAAAAAAAAAAAAAAAAAAAAAAAAAAAAAAAAAAA&#13;&#10;AAAAAAAAAAAAAAAAAAAAAAAAAAAAAAAAAAAAAAAAAAAAAAAAAAAAAAAAAAAAAAAAAAAAAAAAAAAA&#13;&#10;AAAAAAAAAAAAAAAAAAAAAAAAAAAAAAAAAAAAAAAAAAICAg4bGxvTIiIi/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EBAQkRERGFFBQUlhMTE5UTExOVFBQUlhEREYUBAQEJ&#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ICAhAeHh7qIyMj/yIiIv8iIiL/IyMj/x4e&#13;&#10;HuoCAgIQ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ICAg8dHR3hIiIi/yEhIf8hISH/&#13;&#10;IiIi/x0dHeECAgIP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ICAg8dHR3hIiIi/yEh&#13;&#10;If8hISH/IiIi/x0dHeECAgIP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ICAg8dHR3h&#13;&#10;IiIi/yEhIf8hISH/IiIi/x0dHeECAgIP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IC&#13;&#10;Ag8dHR3hIiIi/yEhIf8hISH/IiIi/x0dHeECAgIP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ICAg8dHR3hIiIi/yEhIf8hISH/IiIi/x0dHeECAgIP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ICAg8dHR3hIiIi/yEhIf8hISH/IiIi/x0dHeECAgIP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ICAg8dHR3hIiIi/yEhIf8hISH/IiIi/x0dHeECAgIP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ICAg8dHR3hIiIi/yEhIf8hISH/IiIi/x0dHeECAgIP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ICAg8dHR3hIiIi/yEhIf8hISH/IiIi/x0dHeEC&#13;&#10;AgIP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ICAg8dHR3hIiIi/yEhIf8hISH/IiIi&#13;&#10;/x0dHeECAgIP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ICAg8dHR3hIiIi/yEhIf8h&#13;&#10;ISH/IiIi/x0dHeECAgIP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EBAQcdHR3gIiIi&#13;&#10;/yEhIf8hISH/IiIi/x0dHeABAQEH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BQUFKSAgIPghISH/ISEh/yEhIf8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gICD4BQUFKQ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BQUFKSAgIPghISH/ISEh/yEhIf8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gICD4BQUFKQ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FgAAAE8AAACIAAAAvAAAAOUAAAD7AAAA&#13;&#10;/wAAAP8AAAD/AAAA/wAAAP8AAAD/AAAA/wAAAP8AAAD/AAAA/wAAAP8AAAD5AAAA5AAAAMYAAACN&#13;&#10;AAAATgAAABs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EwAAAFwAAACrAAAA5wAAAP8AAAD/&#13;&#10;AAAA/wAAAP8AAAD/AAAA/wAAAP8AAAD/AAAA/wAAAP8AAAD/AAAA/wAAAP8AAAD/AAAA/wAAAP8A&#13;&#10;AAD/AAAA/wAAAP8AAAD/AAAA/wAAAO0AAAC5AAAAYgAAABk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oAAACJAAAA4AAAAP8A&#13;&#10;AAD/AAAA/wAAAP8AAAD/AAAA/wAAAP8AAAD/AAAA/wAAAP8AAAD/AAAA/wAAAP8AAAD/AAAA/wAA&#13;&#10;AP8AAAD/AAAA/wAAAP8AAAD/AAAA/wAAAP8AAAD/AAAA/wAAAP8AAAD/AAAA/wAAAOcAAACeAAAA&#13;&#10;Ow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nAAAAmAAA&#13;&#10;APMAAAD/AAAA/wAAAP8AAAD/AAAA/wAAAP8AAAD/AAAA/wAAAP8AAAD/AAAA/wAAAP8AAAD/AAAA&#13;&#10;/wAAAP8AAAD/AAAA/wAAAP8AAAD/AAAA/wAAAP8AAAD/AAAA/wAAAP8AAAD/AAAA/wAAAP8AAAD/&#13;&#10;AAAA/wAAAP8AAAD/AAAA+gAAAKsAAAA6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EAAAAIcAAADuAAAA/wAAAP8AAAD/AAAA/wAAAP8AAAD/AAAA/wAAAP8AAAD/AAAA/wAAAP8AAAD/&#13;&#10;AAAA/wAAAP8AAAD/AAAA/wAAAP8AAAD/AAAA/wAAAP8AAAD/AAAA/wAAAP8AAAD/AAAA/wAAAP8A&#13;&#10;AAD/AAAA/wAAAP8AAAD/AAAA/wAAAP8AAAD/AAAA/wAAAP8AAAD6AAAAowAAACE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BJAAAA0QAAAP8AAAD/AAAA/wAAAP8AAAD/AAAA/wAAAP8AAAD/AAAA/wAAAP8A&#13;&#10;AAD/AAAA/wAAAP8AAAD/AAAA/wAAAP8AAAD/AAAA/wAAAP8AAAD/AAAA/wAAAP8AAAD/AAAA/wAA&#13;&#10;AP8AAAD/AAAA/wAAAP8AAAD/AAAA/wAAAP8AAAD/AAAA/wAAAP8AAAD/AAAA/wAAAP8AAAD/AAAA&#13;&#10;/wAAAOYAAABkAAAAA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gAAAIgAAAD8AAAA/wAAAP8AAAD/AAAA/wAAAP8AAAD/AAAA/wAA&#13;&#10;AP8AAAD/AAAA/wAAAP8AAAD/AAAA/wAAAP8AAAD/AAAA/wAAAP8AAAD/AAAA/wAAAP8AAAD/AAAA&#13;&#10;/wAAAP8AAAD/AAAA/wAAAP8AAAD/AAAA/wAAAP8AAAD/AAAA/wAAAP8AAAD/AAAA/wAAAP8AAAD/&#13;&#10;AAAA/wAAAP8AAAD/AAAA/wAAAP8AAAD/AAAArwAAABk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bAAAAtAAAAP8AAAD/AAAA/wAAAP8AAAD/AAAA&#13;&#10;/wAAAP8AAAD/AAAA/wAAAP8AAAD/AAAA/wAAAP8AAAD/AAAA/wAAAP8AAAD/AAAA/wAAAP8AAAD/&#13;&#10;AAAA/wAAAP8AAAD/AAAA/wAAAP8AAAD/AAAA/wAAAP8AAAD/AAAA/wAAAP8AAAD/AAAA/wAAAP8A&#13;&#10;AAD/AAAA/wAAAP8AAAD/AAAA/wAAAP8AAAD/AAAA/wAAAP8AAAD/AAAA/wAAANQAAAAz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CcAAADSAAAA/wAAAP8AAAD/&#13;&#10;AAAA/wAAAP8AAAD/AAAA/wAAAP8AAAD/AAAA/wAAAP8AAAD/AAAA/wAAAP8AAAD/AAAA/wAAAP8A&#13;&#10;AAD/AAAA/wAAAP8AAAD/AAAA/wAAAP8AAAD/AAAA/wAAAP8AAAD/AAAA/wAAAP8AAAD/AAAA/wAA&#13;&#10;AP8AAAD/AAAA/wAAAP8AAAD/AAAA/wAAAP8AAAD/AAAA/wAAAP8AAAD/AAAA/wAAAP8AAAD/AAAA&#13;&#10;/wAAAP8AAADrAAAAUg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E8AAADgAAAA/wAAAP8AAAD/AAAA&#13;&#10;/wAAAP8AAAD/AAAA/wAAAP8AAAD/AAAA/wAAAP8AAAD/AAAA/wAAAIsAAAAAAAAAAAAAAAAAAAAA&#13;&#10;AAAAAAAAAAAAAAAAAAAAAAAAAAAAAAAAAAAAAAAAAAAAAAAAAAAAAAAAAAAAAAAAAAAAAAAAAAAA&#13;&#10;AAAAAAAAAAAAAAAAAAAAAAAAAAAAAAAAAAAAAAAAAAAAAAAAAAAAAAAAAAAAAFkAAAD/AAAA/wAA&#13;&#10;AP8AAAD/AAAA/wAAAP8AAAD/AAAA/wAAAP8AAAD/AAAA9gAAACQ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g&#13;&#10;AAAAvwAAAP8AAAD/AAAA/wAAAP8AAAD/AAAA/wAAAP8AAAD/AAAA/wAAAP8AAAD/AAAA/wAAAPYA&#13;&#10;AAAtAAAAAAAAAAAAAAAAAAAAAAAAAAAAAAAAAAAAAAAAAAAAAAAAAAAAAAAAAAAAAAAAAAAAAAAA&#13;&#10;AAAAAAAAAAAAAAAAAAAAAAAAAAAAAAAAAAAAAAAAAAAAAAAAAAAAAAAAAAAAAAAAAAAAAAAAAAAA&#13;&#10;AAAAAGcAAAD/AAAA/wAAAP8AAAD/AAAA/wAAAP8AAAD/AAAA/wAAAP8AAAD/AAAA6QAAABU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oAAACzAAAA/wAAAP8AAAD/AAAA&#13;&#10;/wAAAP8AAAD/AAAA/wAAAP8AAAD/AAAA/wAAAP8AAAD4AAAAMQAAAAAAAAAAAAAAAAAAAAAAAAAA&#13;&#10;AAAAAAAAAAAAAAAAAAAAAAAAAAAAAAAAAAAAAAAAAAAAAAAAAAAAAAAAAAAAAAAAAAAAAAAAAAAA&#13;&#10;AAAAAAAAAAAAAAAAAAAAAAAAAAAAAAAAAAAAAAAAAAAAAHkAAAD/AAAA/wAAAP8AAAD/AAAA/wAA&#13;&#10;AP8AAAD/AAAA/wAAAP8AAAD/AAAA7AAAABc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T&#13;&#10;AAAA0QAAAP8AAAD/AAAA/wAAAP8AAAD/AAAA/wAAAP8AAAD/AAAA/wAAAP8AAAD/AAAAkAAAAAAA&#13;&#10;AAAAAAAAAAAAAAAAAAAAAAAAAAAAAAAAAAAAAAAAAAAAAAAAAAAAAAAAAAAAAAAAAAAAAAAAAAAA&#13;&#10;AAAAAAAAAAAAAAAAAAAAAAAAAAAAAAAAAAAAAAAAAAAAAAAAAAAAAAAAAAAAAAAAAHQAAAD/AAAA&#13;&#10;/wAAAP8AAAD/AAAA/wAAAP8AAAD/AAAA/wAAAP8AAAD/AAAA+AAAACc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NAAAAPMAAAD/AAAA/wAAAP8AAAD/AAAA/wAAAP8AAAD/AAAA/wAA&#13;&#10;AP8AAAD/AAAA5AAAABMAAAAAAAAAAAAAAAAAAAAAAAAAAAAAAAAAAAAAAAAAAAAAAAAAAAAAAAAA&#13;&#10;AAAAAAAAAAAAAAAAAAAAAAAAAAAAAAAAAAAAAAAAAAAAAAAAAAAAAAAAAAAAAAAAAAAAAAAAAAAA&#13;&#10;AAAAHwAAALUAAAD/AAAA/wAAAP8AAAD/AAAA/wAAAP8AAAD/AAAA/wAAAP8AAAD/AAAA/wAAAEg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IAAAD/AAAA/wAAAP8AAAD/AAAA&#13;&#10;/wAAAP8AAAD/AAAA/wAAAP8AAAD/AAAA/wAAAFIAAAAAAAAAAAAAAAAAAAAAAAAAAAAAAAAAAAAA&#13;&#10;AAAAAAAAAAAAAAAAAAAAAAAAAAAAAAAAAAAAAAAAAAAAAAAAAAAAAAAAAAAAAAAAAAAAAAAAAAAA&#13;&#10;AAAAAAAAAAAAAAYAAABwAAAA5wAAAP8AAAD/AAAA/wAAAP8AAAD/AAAA/wAAAP8AAAD/AAAA/wAA&#13;&#10;AP8AAAD/AAAA/wAAAHQ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EAAADg&#13;&#10;AAAA/wAAAP8AAAD/AAAA/wAAAP8AAAD/AAAA/wAAAP8AAAD/AAAA/wAAAJoAAAAAAAAAAAAAAAAA&#13;&#10;AAAAAAAAAAAAAAAAAAAAAAAAAAAAAAAAAAAAAAAAAAAAAAAAAAAAAAAAAAAAAAAAAAAAAAAAAAAA&#13;&#10;AAAAAAAAAAAAAAAAAAAAAAAAAAAALAAAALwAAAD/AAAA/wAAAP8AAAD/AAAA/wAAAP8AAAD/AAAA&#13;&#10;/wAAAP8AAAD/AAAA/wAAAP8AAAD/AAAA/wAAAKM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B6AAAA/wAAAP8AAAD/AAAA/wAAAP8AAAD/AAAA/wAAAP8AAAD/AAAA/wAA&#13;&#10;ANcAAAAJAAAAAAAAAAAAAAAAAAAAAAAAAAAAAAAAAAAAAAAAAAAAAAAAAAAAAAAAAAAAAAAAAAAA&#13;&#10;AAAAAAAAAAAAAAAAAAAAAAAAAAAAAAAAAAAAAAAAAABZAAAA6gAAAP8AAAD/AAAA/wAAAP8AAAD/&#13;&#10;AAAA/wAAAP8AAAD/AAAA/wAAAP8AAAD/AAAA/wAAAP8AAAD/AAAA/wAAALQ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kAAAA9AAAAP8AAAD/AAAA/wAAAP8AAAD/AAAA&#13;&#10;/wAAAP8AAAD/AAAA/wAAAPYAAAAkAAAAAAAAAAAAAAAAAAAAAAAAAAAAAAAAAAAAAAAAAAAAAAAA&#13;&#10;AAAAAAAAAAAAAAAAAAAAAAAAAAAAAAAAAAAAAAAAAAAAAAAAAAAAAQAAAH4AAAD9AAAA/wAAAP8A&#13;&#10;AAD/AAAA/wAAAP8AAAD/AAAA/wAAAP8AAAD/AAAA/wAAAP8AAAD/AAAA/wAAAP8AAAD/AAAA/wAA&#13;&#10;AJg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BAAAAwAAAAP8AAAD/&#13;&#10;AAAA/wAAAP8AAAD/AAAA/wAAAP8AAAD/AAAA/wAAAP8AAABFAAAAAAAAAAAAAAAAAAAAAAAAAAAA&#13;&#10;AAAAAAAAAAAAAAAAAAAAAAAAAAAAAAAAAAAAAAAAAAAAAAAAAAAAAAAAAAAAAAAAAAAEAAAAlAAA&#13;&#10;AP8AAAD/AAAA/wAAAP8AAAD/AAAA/wAAAP8AAAD/AAAA/wAAAP8AAAD/AAAA/wAAAP8AAAD/AAAA&#13;&#10;/wAAAP8AAAD/AAAA/wAAAEk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iAAAAP8AAAD/AAAA/wAAAP8AAAD/AAAA/wAAAP8AAAD/AAAA/wAAAP8AAACVAAAAAAAA&#13;&#10;AAAAAAAAAAAAAAAAAAAAAAAAAAAAAAAAAAAAAAAAAAAAAAAAAAAAAAAAAAAAAAAAAAAAAAAAAAAA&#13;&#10;AAAAAAMAAACZAAAA/wAAAP8AAAD/AAAA/wAAAP8AAAD/AAAA/wAAAP8AAAD/AAAA/wAAAP8AAAD/&#13;&#10;AAAA/wAAAP8AAAD/AAAA/wAAAP8AAAD/AAAArAAAAAQ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WgAAAP8AAAD/AAAA/wAAAP8AAAD/AAAA/wAAAP8AAAD/AAAA&#13;&#10;/wAAAP8AAAD/AAAAfwAAAAAAAAAAAAAAAAAAAAAAAAAAAAAAAAAAAAAAAAAAAAAAAAAAAAAAAAAA&#13;&#10;AAAAAAAAAAAAAAAAAAAAAAAAAIoAAAD/AAAA/wAAAP8AAAD/AAAA/wAAAP8AAAD/AAAA/wAAAP8A&#13;&#10;AAD/AAAA/wAAAP8AAAD/AAAA/wAAAP8AAAD/AAAA/wAAAP8AAACtAAAAEQ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RQAAAP8AAAD/AAAA/wAAAP8AAAD/&#13;&#10;AAAA/wAAAP8AAAD/AAAA/wAAAP8AAAD/AAAA/wAAAHkAAAAAAAAAAAAAAAAAAAAAAAAAAAAAAAAA&#13;&#10;AAAAAAAAAAAAAAAAAAAAAAAAAAAAAAAAAAAAAAAAaAAAAP8AAAD/AAAA/wAAAP8AAAD/AAAA/wAA&#13;&#10;AP8AAAD/AAAA/wAAAP8AAAD/AAAA/wAAAP8AAAD/AAAA/wAAAP8AAAD/AAAAwwAAAFcAAAAD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MgAAAP4A&#13;&#10;AAD/AAAA/wAAAP8AAAD/AAAA/wAAAP8AAAD/AAAA/wAAAP8AAAD/AAAA/wAAAPwAAABWAAAAAAAA&#13;&#10;AAAAAAAAAAAAAAAAAAAAAAAAAAAAAAAAAAAAAAAAAAAAAAAAAAAAAAA6AAAA9AAAAP8AAAD/AAAA&#13;&#10;/wAAAP8AAAD/AAAA/wAAAP8AAAD/AAAA/wAAAP8AAAD/AAAA/wAAAP8AAAD/AAAA/wAAALAAAABG&#13;&#10;AAAAAw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GgAAAPAAAAD/AAAA/wAAAP8AAAD/AAAA/wAAAP8AAAD/AAAA/wAAAP8AAAD/AAAA&#13;&#10;/wAAAP8AAADtAAAAMAAAAAAAAAAAAAAAAAAAAAAAAAAAAAAAAAAAAAAAAAAAAAAAAAAAAA8AAADR&#13;&#10;AAAA/wAAAP8AAAD/AAAA/wAAAP8AAAD/AAAA/wAAAP8AAAD/AAAA/wAAAP8AAAD/AAAA/wAAAP8A&#13;&#10;AADSAAAATw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QAAAK4AAAD/AAAA/wAAAP8AAAD/AAAA/wAAAP8AAAD/&#13;&#10;AAAA/wAAAP8AAAD/AAAA/wAAAP8AAAD/AAAAxgAAAAkAAAAAAAAAAAAAAAAAAAAAAAAAAAAAAAAA&#13;&#10;AAAAAAAAAAAAAIcAAAD/AAAA/wAAAP8AAAD/AAAA/wAAAP8AAAD/AAAA/wAAAP8AAAD/AAAA/wAA&#13;&#10;AP8AAAD/AAAA/gAAAIwAAAAQ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wAAADoAAAA/wAAAP8A&#13;&#10;AAD/AAAA/wAAAP8AAAD/AAAA/wAAAP8AAAD/AAAA/wAAAP8AAAD/AAAA/wAAAHkAAAAAAAAAAAAA&#13;&#10;AAAAAAAAAAAAAAAAAAAAAAAAAAAALQAAAPMAAAD/AAAA/wAAAP8AAAD/AAAA/wAAAP8AAAD/AAAA&#13;&#10;/wAAAP8AAAD/AAAA/wAAAP8AAADxAAAAYQ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6AAAA4wAAAP8AAAD/AAAA/wAAAP8AAAD/AAAA/wAAAP8AAAD/AAAA/wAAAP8AAAD/AAAA&#13;&#10;/wAAAPAAAAAlAAAAAAAAAAAAAAAAAAAAAAAAAAAAAAAAAAAApgAAAP8AAAD/AAAA/wAAAP8AAAD/&#13;&#10;AAAA/wAAAP8AAAD/AAAA/wAAAP8AAAD/AAAA/wAAAO4AAABD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KwAAANcAAAD/AAAA/wAAAP8AAAD/AAAA/wAAAP8AAAD/&#13;&#10;AAAA/wAAAP8AAAD/AAAA/wAAAP8AAACYAAAAAAAAAAAAAAAAAAAAAAAAAAAAAAAwAAAA+AAAAP8A&#13;&#10;AAD/AAAA/wAAAP8AAAD/AAAA/wAAAP8AAAD/AAAA/wAAAP8AAAD/AAAA8wAAAEo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CYAAADcAAAA/wAAAP8A&#13;&#10;AAD/AAAA/wAAAP8AAAD/AAAA/wAAAP8AAAD/AAAA/wAAAP8AAAD0AAAAKgAAAAAAAAAAAAAAAAAA&#13;&#10;AAAAAACTAAAA/wAAAP8AAAD/AAAA/wAAAP8AAAD/AAAA/wAAAP8AAAD/AAAA/wAAAP8AAAD/AAAA&#13;&#10;Y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yAAAA7QAAAP8AAAD/AAAA/wAAAP8AAAD/AAAA/wAAAP8AAAD/AAAA/wAAAP8AAAD/AAAA&#13;&#10;igAAAAAAAAAAAAAAAAAAABMAAADmAAAA/wAAAP8AAAD/AAAA/wAAAP8AAAD/AAAA/wAAAP8AAAD/&#13;&#10;AAAA/wAAAP8AAACk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KQAAAAOAAAAAAAAAAAAAAAAAAAAAAAA&#13;&#10;AAAAAAAAAAAAAAAAAAAAAAAAAAAAAAAAAAAAAAAAAAAAAAAAAAAAAAAAAAAAAAAAAAAAAAAAAAAA&#13;&#10;AAAAAAYAAACI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6AAAAgQAAAAMAAAAAAAAA&#13;&#10;AAAAAAAAAAAAAAAAAAAAAAAAAAAAAAAAAAAAAAAAAAAAAAAAAAAAAAAAAAAAAAAAAAAAAAAAAAAA&#13;&#10;AAAAAAAAAAAAAAAAAAAAAAAAAAAAAAAAAAAAXQAAAOg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NsAAABN&#13;&#10;AAAAAAAAAAAAAAAAAAAAAAAAAAAAAAAAAAAAAAAAAAAAAAAAAAAAAAAAAAAAAAAAAAAAAAAAAAAA&#13;&#10;AAAAAAAAAAAAAAAAAAAAAAAAAAAAAAAAAAAAAAAAAAAAAAAAAAAAAAAAAAAAACQAAACr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6AAAAmAAAABgAAAAAAAAAAAAAAAAAAAAAAAAAAAAAAAAAAAAAAAAAAAAAAAAAAAAAAAAAAAAA&#13;&#10;AAAAAAAAAAAAAAAAAAAAAAAAAAAAAAAAAAAAAAAAAAAAAAAAAAAAAAAAAAAAAAAAAAAAAAAAAAAA&#13;&#10;AAAAAAAAAAAAAAAAWgAAANE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gAAAAAAAAAAAAAAAAAAAAAAAAAAAAAAAAAAAAAAAAAAAAAAAAAA&#13;&#10;AAAAAAAAAAAAAAAAAAAAAAAAAAAAAAAAAAAAAAAAAAAACAAAABIAAAAeAAAAKgAAADQAAAA4AAAA&#13;&#10;PgAAAEMAAABAAAAAOgAAADYAAAAvAAAAIwAAABcAAAAMAAAAAgAAAAAAAAAAAAAAAAAAAAAAAAAA&#13;&#10;AAAAAAAAAAAAAAAAAAAAAAAAAAAAAAAAAAAAAAAAAAAAAAAAAAAAAAAAAAAAAAALAAAA3A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g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LAAAA3A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Q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JAAAA3Q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kgAAAAAAAAAAAAAAAAAAAAAAAAAAAAAAAAAAAAAAAAAAAAAAAAAAAAAAAAAAAAAAAAAA&#13;&#10;AAAAAAAAAAAAAAAAAAAAAAAAAAAAAAAAAAAAAAAAAAAAAAAAAAAAAAAAAAAAAAAAAAAAAAAAAAAA&#13;&#10;AAAAAAAAAAAAAAAAAAAAAAAAAAAAAAAAAAAAAAAAAAAAAAAAAAAAAAAAAAAAAAAAAAAAAAAAAAAA&#13;&#10;AAAAAAAAAAAAAAAAAAAAAAAAAAAAAAAAAAAAAAAAAAAAAAAwAAAA9Q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AAAAFsAAAAAAAAAAAAAAAAAAAAAAAAAAAAAAAAAAAAAAAAA&#13;&#10;AAAAAAAAAAAAAAAAAAAAAAAAAAAAAAAAAAAAAAAAAAAAAAAAAAAAAAAAAAAAAAAAAAAAAAAAAAAA&#13;&#10;AAAAAAAAAAAAAAAAAAAAAAAAAAAAAAAAAAAAAAAAAAAAAAAAAAAAAAAAAAAAAAAAAAAAAAAAAAAA&#13;&#10;AAAAAAAAAAAAAAAAAAAAAAAAAAAAAAAAAAAAAAAAAAAAAAAAAAAAAAAAAAAAABcAAADLAAAA/w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PYAAABuAAAAAgAAAAAAAAAA&#13;&#10;AAAAAAAAAAAAAAAAAAAAAAAAAAAAAAAAAAAAAAAAAAAAAAAAAAAAAAAAAAAAAAAAAAAAAAAAAAAA&#13;&#10;AAAAAAAAAAAAAAAAAAAAAAAAAAAAAAAAAAAAAAAAAAAAAAAAAAAAAAAAAAAAAAAAAAAAAAAAAAAA&#13;&#10;AAAAAAAAAAAAAAAAAAAAAAAAAAAAAAAAAAAAAAAAAAAAAAAAAAAAAAAAAAAAAAAAAAAAAAAAAAAA&#13;&#10;MQAAAMkAAAD/AAAA/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MU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MU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D/AAAA/wAA&#13;&#10;AP8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MUAAAD/AAAA/wAAAP8AAAD/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P8AAAD/AAAA/wAAAP8AAAD/AAAA&#13;&#10;/wAAAP8AAAD/AAAA/wAAAP8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MUAAAD/AAAA/wAAAP8AAAD/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wAAAP8AAAD/AAAA/wAAAP8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MUAAAD/AAAA/wAAAP8A&#13;&#10;AAD/AAAA/w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AAAA/wAAAP8AAAD/AAAA/wAAAP8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MUAAAD/AAAA&#13;&#10;/wAAAP8AAAD/AAAA/wAAAP8AAAD/AAAA/wAAAP8AAAD/AAAAW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JAAAA2wAAAP8AAAD/AAAA/wAAAP8AAAD/AAAA/wAAAP8AAAD/AAAA/wAAAP8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LsAAAD/AAAA/wAAAP8AAAD/AAAA/wAAAP8AAAD/AAAA/wAAAP8AAAD/AAAAfw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gAAAA7wAAAP8AAAD/AAAA/wAAAP8AAAD/AAAA/wAAAP8A&#13;&#10;AAD/AAAA/wAAAP4AAAA0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BDAAAAzQAAAP8AAAD/&#13;&#10;AAAA/wAAAP8AAAD/AAAA/wAAAP8AAAD/AAAA/wAAAP8AAAD/AAAA/wAAAP8AAAD/AAAA/wAAAP8A&#13;&#10;AAD/AAAA/wAAAP8AAAD/AAAA/wAAAP8AAAD/AAAA/wAAAP8AAAD/AAAA/wAAAP8AAAD/AAAA/wAA&#13;&#10;AP8AAAD/AAAA/wAAAP8AAAD/AAAA/wAAAP8AAAD/AAAA/wAAAP8AAAD/AAAA/wAAAP8AAAD/AAAA&#13;&#10;/wAAAP8AAAD/AAAA/wAAAP8AAAD/AAAA/wAAAP8AAAD/AAAA/wAAAP8AAADzAAAAfgAAAAk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fAAAAjQAAAOgAAAD/AAAA/wAAAP8AAAD/AAAA&#13;&#10;/wAAAP8AAAD/AAAA/wAAAP8AAAD/AAAA/wAAAP8AAAD/AAAA/wAAAP8AAAD/AAAA/wAAAP8AAAD/&#13;&#10;AAAA/wAAAP8AAAD/AAAA/wAAAP8AAAD/AAAA/wAAAP8AAAD/AAAA/wAAAP8AAAD/AAAA/wAAAP8A&#13;&#10;AAD/AAAA/wAAAP8AAAD/AAAA/wAAAP8AAAD/AAAA/wAAAP8AAAD/AAAA/wAAAP8AAAD/AAAA/wAA&#13;&#10;APwAAAC5AAAARg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BsAAABz&#13;&#10;AAAA0AAAAP8AAAD/AAAA/wAAAP8AAAD/AAAA/wAAAP8AAAD/AAAA/wAAAP8AAAD/AAAA/wAAAP8A&#13;&#10;AAD/AAAA/wAAAP8AAAD/AAAA/wAAAP8AAAD/AAAA/wAAAP8AAAD/AAAA/wAAAP8AAAD/AAAA/wAA&#13;&#10;AP8AAAD/AAAA/wAAAP8AAAD/AAAA/wAAAP8AAAD/AAAA/wAAAP8AAAD/AAAA/wAAAP8AAAD/AAAA&#13;&#10;/wAAAP8AAADoAAAAnAAAADo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BwAAAD4AAACRAAAA2QAAAP0AAAD/AAAA/wAAAP8AAAD/AAAA/wAA&#13;&#10;AP8AAAD/AAAA/wAAAP8AAAD/AAAA/wAAAP8AAAD/AAAA/wAAAP8AAAD/AAAA/wAAAP8AAAD/AAAA&#13;&#10;/wAAAP8AAAD/AAAA/wAAAP8AAAD/AAAA/wAAAP8AAAD/AAAA/wAAAP8AAAD/AAAA/wAAAP8AAAD/&#13;&#10;AAAA/wAAAP8AAADqAAAAsgAAAF4AAAAZ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CwAAADcAAAB3AAAA&#13;&#10;twAAAOIAAAD9AAAA/wAAAP8AAAD/AAAA/wAAAP8AAAD/AAAA/wAAAP8AAAD/AAAA/wAAAP8AAAD/&#13;&#10;AAAA/wAAAP8AAAD/AAAA/wAAAP8AAAD/AAAA/wAAAP8AAAD/AAAA/wAAAP8AAAD/AAAA/wAAAP8A&#13;&#10;AAD/AAAA/wAAAO8AAADLAAAAlAAAAFAAAAAZ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BEAAAA3AAAAZgAAAJEAAAC4AAAA2gAAAO0AAAD7AAAA/wAAAP8A&#13;&#10;AAD/AAAA/wAAAP8AAAD/AAAA/wAAAP8AAAD/AAAA/wAAAP8AAAD/AAAA/wAAAP8AAAD/AAAA/gAA&#13;&#10;APQAAADhAAAAxgAAAKAAAAB2AAAASAAAAB0AAAAC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">
                <v:rect id="Rechthoek 88" o:spid="_x0000_s1091" style="position:absolute;width:51885;height:4504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" fillcolor="white [3201]" strokecolor="black [3213]" strokeweight="1pt">
                  <v:textbox>
                    <w:txbxContent>
                      <w:p w14:paraId="7B383923" w14:textId="77777777" w:rsidR="00D37D2B" w:rsidRPr="00475B51" w:rsidRDefault="00D37D2B" w:rsidP="00D37D2B">
                        <w:pPr>
                          <w:spacing w:after="0" w:line="240" w:lineRule="auto"/>
                          <w:jc w:val="center"/>
                          <w:rPr>
                            <w:rFonts w:ascii="Times New Roman" w:eastAsia="Times New Roman" w:hAnsi="Times New Roman" w:cs="Times New Roman"/>
                            <w:color w:val="auto"/>
                            <w:lang w:val="nl-NL" w:eastAsia="nl-NL" w:bidi="ar-SA"/>
                          </w:rPr>
                        </w:pPr>
                      </w:p>
                      <w:p w14:paraId="36F4EE00" w14:textId="77777777" w:rsidR="00D37D2B" w:rsidRDefault="00D37D2B" w:rsidP="00D37D2B">
                        <w:pPr>
                          <w:jc w:val="center"/>
                        </w:pPr>
                      </w:p>
                    </w:txbxContent>
                  </v:textbox>
                </v:rect>
                <v:group id="Groep 181" o:spid="_x0000_s1092" style="position:absolute;left:3017;top:1828;width:45712;height:40233" coordsize="45712,4023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">
                  <v:shape id="Tekstvak 114" o:spid="_x0000_s1093" type="#_x0000_t202" style="position:absolute;left:17099;width:7124;height:256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" fillcolor="white [3201]" stroked="f" strokeweight=".5pt">
                    <v:textbox inset="0,0,0,0">
                      <w:txbxContent>
                        <w:p w14:paraId="6D5B3A42" w14:textId="77777777" w:rsidR="00D37D2B" w:rsidRPr="00E01E96" w:rsidRDefault="00D37D2B" w:rsidP="00D37D2B">
                          <w:pPr>
                            <w:jc w:val="center"/>
                            <w:rPr>
                              <w:rFonts w:ascii="Helvetica Neue Thin" w:hAnsi="Helvetica Neue Thin"/>
                              <w:lang w:val="nl-NL"/>
                            </w:rPr>
                          </w:pPr>
                          <w:r w:rsidRPr="00E01E96">
                            <w:rPr>
                              <w:rFonts w:ascii="Helvetica Neue Thin" w:hAnsi="Helvetica Neue Thin"/>
                              <w:lang w:val="nl-NL"/>
                            </w:rPr>
                            <w:t>Database</w:t>
                          </w:r>
                        </w:p>
                      </w:txbxContent>
                    </v:textbox>
                  </v:shape>
                  <v:shape id="Afbeelding 133" o:spid="_x0000_s1094" type="#_x0000_t75" style="position:absolute;left:17556;top:2286;width:5759;height:57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">
                    <v:imagedata r:id="rId23" o:title=""/>
                  </v:shape>
                  <v:roundrect id="Afgeronde rechthoek 137" o:spid="_x0000_s1095" style="position:absolute;left:6217;top:12161;width:28342;height:1417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44" o:spid="_x0000_s1096" type="#_x0000_t202" style="position:absolute;left:19659;top:24048;width:13707;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" filled="f" stroked="f" strokeweight=".5pt">
                    <v:textbox inset="0,0,0,0">
                      <w:txbxContent>
                        <w:p w14:paraId="5FD6E206"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 xml:space="preserve">Node.js </w:t>
                          </w:r>
                          <w:proofErr w:type="spellStart"/>
                          <w:r>
                            <w:rPr>
                              <w:rFonts w:ascii="Helvetica Neue Thin" w:hAnsi="Helvetica Neue Thin"/>
                              <w:lang w:val="nl-NL"/>
                            </w:rPr>
                            <w:t>application</w:t>
                          </w:r>
                          <w:proofErr w:type="spellEnd"/>
                        </w:p>
                      </w:txbxContent>
                    </v:textbox>
                  </v:shape>
                  <v:roundrect id="Afgeronde rechthoek 150" o:spid="_x0000_s1097" style="position:absolute;left:7680;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" fillcolor="#de687b [2134]" strokecolor="#293b3c [1604]" strokeweight="1pt">
                    <v:fill color2="#f4cad1 [758]" rotate="t" angle="45" colors="0 #e99097;.5 #efbcc0;1 #f7dfe0" focus="100%" type="gradient"/>
                    <v:stroke joinstyle="miter"/>
                  </v:roundrect>
                  <v:roundrect id="Afgeronde rechthoek 155" o:spid="_x0000_s1098" style="position:absolute;left:17007;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" fillcolor="#e89c8e [1943]" strokecolor="#293b3c [1604]" strokeweight="1pt">
                    <v:fill color2="#e89c8e [1943]" rotate="t" angle="45" colors="0 #ffbbb0;.5 #fed4cd;1 #fee9e6" focus="100%" type="gradient"/>
                    <v:stroke joinstyle="miter"/>
                  </v:roundrect>
                  <v:roundrect id="Afgeronde rechthoek 156" o:spid="_x0000_s1099" style="position:absolute;left:25968;top:13075;width:7316;height:1051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" fillcolor="#f2dfa5 [2137]" strokecolor="#293b3c [1604]" strokeweight="1pt">
                    <v:fill color2="#faf4e0 [761]" rotate="t" angle="45" colors="0 #ffeaa3;.5 #fff0c6;1 #fff7e3" focus="100%" type="gradient"/>
                    <v:stroke joinstyle="miter"/>
                  </v:roundrect>
                  <v:shape id="Tekstvak 157" o:spid="_x0000_s1100" type="#_x0000_t202" style="position:absolute;left:8138;top:14264;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" filled="f" stroked="f" strokeweight=".5pt">
                    <v:textbox inset="0,0,0,0">
                      <w:txbxContent>
                        <w:p w14:paraId="51A9D752" w14:textId="77777777" w:rsidR="00D37D2B" w:rsidRPr="00886F0B" w:rsidRDefault="00D37D2B" w:rsidP="00D37D2B">
                          <w:pPr>
                            <w:spacing w:line="240" w:lineRule="auto"/>
                            <w:jc w:val="center"/>
                            <w:rPr>
                              <w:rFonts w:ascii="Helvetica Neue Thin" w:hAnsi="Helvetica Neue Thin"/>
                              <w:sz w:val="20"/>
                            </w:rPr>
                          </w:pPr>
                          <w:r w:rsidRPr="00886F0B">
                            <w:rPr>
                              <w:rFonts w:ascii="Helvetica Neue Thin" w:hAnsi="Helvetica Neue Thin"/>
                              <w:sz w:val="20"/>
                            </w:rPr>
                            <w:t xml:space="preserve">Express-based </w:t>
                          </w:r>
                          <w:r>
                            <w:rPr>
                              <w:rFonts w:ascii="Helvetica Neue Thin" w:hAnsi="Helvetica Neue Thin"/>
                              <w:sz w:val="20"/>
                            </w:rPr>
                            <w:br/>
                          </w:r>
                          <w:r>
                            <w:rPr>
                              <w:rFonts w:ascii="Helvetica Neue Thin" w:hAnsi="Helvetica Neue Thin"/>
                              <w:sz w:val="20"/>
                            </w:rPr>
                            <w:br/>
                          </w:r>
                          <w:r w:rsidRPr="00886F0B">
                            <w:rPr>
                              <w:rFonts w:ascii="Helvetica Neue Thin" w:hAnsi="Helvetica Neue Thin"/>
                              <w:sz w:val="20"/>
                            </w:rPr>
                            <w:t>HTTP REST API</w:t>
                          </w:r>
                        </w:p>
                        <w:p w14:paraId="7BB64824" w14:textId="77777777" w:rsidR="00D37D2B" w:rsidRPr="00886F0B" w:rsidRDefault="00D37D2B" w:rsidP="00D37D2B">
                          <w:pPr>
                            <w:spacing w:line="240" w:lineRule="auto"/>
                            <w:rPr>
                              <w:rFonts w:ascii="Helvetica Neue Thin" w:hAnsi="Helvetica Neue Thin"/>
                              <w:sz w:val="20"/>
                            </w:rPr>
                          </w:pPr>
                        </w:p>
                      </w:txbxContent>
                    </v:textbox>
                  </v:shape>
                  <v:shape id="Tekstvak 158" o:spid="_x0000_s1101" type="#_x0000_t202" style="position:absolute;left:17373;top:13990;width:6675;height:859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" filled="f" stroked="f" strokeweight=".5pt">
                    <v:textbox inset="0,0,0,0">
                      <w:txbxContent>
                        <w:p w14:paraId="1AFA87BD" w14:textId="77777777" w:rsidR="00D37D2B" w:rsidRDefault="00D37D2B" w:rsidP="00D37D2B">
                          <w:pPr>
                            <w:spacing w:line="240" w:lineRule="auto"/>
                            <w:jc w:val="center"/>
                            <w:rPr>
                              <w:rFonts w:ascii="Helvetica Neue Thin" w:hAnsi="Helvetica Neue Thin"/>
                              <w:sz w:val="20"/>
                            </w:rPr>
                          </w:pPr>
                        </w:p>
                        <w:p w14:paraId="18361E7A"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Application logic</w:t>
                          </w:r>
                        </w:p>
                        <w:p w14:paraId="6F3BE65D" w14:textId="77777777" w:rsidR="00D37D2B" w:rsidRPr="00886F0B" w:rsidRDefault="00D37D2B" w:rsidP="00D37D2B">
                          <w:pPr>
                            <w:spacing w:line="240" w:lineRule="auto"/>
                            <w:rPr>
                              <w:rFonts w:ascii="Helvetica Neue Thin" w:hAnsi="Helvetica Neue Thin"/>
                              <w:sz w:val="20"/>
                            </w:rPr>
                          </w:pPr>
                        </w:p>
                      </w:txbxContent>
                    </v:textbox>
                  </v:shape>
                  <v:shape id="Tekstvak 162" o:spid="_x0000_s1102" type="#_x0000_t202" style="position:absolute;left:26334;top:13898;width:6675;height:85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" filled="f" stroked="f" strokeweight=".5pt">
                    <v:textbox inset="0,0,0,0">
                      <w:txbxContent>
                        <w:p w14:paraId="680178E4" w14:textId="77777777" w:rsidR="00D37D2B" w:rsidRDefault="00D37D2B" w:rsidP="00D37D2B">
                          <w:pPr>
                            <w:spacing w:line="240" w:lineRule="auto"/>
                            <w:jc w:val="center"/>
                            <w:rPr>
                              <w:rFonts w:ascii="Helvetica Neue Thin" w:hAnsi="Helvetica Neue Thin"/>
                              <w:sz w:val="20"/>
                            </w:rPr>
                          </w:pPr>
                        </w:p>
                        <w:p w14:paraId="1B87AD74" w14:textId="77777777" w:rsidR="00D37D2B" w:rsidRPr="00886F0B" w:rsidRDefault="00D37D2B" w:rsidP="00D37D2B">
                          <w:pPr>
                            <w:spacing w:line="240" w:lineRule="auto"/>
                            <w:jc w:val="center"/>
                            <w:rPr>
                              <w:rFonts w:ascii="Helvetica Neue Thin" w:hAnsi="Helvetica Neue Thin"/>
                              <w:sz w:val="20"/>
                            </w:rPr>
                          </w:pPr>
                          <w:r>
                            <w:rPr>
                              <w:rFonts w:ascii="Helvetica Neue Thin" w:hAnsi="Helvetica Neue Thin"/>
                              <w:sz w:val="20"/>
                            </w:rPr>
                            <w:t>Front end service</w:t>
                          </w:r>
                        </w:p>
                        <w:p w14:paraId="3F1600D3" w14:textId="77777777" w:rsidR="00D37D2B" w:rsidRPr="00886F0B" w:rsidRDefault="00D37D2B" w:rsidP="00D37D2B">
                          <w:pPr>
                            <w:spacing w:line="240" w:lineRule="auto"/>
                            <w:rPr>
                              <w:rFonts w:ascii="Helvetica Neue Thin" w:hAnsi="Helvetica Neue Thin"/>
                              <w:sz w:val="20"/>
                            </w:rPr>
                          </w:pPr>
                        </w:p>
                      </w:txbxContent>
                    </v:textbox>
                  </v:shape>
                  <v:shape id="Afbeelding 130" o:spid="_x0000_s1103" type="#_x0000_t75" style="position:absolute;left:35935;top:14356;width:6262;height:713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">
                    <v:imagedata r:id="rId24" o:title=""/>
                  </v:shape>
                  <v:shape id="Tekstvak 135" o:spid="_x0000_s1104" type="#_x0000_t202" style="position:absolute;left:35570;top:21579;width:7124;height:475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" fillcolor="white [3201]" stroked="f" strokeweight=".5pt">
                    <v:textbox inset="0,0,0,0">
                      <w:txbxContent>
                        <w:p w14:paraId="4A2A75A5"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Backend Server</w:t>
                          </w:r>
                        </w:p>
                      </w:txbxContent>
                    </v:textbox>
                  </v:shape>
                  <v:shape id="Rechte verbindingslijn met pijl 163" o:spid="_x0000_s1105" type="#_x0000_t32" style="position:absolute;left:14996;top:18196;width:201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" strokecolor="#53777a [3204]" strokeweight=".5pt">
                    <v:stroke startarrow="block" endarrow="block" joinstyle="miter"/>
                  </v:shape>
                  <v:shape id="Afbeelding 165" o:spid="_x0000_s1106" type="#_x0000_t75" alt="Afbeeldingsresultaat voor user clipart" style="position:absolute;left:41605;top:31546;width:3035;height:400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">
                    <v:imagedata r:id="rId25" o:title="Afbeeldingsresultaat voor user clipart"/>
                  </v:shape>
                  <v:shape id="Tekstvak 166" o:spid="_x0000_s1107" type="#_x0000_t202" style="position:absolute;left:40873;top:36118;width:4839;height:272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" fillcolor="white [3201]" stroked="f" strokeweight=".5pt">
                    <v:textbox inset="0,0,0,0">
                      <w:txbxContent>
                        <w:p w14:paraId="59F0105C" w14:textId="77777777" w:rsidR="00D37D2B" w:rsidRPr="00E01E96" w:rsidRDefault="00D37D2B" w:rsidP="00D37D2B">
                          <w:pPr>
                            <w:spacing w:line="240" w:lineRule="auto"/>
                            <w:jc w:val="center"/>
                            <w:rPr>
                              <w:rFonts w:ascii="Helvetica Neue Thin" w:hAnsi="Helvetica Neue Thin"/>
                              <w:lang w:val="nl-NL"/>
                            </w:rPr>
                          </w:pPr>
                          <w:r>
                            <w:rPr>
                              <w:rFonts w:ascii="Helvetica Neue Thin" w:hAnsi="Helvetica Neue Thin"/>
                              <w:lang w:val="nl-NL"/>
                            </w:rPr>
                            <w:t>User</w:t>
                          </w:r>
                        </w:p>
                      </w:txbxContent>
                    </v:textbox>
                  </v:shape>
                  <v:roundrect id="Afgeronde rechthoek 169" o:spid="_x0000_s1108" style="position:absolute;left:27706;top:29535;width:12801;height:1069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" fillcolor="#87aaad [2132]" strokecolor="#293b3c [1604]" strokeweight="1pt">
                    <v:fill color2="#d5e1e2 [756]" rotate="t" angle="45" colors="0 #a5b8ba;.5 #c8d3d4;1 #e4e9e9" focus="100%" type="gradient"/>
                    <v:stroke joinstyle="miter"/>
                  </v:roundrect>
                  <v:shape id="Tekstvak 170" o:spid="_x0000_s1109" type="#_x0000_t202" style="position:absolute;left:29718;top:37673;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" filled="f" stroked="f" strokeweight=".5pt">
                    <v:textbox inset="0,0,0,0">
                      <w:txbxContent>
                        <w:p w14:paraId="69B075F5"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Client browser</w:t>
                          </w:r>
                        </w:p>
                      </w:txbxContent>
                    </v:textbox>
                  </v:shape>
                  <v:shape id="Rechte verbindingslijn met pijl 171" o:spid="_x0000_s1110" type="#_x0000_t32" style="position:absolute;left:20756;top:8321;width:0;height:475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" strokecolor="#53777a [3204]" strokeweight=".5pt">
                    <v:stroke startarrow="block" endarrow="block" joinstyle="miter"/>
                  </v:shape>
                  <v:shape id="Afbeelding 172" o:spid="_x0000_s1111" type="#_x0000_t75" style="position:absolute;left:28986;top:31089;width:10058;height:50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" stroked="t" strokecolor="black [3213]" strokeweight=".25pt">
                    <v:imagedata r:id="rId26" o:title="" croptop="11638f" cropbottom="9427f" cropleft="7697f" cropright="8073f"/>
                    <v:path arrowok="t"/>
                  </v:shape>
                  <v:shape id="Rechte verbindingslijn met pijl 173" o:spid="_x0000_s1112" type="#_x0000_t32" style="position:absolute;left:33009;top:23591;width:355;height:749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" strokecolor="#53777a [3204]" strokeweight=".5pt">
                    <v:stroke endarrow="block" joinstyle="miter"/>
                  </v:shape>
                  <v:shape id="Rechte verbindingslijn met pijl 174" o:spid="_x0000_s1113" type="#_x0000_t32" style="position:absolute;left:14996;top:23591;width:13533;height:79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" strokecolor="#53777a [3204]" strokeweight=".5pt">
                    <v:stroke startarrow="block" endarrow="block" joinstyle="miter"/>
                  </v:shape>
                  <v:shape id="Afbeelding 178" o:spid="_x0000_s1114" type="#_x0000_t75" alt="/var/folders/5q/849nfccj54jdss01_12wrvmw0000gn/T/com.microsoft.Word/Content.MSO/69C9D0BB.tmp" style="position:absolute;left:1828;top:28803;width:7316;height:731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">
                    <v:imagedata r:id="rId27" o:title="69C9D0BB" grayscale="t" bilevel="t"/>
                  </v:shape>
                  <v:shape id="Tekstvak 179" o:spid="_x0000_s1115" type="#_x0000_t202" style="position:absolute;top:36210;width:11245;height:255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" filled="f" stroked="f" strokeweight=".5pt">
                    <v:textbox inset="0,0,0,0">
                      <w:txbxContent>
                        <w:p w14:paraId="31AA1E5B" w14:textId="77777777" w:rsidR="00D37D2B" w:rsidRPr="00E01E96" w:rsidRDefault="00D37D2B" w:rsidP="00D37D2B">
                          <w:pPr>
                            <w:jc w:val="center"/>
                            <w:rPr>
                              <w:rFonts w:ascii="Helvetica Neue Thin" w:hAnsi="Helvetica Neue Thin"/>
                              <w:lang w:val="nl-NL"/>
                            </w:rPr>
                          </w:pPr>
                          <w:r>
                            <w:rPr>
                              <w:rFonts w:ascii="Helvetica Neue Thin" w:hAnsi="Helvetica Neue Thin"/>
                              <w:lang w:val="nl-NL"/>
                            </w:rPr>
                            <w:t>3rd party</w:t>
                          </w:r>
                        </w:p>
                      </w:txbxContent>
                    </v:textbox>
                  </v:shape>
                  <v:shape id="Rechte verbindingslijn met pijl 180" o:spid="_x0000_s1116" type="#_x0000_t32" style="position:absolute;left:7132;top:24048;width:2834;height:7036;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" strokecolor="#53777a [3204]" strokeweight=".5pt">
                    <v:stroke startarrow="block" endarrow="block" joinstyle="miter"/>
                  </v:shape>
                </v:group>
                <w10:anchorlock/>
              </v:group>
            </w:pict>
          </mc:Fallback>
        </mc:AlternateContent>
      </w:r>
    </w:p>
    <w:p w14:paraId="5BA01B35" w14:textId="0CE85F1A" w:rsidR="00D37D2B" w:rsidRDefault="00D37D2B" w:rsidP="00D37D2B">
      <w:pPr>
        <w:pStyle w:val="Bijschrift"/>
        <w:jc w:val="center"/>
      </w:pPr>
      <w:bookmarkStart w:id="79" w:name="_Ref2049368"/>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2</w:t>
      </w:r>
      <w:r w:rsidR="00C30F6E">
        <w:fldChar w:fldCharType="end"/>
      </w:r>
      <w:bookmarkEnd w:id="79"/>
      <w:r>
        <w:t>: High level architecture overview</w:t>
      </w:r>
    </w:p>
    <w:p w14:paraId="535EE9B2" w14:textId="77777777" w:rsidR="00D37D2B" w:rsidRDefault="00D37D2B" w:rsidP="008B7B19"/>
    <w:p w14:paraId="6C42B526" w14:textId="77777777" w:rsidR="008B7B19" w:rsidRDefault="008B7B19" w:rsidP="008B7B19"/>
    <w:p w14:paraId="55CFD8CC" w14:textId="77777777" w:rsidR="00A96B01" w:rsidRDefault="00A94275" w:rsidP="00A96B01">
      <w:pPr>
        <w:keepNext/>
        <w:jc w:val="center"/>
      </w:pPr>
      <w:r>
        <w:rPr>
          <w:noProof/>
        </w:rPr>
        <w:lastRenderedPageBreak/>
        <mc:AlternateContent>
          <mc:Choice Requires="wps">
            <w:drawing>
              <wp:anchor distT="0" distB="0" distL="114300" distR="114300" simplePos="0" relativeHeight="251768832" behindDoc="0" locked="0" layoutInCell="1" allowOverlap="1" wp14:anchorId="6BEAD6C7" wp14:editId="3109FADD">
                <wp:simplePos x="0" y="0"/>
                <wp:positionH relativeFrom="column">
                  <wp:posOffset>3520028</wp:posOffset>
                </wp:positionH>
                <wp:positionV relativeFrom="paragraph">
                  <wp:posOffset>4049843</wp:posOffset>
                </wp:positionV>
                <wp:extent cx="791845" cy="1855694"/>
                <wp:effectExtent l="0" t="0" r="59055" b="36830"/>
                <wp:wrapNone/>
                <wp:docPr id="82" name="Kromme verbindingslijn 82"/>
                <wp:cNvGraphicFramePr/>
                <a:graphic xmlns:a="http://schemas.openxmlformats.org/drawingml/2006/main">
                  <a:graphicData uri="http://schemas.microsoft.com/office/word/2010/wordprocessingShape">
                    <wps:wsp>
                      <wps:cNvCnPr/>
                      <wps:spPr>
                        <a:xfrm>
                          <a:off x="0" y="0"/>
                          <a:ext cx="791845" cy="1855694"/>
                        </a:xfrm>
                        <a:prstGeom prst="curvedConnector3">
                          <a:avLst>
                            <a:gd name="adj1" fmla="val 100174"/>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747C36"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Kromme verbindingslijn 82" o:spid="_x0000_s1026" type="#_x0000_t38" style="position:absolute;margin-left:277.15pt;margin-top:318.9pt;width:62.35pt;height:146.1pt;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" adj="21638" strokecolor="#92d050" strokeweight=".5pt">
                <v:stroke endarrow="block" joinstyle="miter"/>
              </v:shape>
            </w:pict>
          </mc:Fallback>
        </mc:AlternateContent>
      </w:r>
      <w:r>
        <w:rPr>
          <w:noProof/>
        </w:rPr>
        <mc:AlternateContent>
          <mc:Choice Requires="wps">
            <w:drawing>
              <wp:anchor distT="0" distB="0" distL="114300" distR="114300" simplePos="0" relativeHeight="251767808" behindDoc="0" locked="0" layoutInCell="1" allowOverlap="1" wp14:anchorId="6F014D11" wp14:editId="66E9BEE2">
                <wp:simplePos x="0" y="0"/>
                <wp:positionH relativeFrom="column">
                  <wp:posOffset>3130064</wp:posOffset>
                </wp:positionH>
                <wp:positionV relativeFrom="paragraph">
                  <wp:posOffset>1306642</wp:posOffset>
                </wp:positionV>
                <wp:extent cx="981636" cy="2347745"/>
                <wp:effectExtent l="0" t="25400" r="34925" b="14605"/>
                <wp:wrapNone/>
                <wp:docPr id="66" name="Rechte verbindingslijn met pijl 66"/>
                <wp:cNvGraphicFramePr/>
                <a:graphic xmlns:a="http://schemas.openxmlformats.org/drawingml/2006/main">
                  <a:graphicData uri="http://schemas.microsoft.com/office/word/2010/wordprocessingShape">
                    <wps:wsp>
                      <wps:cNvCnPr/>
                      <wps:spPr>
                        <a:xfrm flipV="1">
                          <a:off x="0" y="0"/>
                          <a:ext cx="981636" cy="2347745"/>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674F714" id="Rechte verbindingslijn met pijl 66" o:spid="_x0000_s1026" type="#_x0000_t32" style="position:absolute;margin-left:246.45pt;margin-top:102.9pt;width:77.3pt;height:184.85pt;flip:y;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" strokecolor="#9437ff" strokeweight=".5pt">
                <v:stroke endarrow="block" joinstyle="miter"/>
              </v:shape>
            </w:pict>
          </mc:Fallback>
        </mc:AlternateContent>
      </w:r>
      <w:r>
        <w:rPr>
          <w:noProof/>
        </w:rPr>
        <mc:AlternateContent>
          <mc:Choice Requires="wps">
            <w:drawing>
              <wp:anchor distT="0" distB="0" distL="114300" distR="114300" simplePos="0" relativeHeight="251726848" behindDoc="0" locked="0" layoutInCell="1" allowOverlap="1" wp14:anchorId="28698CF9" wp14:editId="304CD2B2">
                <wp:simplePos x="0" y="0"/>
                <wp:positionH relativeFrom="column">
                  <wp:posOffset>3014345</wp:posOffset>
                </wp:positionH>
                <wp:positionV relativeFrom="paragraph">
                  <wp:posOffset>1925843</wp:posOffset>
                </wp:positionV>
                <wp:extent cx="0" cy="1786890"/>
                <wp:effectExtent l="63500" t="0" r="38100" b="41910"/>
                <wp:wrapNone/>
                <wp:docPr id="148" name="Rechte verbindingslijn met pijl 148"/>
                <wp:cNvGraphicFramePr/>
                <a:graphic xmlns:a="http://schemas.openxmlformats.org/drawingml/2006/main">
                  <a:graphicData uri="http://schemas.microsoft.com/office/word/2010/wordprocessingShape">
                    <wps:wsp>
                      <wps:cNvCnPr/>
                      <wps:spPr>
                        <a:xfrm flipV="1">
                          <a:off x="0" y="0"/>
                          <a:ext cx="0" cy="178689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9C0A5EC" id="Rechte verbindingslijn met pijl 148" o:spid="_x0000_s1026" type="#_x0000_t32" style="position:absolute;margin-left:237.35pt;margin-top:151.65pt;width:0;height:140.7pt;flip: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" strokecolor="#9437ff" strokeweight=".5pt">
                <v:stroke startarrow="block" joinstyle="miter"/>
              </v:shape>
            </w:pict>
          </mc:Fallback>
        </mc:AlternateContent>
      </w:r>
      <w:r>
        <w:rPr>
          <w:noProof/>
        </w:rPr>
        <mc:AlternateContent>
          <mc:Choice Requires="wps">
            <w:drawing>
              <wp:anchor distT="0" distB="0" distL="114300" distR="114300" simplePos="0" relativeHeight="251720704" behindDoc="0" locked="0" layoutInCell="1" allowOverlap="1" wp14:anchorId="0954858E" wp14:editId="0E3BD467">
                <wp:simplePos x="0" y="0"/>
                <wp:positionH relativeFrom="column">
                  <wp:posOffset>1013497</wp:posOffset>
                </wp:positionH>
                <wp:positionV relativeFrom="paragraph">
                  <wp:posOffset>4264996</wp:posOffset>
                </wp:positionV>
                <wp:extent cx="45719" cy="899646"/>
                <wp:effectExtent l="25400" t="25400" r="43815" b="15240"/>
                <wp:wrapNone/>
                <wp:docPr id="140" name="Rechte verbindingslijn met pijl 140"/>
                <wp:cNvGraphicFramePr/>
                <a:graphic xmlns:a="http://schemas.openxmlformats.org/drawingml/2006/main">
                  <a:graphicData uri="http://schemas.microsoft.com/office/word/2010/wordprocessingShape">
                    <wps:wsp>
                      <wps:cNvCnPr/>
                      <wps:spPr>
                        <a:xfrm flipV="1">
                          <a:off x="0" y="0"/>
                          <a:ext cx="45719" cy="899646"/>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70266E" id="Rechte verbindingslijn met pijl 140" o:spid="_x0000_s1026" type="#_x0000_t32" style="position:absolute;margin-left:79.8pt;margin-top:335.85pt;width:3.6pt;height:70.85pt;flip:y;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" strokecolor="#c02942 [3206]" strokeweight=".5pt">
                <v:stroke endarrow="block" joinstyle="miter"/>
              </v:shape>
            </w:pict>
          </mc:Fallback>
        </mc:AlternateContent>
      </w:r>
      <w:r>
        <w:rPr>
          <w:noProof/>
        </w:rPr>
        <mc:AlternateContent>
          <mc:Choice Requires="wps">
            <w:drawing>
              <wp:anchor distT="0" distB="0" distL="114300" distR="114300" simplePos="0" relativeHeight="251721728" behindDoc="0" locked="0" layoutInCell="1" allowOverlap="1" wp14:anchorId="21BB06F0" wp14:editId="28502FD0">
                <wp:simplePos x="0" y="0"/>
                <wp:positionH relativeFrom="column">
                  <wp:posOffset>1260923</wp:posOffset>
                </wp:positionH>
                <wp:positionV relativeFrom="paragraph">
                  <wp:posOffset>4261260</wp:posOffset>
                </wp:positionV>
                <wp:extent cx="1304365" cy="911075"/>
                <wp:effectExtent l="25400" t="25400" r="16510" b="16510"/>
                <wp:wrapNone/>
                <wp:docPr id="141" name="Rechte verbindingslijn met pijl 141"/>
                <wp:cNvGraphicFramePr/>
                <a:graphic xmlns:a="http://schemas.openxmlformats.org/drawingml/2006/main">
                  <a:graphicData uri="http://schemas.microsoft.com/office/word/2010/wordprocessingShape">
                    <wps:wsp>
                      <wps:cNvCnPr/>
                      <wps:spPr>
                        <a:xfrm flipH="1" flipV="1">
                          <a:off x="0" y="0"/>
                          <a:ext cx="1304365" cy="911075"/>
                        </a:xfrm>
                        <a:prstGeom prst="straightConnector1">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EB14A12" id="Rechte verbindingslijn met pijl 141" o:spid="_x0000_s1026" type="#_x0000_t32" style="position:absolute;margin-left:99.3pt;margin-top:335.55pt;width:102.7pt;height:71.75pt;flip:x y;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" strokecolor="#00b0f0" strokeweight=".5pt">
                <v:stroke endarrow="block" joinstyle="miter"/>
              </v:shape>
            </w:pict>
          </mc:Fallback>
        </mc:AlternateContent>
      </w:r>
      <w:r>
        <w:rPr>
          <w:noProof/>
        </w:rPr>
        <mc:AlternateContent>
          <mc:Choice Requires="wps">
            <w:drawing>
              <wp:anchor distT="0" distB="0" distL="114300" distR="114300" simplePos="0" relativeHeight="251722752" behindDoc="0" locked="0" layoutInCell="1" allowOverlap="1" wp14:anchorId="0F335930" wp14:editId="2747017A">
                <wp:simplePos x="0" y="0"/>
                <wp:positionH relativeFrom="column">
                  <wp:posOffset>1544432</wp:posOffset>
                </wp:positionH>
                <wp:positionV relativeFrom="paragraph">
                  <wp:posOffset>4143972</wp:posOffset>
                </wp:positionV>
                <wp:extent cx="2120228" cy="1028363"/>
                <wp:effectExtent l="25400" t="25400" r="13970" b="13335"/>
                <wp:wrapNone/>
                <wp:docPr id="142" name="Rechte verbindingslijn met pijl 142"/>
                <wp:cNvGraphicFramePr/>
                <a:graphic xmlns:a="http://schemas.openxmlformats.org/drawingml/2006/main">
                  <a:graphicData uri="http://schemas.microsoft.com/office/word/2010/wordprocessingShape">
                    <wps:wsp>
                      <wps:cNvCnPr/>
                      <wps:spPr>
                        <a:xfrm flipH="1" flipV="1">
                          <a:off x="0" y="0"/>
                          <a:ext cx="2120228" cy="1028363"/>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412A359" id="Rechte verbindingslijn met pijl 142" o:spid="_x0000_s1026" type="#_x0000_t32" style="position:absolute;margin-left:121.6pt;margin-top:326.3pt;width:166.95pt;height:80.95pt;flip:x 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" strokecolor="#92d050" strokeweight=".5pt">
                <v:stroke endarrow="block" joinstyle="miter"/>
              </v:shape>
            </w:pict>
          </mc:Fallback>
        </mc:AlternateContent>
      </w:r>
      <w:r>
        <w:rPr>
          <w:noProof/>
        </w:rPr>
        <mc:AlternateContent>
          <mc:Choice Requires="wps">
            <w:drawing>
              <wp:anchor distT="0" distB="0" distL="114300" distR="114300" simplePos="0" relativeHeight="251703296" behindDoc="0" locked="0" layoutInCell="1" allowOverlap="1" wp14:anchorId="4DC18480" wp14:editId="6A1060A9">
                <wp:simplePos x="0" y="0"/>
                <wp:positionH relativeFrom="column">
                  <wp:posOffset>540422</wp:posOffset>
                </wp:positionH>
                <wp:positionV relativeFrom="paragraph">
                  <wp:posOffset>3735369</wp:posOffset>
                </wp:positionV>
                <wp:extent cx="1010093" cy="520700"/>
                <wp:effectExtent l="0" t="0" r="19050" b="12700"/>
                <wp:wrapNone/>
                <wp:docPr id="126" name="Ovaal 126"/>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D038F1C" w14:textId="447AF245" w:rsidR="00A94275" w:rsidRPr="006B42E2" w:rsidRDefault="00A94275" w:rsidP="006B42E2">
                            <w:pPr>
                              <w:jc w:val="center"/>
                              <w:rPr>
                                <w:lang w:val="nl-NL"/>
                              </w:rPr>
                            </w:pPr>
                            <w:r>
                              <w:rPr>
                                <w:lang w:val="nl-NL"/>
                              </w:rPr>
                              <w:t>Activ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DC18480" id="Ovaal 126" o:spid="_x0000_s1117" style="position:absolute;left:0;text-align:left;margin-left:42.55pt;margin-top:294.1pt;width:79.55pt;height:41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7D038F1C" w14:textId="447AF245" w:rsidR="00A94275" w:rsidRPr="006B42E2" w:rsidRDefault="00A94275" w:rsidP="006B42E2">
                      <w:pPr>
                        <w:jc w:val="center"/>
                        <w:rPr>
                          <w:lang w:val="nl-NL"/>
                        </w:rPr>
                      </w:pPr>
                      <w:r>
                        <w:rPr>
                          <w:lang w:val="nl-NL"/>
                        </w:rPr>
                        <w:t>Activity</w:t>
                      </w:r>
                    </w:p>
                  </w:txbxContent>
                </v:textbox>
              </v:oval>
            </w:pict>
          </mc:Fallback>
        </mc:AlternateContent>
      </w:r>
      <w:r>
        <w:rPr>
          <w:noProof/>
        </w:rPr>
        <mc:AlternateContent>
          <mc:Choice Requires="wps">
            <w:drawing>
              <wp:anchor distT="0" distB="0" distL="114300" distR="114300" simplePos="0" relativeHeight="251707392" behindDoc="0" locked="0" layoutInCell="1" allowOverlap="1" wp14:anchorId="4A74F720" wp14:editId="11592E35">
                <wp:simplePos x="0" y="0"/>
                <wp:positionH relativeFrom="column">
                  <wp:posOffset>2323988</wp:posOffset>
                </wp:positionH>
                <wp:positionV relativeFrom="paragraph">
                  <wp:posOffset>3705822</wp:posOffset>
                </wp:positionV>
                <wp:extent cx="1201479" cy="680484"/>
                <wp:effectExtent l="0" t="0" r="17780" b="18415"/>
                <wp:wrapNone/>
                <wp:docPr id="129" name="Ovaal 129"/>
                <wp:cNvGraphicFramePr/>
                <a:graphic xmlns:a="http://schemas.openxmlformats.org/drawingml/2006/main">
                  <a:graphicData uri="http://schemas.microsoft.com/office/word/2010/wordprocessingShape">
                    <wps:wsp>
                      <wps:cNvSpPr/>
                      <wps:spPr>
                        <a:xfrm>
                          <a:off x="0" y="0"/>
                          <a:ext cx="1201479" cy="680484"/>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677C59" w14:textId="1177441D" w:rsidR="00A94275" w:rsidRPr="006B42E2" w:rsidRDefault="00A94275" w:rsidP="006B42E2">
                            <w:pPr>
                              <w:jc w:val="center"/>
                              <w:rPr>
                                <w:lang w:val="nl-NL"/>
                              </w:rPr>
                            </w:pPr>
                            <w:proofErr w:type="spellStart"/>
                            <w:r>
                              <w:rPr>
                                <w:lang w:val="nl-NL"/>
                              </w:rPr>
                              <w:t>Prediction</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74F720" id="Ovaal 129" o:spid="_x0000_s1118" style="position:absolute;left:0;text-align:left;margin-left:183pt;margin-top:291.8pt;width:94.6pt;height:53.6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" fillcolor="#b887ff" strokecolor="#293b3c [1604]" strokeweight="1pt">
                <v:fill color2="#e8dcff" rotate="t" angle="45" colors="0 #b887ff;.5 #d1b6ff;1 #e8dcff" focus="100%" type="gradient"/>
                <v:stroke joinstyle="miter"/>
                <v:textbox>
                  <w:txbxContent>
                    <w:p w14:paraId="30677C59" w14:textId="1177441D" w:rsidR="00A94275" w:rsidRPr="006B42E2" w:rsidRDefault="00A94275" w:rsidP="006B42E2">
                      <w:pPr>
                        <w:jc w:val="center"/>
                        <w:rPr>
                          <w:lang w:val="nl-NL"/>
                        </w:rPr>
                      </w:pPr>
                      <w:proofErr w:type="spellStart"/>
                      <w:r>
                        <w:rPr>
                          <w:lang w:val="nl-NL"/>
                        </w:rPr>
                        <w:t>Prediction</w:t>
                      </w:r>
                      <w:proofErr w:type="spellEnd"/>
                      <w:r>
                        <w:rPr>
                          <w:lang w:val="nl-NL"/>
                        </w:rPr>
                        <w:t xml:space="preserve"> Model</w:t>
                      </w:r>
                    </w:p>
                  </w:txbxContent>
                </v:textbox>
              </v:oval>
            </w:pict>
          </mc:Fallback>
        </mc:AlternateContent>
      </w:r>
      <w:r w:rsidR="008F028B">
        <w:rPr>
          <w:noProof/>
        </w:rPr>
        <mc:AlternateContent>
          <mc:Choice Requires="wps">
            <w:drawing>
              <wp:anchor distT="0" distB="0" distL="114300" distR="114300" simplePos="0" relativeHeight="251734016" behindDoc="0" locked="0" layoutInCell="1" allowOverlap="1" wp14:anchorId="445F041E" wp14:editId="254E4F91">
                <wp:simplePos x="0" y="0"/>
                <wp:positionH relativeFrom="column">
                  <wp:posOffset>5035550</wp:posOffset>
                </wp:positionH>
                <wp:positionV relativeFrom="paragraph">
                  <wp:posOffset>1289212</wp:posOffset>
                </wp:positionV>
                <wp:extent cx="211" cy="1860210"/>
                <wp:effectExtent l="63500" t="0" r="50800" b="32385"/>
                <wp:wrapNone/>
                <wp:docPr id="161" name="Rechte verbindingslijn met pijl 161"/>
                <wp:cNvGraphicFramePr/>
                <a:graphic xmlns:a="http://schemas.openxmlformats.org/drawingml/2006/main">
                  <a:graphicData uri="http://schemas.microsoft.com/office/word/2010/wordprocessingShape">
                    <wps:wsp>
                      <wps:cNvCnPr/>
                      <wps:spPr>
                        <a:xfrm>
                          <a:off x="0" y="0"/>
                          <a:ext cx="211" cy="1860210"/>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1F617C" id="Rechte verbindingslijn met pijl 161" o:spid="_x0000_s1026" type="#_x0000_t32" style="position:absolute;margin-left:396.5pt;margin-top:101.5pt;width:0;height:146.4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" strokecolor="#9437ff" strokeweight=".5pt">
                <v:stroke endarrow="block" joinstyle="miter"/>
              </v:shape>
            </w:pict>
          </mc:Fallback>
        </mc:AlternateContent>
      </w:r>
      <w:r w:rsidR="008F028B">
        <w:rPr>
          <w:noProof/>
        </w:rPr>
        <mc:AlternateContent>
          <mc:Choice Requires="wps">
            <w:drawing>
              <wp:anchor distT="0" distB="0" distL="114300" distR="114300" simplePos="0" relativeHeight="251732992" behindDoc="0" locked="0" layoutInCell="1" allowOverlap="1" wp14:anchorId="356AD35B" wp14:editId="484F3CE0">
                <wp:simplePos x="0" y="0"/>
                <wp:positionH relativeFrom="column">
                  <wp:posOffset>4870051</wp:posOffset>
                </wp:positionH>
                <wp:positionV relativeFrom="paragraph">
                  <wp:posOffset>1385762</wp:posOffset>
                </wp:positionV>
                <wp:extent cx="0" cy="1754372"/>
                <wp:effectExtent l="63500" t="25400" r="38100" b="11430"/>
                <wp:wrapNone/>
                <wp:docPr id="160" name="Rechte verbindingslijn met pijl 160"/>
                <wp:cNvGraphicFramePr/>
                <a:graphic xmlns:a="http://schemas.openxmlformats.org/drawingml/2006/main">
                  <a:graphicData uri="http://schemas.microsoft.com/office/word/2010/wordprocessingShape">
                    <wps:wsp>
                      <wps:cNvCnPr/>
                      <wps:spPr>
                        <a:xfrm flipV="1">
                          <a:off x="0" y="0"/>
                          <a:ext cx="0" cy="175437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C8D0C02" id="Rechte verbindingslijn met pijl 160" o:spid="_x0000_s1026" type="#_x0000_t32" style="position:absolute;margin-left:383.45pt;margin-top:109.1pt;width:0;height:138.15pt;flip:y;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30944" behindDoc="0" locked="0" layoutInCell="1" allowOverlap="1" wp14:anchorId="698129A7" wp14:editId="22DF36FE">
                <wp:simplePos x="0" y="0"/>
                <wp:positionH relativeFrom="column">
                  <wp:posOffset>3743000</wp:posOffset>
                </wp:positionH>
                <wp:positionV relativeFrom="paragraph">
                  <wp:posOffset>1385762</wp:posOffset>
                </wp:positionV>
                <wp:extent cx="563526" cy="1796902"/>
                <wp:effectExtent l="0" t="25400" r="33655" b="19685"/>
                <wp:wrapNone/>
                <wp:docPr id="154" name="Rechte verbindingslijn met pijl 154"/>
                <wp:cNvGraphicFramePr/>
                <a:graphic xmlns:a="http://schemas.openxmlformats.org/drawingml/2006/main">
                  <a:graphicData uri="http://schemas.microsoft.com/office/word/2010/wordprocessingShape">
                    <wps:wsp>
                      <wps:cNvCnPr/>
                      <wps:spPr>
                        <a:xfrm flipV="1">
                          <a:off x="0" y="0"/>
                          <a:ext cx="563526" cy="1796902"/>
                        </a:xfrm>
                        <a:prstGeom prst="straightConnector1">
                          <a:avLst/>
                        </a:prstGeom>
                        <a:ln>
                          <a:solidFill>
                            <a:srgbClr val="9437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90057" id="Rechte verbindingslijn met pijl 154" o:spid="_x0000_s1026" type="#_x0000_t32" style="position:absolute;margin-left:294.7pt;margin-top:109.1pt;width:44.35pt;height:141.5pt;flip:y;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" strokecolor="#9437ff" strokeweight=".5pt">
                <v:stroke endarrow="block" joinstyle="miter"/>
              </v:shape>
            </w:pict>
          </mc:Fallback>
        </mc:AlternateContent>
      </w:r>
      <w:r w:rsidR="00756CA6">
        <w:rPr>
          <w:noProof/>
        </w:rPr>
        <mc:AlternateContent>
          <mc:Choice Requires="wps">
            <w:drawing>
              <wp:anchor distT="0" distB="0" distL="114300" distR="114300" simplePos="0" relativeHeight="251724800" behindDoc="0" locked="0" layoutInCell="1" allowOverlap="1" wp14:anchorId="4D34CF79" wp14:editId="684D6B0A">
                <wp:simplePos x="0" y="0"/>
                <wp:positionH relativeFrom="column">
                  <wp:posOffset>2849865</wp:posOffset>
                </wp:positionH>
                <wp:positionV relativeFrom="paragraph">
                  <wp:posOffset>3809985</wp:posOffset>
                </wp:positionV>
                <wp:extent cx="1520456" cy="2402840"/>
                <wp:effectExtent l="0" t="63500" r="0" b="22860"/>
                <wp:wrapNone/>
                <wp:docPr id="145" name="Kromme verbindingslijn 145"/>
                <wp:cNvGraphicFramePr/>
                <a:graphic xmlns:a="http://schemas.openxmlformats.org/drawingml/2006/main">
                  <a:graphicData uri="http://schemas.microsoft.com/office/word/2010/wordprocessingShape">
                    <wps:wsp>
                      <wps:cNvCnPr/>
                      <wps:spPr>
                        <a:xfrm flipV="1">
                          <a:off x="0" y="0"/>
                          <a:ext cx="1520456" cy="2402840"/>
                        </a:xfrm>
                        <a:prstGeom prst="curvedConnector3">
                          <a:avLst>
                            <a:gd name="adj1" fmla="val 20529"/>
                          </a:avLst>
                        </a:prstGeom>
                        <a:ln>
                          <a:solidFill>
                            <a:srgbClr val="00B0F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4E0A08ED" id="Kromme verbindingslijn 145" o:spid="_x0000_s1026" type="#_x0000_t38" style="position:absolute;margin-left:224.4pt;margin-top:300pt;width:119.7pt;height:189.2pt;flip:y;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" adj="4434" strokecolor="#00b0f0" strokeweight=".5pt">
                <v:stroke endarrow="block" joinstyle="miter"/>
              </v:shape>
            </w:pict>
          </mc:Fallback>
        </mc:AlternateContent>
      </w:r>
      <w:r w:rsidR="00756CA6">
        <w:rPr>
          <w:noProof/>
        </w:rPr>
        <mc:AlternateContent>
          <mc:Choice Requires="wps">
            <w:drawing>
              <wp:anchor distT="0" distB="0" distL="114300" distR="114300" simplePos="0" relativeHeight="251708416" behindDoc="0" locked="0" layoutInCell="1" allowOverlap="1" wp14:anchorId="73E199AB" wp14:editId="7D104462">
                <wp:simplePos x="0" y="0"/>
                <wp:positionH relativeFrom="column">
                  <wp:posOffset>4370321</wp:posOffset>
                </wp:positionH>
                <wp:positionV relativeFrom="paragraph">
                  <wp:posOffset>3140134</wp:posOffset>
                </wp:positionV>
                <wp:extent cx="1105535" cy="1264876"/>
                <wp:effectExtent l="12700" t="0" r="24765" b="18415"/>
                <wp:wrapNone/>
                <wp:docPr id="131" name="Zeshoek 131"/>
                <wp:cNvGraphicFramePr/>
                <a:graphic xmlns:a="http://schemas.openxmlformats.org/drawingml/2006/main">
                  <a:graphicData uri="http://schemas.microsoft.com/office/word/2010/wordprocessingShape">
                    <wps:wsp>
                      <wps:cNvSpPr/>
                      <wps:spPr>
                        <a:xfrm>
                          <a:off x="0" y="0"/>
                          <a:ext cx="1105535" cy="1264876"/>
                        </a:xfrm>
                        <a:prstGeom prst="hexagon">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EE11B75" w14:textId="3AA8AB94" w:rsidR="00A94275" w:rsidRPr="006B42E2" w:rsidRDefault="00A94275" w:rsidP="006B42E2">
                            <w:pPr>
                              <w:jc w:val="center"/>
                              <w:rPr>
                                <w:lang w:val="nl-NL"/>
                              </w:rPr>
                            </w:pPr>
                            <w:proofErr w:type="spellStart"/>
                            <w:r>
                              <w:rPr>
                                <w:lang w:val="nl-NL"/>
                              </w:rPr>
                              <w:t>Predict</w:t>
                            </w:r>
                            <w:proofErr w:type="spellEnd"/>
                            <w:r>
                              <w:rPr>
                                <w:lang w:val="nl-NL"/>
                              </w:rPr>
                              <w:t xml:space="preserve"> Moment</w:t>
                            </w:r>
                            <w:r>
                              <w:rPr>
                                <w:lang w:val="nl-NL"/>
                              </w:rPr>
                              <w:br/>
                            </w:r>
                            <w:proofErr w:type="spellStart"/>
                            <w:r>
                              <w:rPr>
                                <w:lang w:val="nl-NL"/>
                              </w:rPr>
                              <w:t>for</w:t>
                            </w:r>
                            <w:proofErr w:type="spellEnd"/>
                            <w:r>
                              <w:rPr>
                                <w:lang w:val="nl-NL"/>
                              </w:rPr>
                              <w:br/>
                              <w:t>Deadlin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199AB"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Zeshoek 131" o:spid="_x0000_s1119" type="#_x0000_t9" style="position:absolute;left:0;text-align:left;margin-left:344.1pt;margin-top:247.25pt;width:87.05pt;height:99.6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" fillcolor="#b887ff" strokecolor="#293b3c [1604]" strokeweight="1pt">
                <v:fill color2="#e8dcff" rotate="t" angle="45" colors="0 #b887ff;.5 #d1b6ff;1 #e8dcff" focus="100%" type="gradient"/>
                <v:textbox inset="0,0,0,0">
                  <w:txbxContent>
                    <w:p w14:paraId="6EE11B75" w14:textId="3AA8AB94" w:rsidR="00A94275" w:rsidRPr="006B42E2" w:rsidRDefault="00A94275" w:rsidP="006B42E2">
                      <w:pPr>
                        <w:jc w:val="center"/>
                        <w:rPr>
                          <w:lang w:val="nl-NL"/>
                        </w:rPr>
                      </w:pPr>
                      <w:proofErr w:type="spellStart"/>
                      <w:r>
                        <w:rPr>
                          <w:lang w:val="nl-NL"/>
                        </w:rPr>
                        <w:t>Predict</w:t>
                      </w:r>
                      <w:proofErr w:type="spellEnd"/>
                      <w:r>
                        <w:rPr>
                          <w:lang w:val="nl-NL"/>
                        </w:rPr>
                        <w:t xml:space="preserve"> Moment</w:t>
                      </w:r>
                      <w:r>
                        <w:rPr>
                          <w:lang w:val="nl-NL"/>
                        </w:rPr>
                        <w:br/>
                      </w:r>
                      <w:proofErr w:type="spellStart"/>
                      <w:r>
                        <w:rPr>
                          <w:lang w:val="nl-NL"/>
                        </w:rPr>
                        <w:t>for</w:t>
                      </w:r>
                      <w:proofErr w:type="spellEnd"/>
                      <w:r>
                        <w:rPr>
                          <w:lang w:val="nl-NL"/>
                        </w:rPr>
                        <w:br/>
                        <w:t>Deadline</w:t>
                      </w:r>
                    </w:p>
                  </w:txbxContent>
                </v:textbox>
              </v:shape>
            </w:pict>
          </mc:Fallback>
        </mc:AlternateContent>
      </w:r>
      <w:r w:rsidR="00756CA6">
        <w:rPr>
          <w:noProof/>
        </w:rPr>
        <mc:AlternateContent>
          <mc:Choice Requires="wps">
            <w:drawing>
              <wp:anchor distT="0" distB="0" distL="114300" distR="114300" simplePos="0" relativeHeight="251729920" behindDoc="0" locked="0" layoutInCell="1" allowOverlap="1" wp14:anchorId="3B880C76" wp14:editId="741C5710">
                <wp:simplePos x="0" y="0"/>
                <wp:positionH relativeFrom="column">
                  <wp:posOffset>967902</wp:posOffset>
                </wp:positionH>
                <wp:positionV relativeFrom="paragraph">
                  <wp:posOffset>1321967</wp:posOffset>
                </wp:positionV>
                <wp:extent cx="0" cy="2402958"/>
                <wp:effectExtent l="63500" t="25400" r="38100" b="22860"/>
                <wp:wrapNone/>
                <wp:docPr id="153" name="Rechte verbindingslijn met pijl 153"/>
                <wp:cNvGraphicFramePr/>
                <a:graphic xmlns:a="http://schemas.openxmlformats.org/drawingml/2006/main">
                  <a:graphicData uri="http://schemas.microsoft.com/office/word/2010/wordprocessingShape">
                    <wps:wsp>
                      <wps:cNvCnPr/>
                      <wps:spPr>
                        <a:xfrm>
                          <a:off x="0" y="0"/>
                          <a:ext cx="0" cy="2402958"/>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A36775F" id="Rechte verbindingslijn met pijl 153" o:spid="_x0000_s1026" type="#_x0000_t32" style="position:absolute;margin-left:76.2pt;margin-top:104.1pt;width:0;height:189.2pt;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8896" behindDoc="0" locked="0" layoutInCell="1" allowOverlap="1" wp14:anchorId="5E172CDB" wp14:editId="7E44FD91">
                <wp:simplePos x="0" y="0"/>
                <wp:positionH relativeFrom="column">
                  <wp:posOffset>1775918</wp:posOffset>
                </wp:positionH>
                <wp:positionV relativeFrom="paragraph">
                  <wp:posOffset>1194376</wp:posOffset>
                </wp:positionV>
                <wp:extent cx="0" cy="2040860"/>
                <wp:effectExtent l="63500" t="0" r="38100" b="42545"/>
                <wp:wrapNone/>
                <wp:docPr id="152" name="Rechte verbindingslijn met pijl 152"/>
                <wp:cNvGraphicFramePr/>
                <a:graphic xmlns:a="http://schemas.openxmlformats.org/drawingml/2006/main">
                  <a:graphicData uri="http://schemas.microsoft.com/office/word/2010/wordprocessingShape">
                    <wps:wsp>
                      <wps:cNvCnPr/>
                      <wps:spPr>
                        <a:xfrm flipV="1">
                          <a:off x="0" y="0"/>
                          <a:ext cx="0" cy="2040860"/>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9A0D9D7" id="Rechte verbindingslijn met pijl 152" o:spid="_x0000_s1026" type="#_x0000_t32" style="position:absolute;margin-left:139.85pt;margin-top:94.05pt;width:0;height:160.7pt;flip:y;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27872" behindDoc="0" locked="0" layoutInCell="1" allowOverlap="1" wp14:anchorId="69119FFD" wp14:editId="37C08E26">
                <wp:simplePos x="0" y="0"/>
                <wp:positionH relativeFrom="column">
                  <wp:posOffset>2371400</wp:posOffset>
                </wp:positionH>
                <wp:positionV relativeFrom="paragraph">
                  <wp:posOffset>1736635</wp:posOffset>
                </wp:positionV>
                <wp:extent cx="0" cy="1499191"/>
                <wp:effectExtent l="63500" t="25400" r="38100" b="12700"/>
                <wp:wrapNone/>
                <wp:docPr id="151" name="Rechte verbindingslijn met pijl 151"/>
                <wp:cNvGraphicFramePr/>
                <a:graphic xmlns:a="http://schemas.openxmlformats.org/drawingml/2006/main">
                  <a:graphicData uri="http://schemas.microsoft.com/office/word/2010/wordprocessingShape">
                    <wps:wsp>
                      <wps:cNvCnPr/>
                      <wps:spPr>
                        <a:xfrm>
                          <a:off x="0" y="0"/>
                          <a:ext cx="0" cy="1499191"/>
                        </a:xfrm>
                        <a:prstGeom prst="straightConnector1">
                          <a:avLst/>
                        </a:prstGeom>
                        <a:ln>
                          <a:solidFill>
                            <a:srgbClr val="9437FF"/>
                          </a:solidFill>
                          <a:headEnd type="triangle"/>
                          <a:tailEnd type="non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D18B83" id="Rechte verbindingslijn met pijl 151" o:spid="_x0000_s1026" type="#_x0000_t32" style="position:absolute;margin-left:186.7pt;margin-top:136.75pt;width:0;height:118.0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" strokecolor="#9437ff" strokeweight=".5pt">
                <v:stroke startarrow="block" joinstyle="miter"/>
              </v:shape>
            </w:pict>
          </mc:Fallback>
        </mc:AlternateContent>
      </w:r>
      <w:r w:rsidR="00756CA6">
        <w:rPr>
          <w:noProof/>
        </w:rPr>
        <mc:AlternateContent>
          <mc:Choice Requires="wps">
            <w:drawing>
              <wp:anchor distT="0" distB="0" distL="114300" distR="114300" simplePos="0" relativeHeight="251719680" behindDoc="0" locked="0" layoutInCell="1" allowOverlap="1" wp14:anchorId="42DF6DB2" wp14:editId="711A25FD">
                <wp:simplePos x="0" y="0"/>
                <wp:positionH relativeFrom="column">
                  <wp:posOffset>1998715</wp:posOffset>
                </wp:positionH>
                <wp:positionV relativeFrom="paragraph">
                  <wp:posOffset>937260</wp:posOffset>
                </wp:positionV>
                <wp:extent cx="1733107" cy="1083915"/>
                <wp:effectExtent l="12700" t="12700" r="19685" b="21590"/>
                <wp:wrapNone/>
                <wp:docPr id="139" name="Ruit 139"/>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7963B01" w14:textId="77777777" w:rsidR="00A94275" w:rsidRPr="006B42E2" w:rsidRDefault="00A94275" w:rsidP="00A94275">
                            <w:pPr>
                              <w:spacing w:line="240" w:lineRule="auto"/>
                              <w:jc w:val="center"/>
                              <w:rPr>
                                <w:lang w:val="nl-NL"/>
                              </w:rPr>
                            </w:pPr>
                            <w:r>
                              <w:rPr>
                                <w:lang w:val="nl-NL"/>
                              </w:rPr>
                              <w:t xml:space="preserve">Activity </w:t>
                            </w:r>
                            <w:r>
                              <w:rPr>
                                <w:lang w:val="nl-NL"/>
                              </w:rPr>
                              <w:br/>
                            </w:r>
                            <w:proofErr w:type="spellStart"/>
                            <w:r>
                              <w:rPr>
                                <w:lang w:val="nl-NL"/>
                              </w:rPr>
                              <w:t>prediction</w:t>
                            </w:r>
                            <w:proofErr w:type="spellEnd"/>
                            <w:r>
                              <w:rPr>
                                <w:lang w:val="nl-NL"/>
                              </w:rPr>
                              <w:br/>
                              <w:t>(Apriori)</w:t>
                            </w:r>
                            <w:r>
                              <w:rPr>
                                <w:lang w:val="nl-NL"/>
                              </w:rPr>
                              <w:br/>
                              <w:t>(EM)</w:t>
                            </w:r>
                          </w:p>
                          <w:p w14:paraId="3C8DD79C" w14:textId="12C696DC" w:rsidR="00A94275" w:rsidRPr="006B42E2" w:rsidRDefault="00A94275" w:rsidP="00756CA6">
                            <w:pPr>
                              <w:spacing w:line="240" w:lineRule="auto"/>
                              <w:jc w:val="center"/>
                              <w:rPr>
                                <w:lang w:val="nl-NL"/>
                              </w:rPr>
                            </w:pP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2DF6DB2" id="_x0000_t4" coordsize="21600,21600" o:spt="4" path="m10800,l,10800,10800,21600,21600,10800xe">
                <v:stroke joinstyle="miter"/>
                <v:path gradientshapeok="t" o:connecttype="rect" textboxrect="5400,5400,16200,16200"/>
              </v:shapetype>
              <v:shape id="Ruit 139" o:spid="_x0000_s1120" type="#_x0000_t4" style="position:absolute;left:0;text-align:left;margin-left:157.4pt;margin-top:73.8pt;width:136.45pt;height:85.3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" fillcolor="#f2dfa5 [2137]" strokecolor="#293b3c [1604]" strokeweight="1pt">
                <v:fill color2="#faf4e0 [761]" rotate="t" angle="45" colors="0 #ffeaa3;.5 #fff0c6;1 #fff7e3" focus="100%" type="gradient"/>
                <v:textbox inset="0,0,0,0">
                  <w:txbxContent>
                    <w:p w14:paraId="67963B01" w14:textId="77777777" w:rsidR="00A94275" w:rsidRPr="006B42E2" w:rsidRDefault="00A94275" w:rsidP="00A94275">
                      <w:pPr>
                        <w:spacing w:line="240" w:lineRule="auto"/>
                        <w:jc w:val="center"/>
                        <w:rPr>
                          <w:lang w:val="nl-NL"/>
                        </w:rPr>
                      </w:pPr>
                      <w:r>
                        <w:rPr>
                          <w:lang w:val="nl-NL"/>
                        </w:rPr>
                        <w:t xml:space="preserve">Activity </w:t>
                      </w:r>
                      <w:r>
                        <w:rPr>
                          <w:lang w:val="nl-NL"/>
                        </w:rPr>
                        <w:br/>
                      </w:r>
                      <w:proofErr w:type="spellStart"/>
                      <w:r>
                        <w:rPr>
                          <w:lang w:val="nl-NL"/>
                        </w:rPr>
                        <w:t>prediction</w:t>
                      </w:r>
                      <w:proofErr w:type="spellEnd"/>
                      <w:r>
                        <w:rPr>
                          <w:lang w:val="nl-NL"/>
                        </w:rPr>
                        <w:br/>
                        <w:t>(Apriori)</w:t>
                      </w:r>
                      <w:r>
                        <w:rPr>
                          <w:lang w:val="nl-NL"/>
                        </w:rPr>
                        <w:br/>
                        <w:t>(EM)</w:t>
                      </w:r>
                    </w:p>
                    <w:p w14:paraId="3C8DD79C" w14:textId="12C696DC" w:rsidR="00A94275" w:rsidRPr="006B42E2" w:rsidRDefault="00A94275" w:rsidP="00756CA6">
                      <w:pPr>
                        <w:spacing w:line="240" w:lineRule="auto"/>
                        <w:jc w:val="center"/>
                        <w:rPr>
                          <w:lang w:val="nl-NL"/>
                        </w:rPr>
                      </w:pPr>
                    </w:p>
                  </w:txbxContent>
                </v:textbox>
              </v:shape>
            </w:pict>
          </mc:Fallback>
        </mc:AlternateContent>
      </w:r>
      <w:r w:rsidR="00756CA6">
        <w:rPr>
          <w:noProof/>
        </w:rPr>
        <mc:AlternateContent>
          <mc:Choice Requires="wps">
            <w:drawing>
              <wp:anchor distT="0" distB="0" distL="114300" distR="114300" simplePos="0" relativeHeight="251715584" behindDoc="0" locked="0" layoutInCell="1" allowOverlap="1" wp14:anchorId="132A7444" wp14:editId="1330411E">
                <wp:simplePos x="0" y="0"/>
                <wp:positionH relativeFrom="column">
                  <wp:posOffset>413961</wp:posOffset>
                </wp:positionH>
                <wp:positionV relativeFrom="paragraph">
                  <wp:posOffset>418169</wp:posOffset>
                </wp:positionV>
                <wp:extent cx="1733107" cy="1083915"/>
                <wp:effectExtent l="12700" t="12700" r="19685" b="21590"/>
                <wp:wrapNone/>
                <wp:docPr id="136" name="Ruit 136"/>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E50CB4C" w14:textId="08EC51A5" w:rsidR="00A94275" w:rsidRPr="006B42E2" w:rsidRDefault="00A94275" w:rsidP="00756CA6">
                            <w:pPr>
                              <w:spacing w:line="240" w:lineRule="auto"/>
                              <w:jc w:val="center"/>
                              <w:rPr>
                                <w:lang w:val="nl-NL"/>
                              </w:rPr>
                            </w:pPr>
                            <w:r>
                              <w:rPr>
                                <w:lang w:val="nl-NL"/>
                              </w:rPr>
                              <w:t>Clustering</w:t>
                            </w:r>
                            <w:r>
                              <w:rPr>
                                <w:lang w:val="nl-NL"/>
                              </w:rPr>
                              <w:br/>
                              <w:t>(EM)</w:t>
                            </w:r>
                          </w:p>
                        </w:txbxContent>
                      </wps:txbx>
                      <wps:bodyPr rot="0" spcFirstLastPara="0" vertOverflow="overflow" horzOverflow="overflow" vert="horz" wrap="square" lIns="0" tIns="10800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2A7444" id="Ruit 136" o:spid="_x0000_s1121" type="#_x0000_t4" style="position:absolute;left:0;text-align:left;margin-left:32.6pt;margin-top:32.95pt;width:136.45pt;height:85.3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" fillcolor="#f2dfa5 [2137]" strokecolor="#293b3c [1604]" strokeweight="1pt">
                <v:fill color2="#faf4e0 [761]" rotate="t" angle="45" colors="0 #ffeaa3;.5 #fff0c6;1 #fff7e3" focus="100%" type="gradient"/>
                <v:textbox inset="0,3mm,0,0">
                  <w:txbxContent>
                    <w:p w14:paraId="7E50CB4C" w14:textId="08EC51A5" w:rsidR="00A94275" w:rsidRPr="006B42E2" w:rsidRDefault="00A94275" w:rsidP="00756CA6">
                      <w:pPr>
                        <w:spacing w:line="240" w:lineRule="auto"/>
                        <w:jc w:val="center"/>
                        <w:rPr>
                          <w:lang w:val="nl-NL"/>
                        </w:rPr>
                      </w:pPr>
                      <w:r>
                        <w:rPr>
                          <w:lang w:val="nl-NL"/>
                        </w:rPr>
                        <w:t>Clustering</w:t>
                      </w:r>
                      <w:r>
                        <w:rPr>
                          <w:lang w:val="nl-NL"/>
                        </w:rPr>
                        <w:br/>
                        <w:t>(EM)</w:t>
                      </w:r>
                    </w:p>
                  </w:txbxContent>
                </v:textbox>
              </v:shape>
            </w:pict>
          </mc:Fallback>
        </mc:AlternateContent>
      </w:r>
      <w:r w:rsidR="00756CA6">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2816" behindDoc="0" locked="0" layoutInCell="1" allowOverlap="1" wp14:anchorId="2F2CF7DE" wp14:editId="3D3EC615">
                <wp:simplePos x="0" y="0"/>
                <wp:positionH relativeFrom="column">
                  <wp:posOffset>3806219</wp:posOffset>
                </wp:positionH>
                <wp:positionV relativeFrom="paragraph">
                  <wp:posOffset>5946775</wp:posOffset>
                </wp:positionV>
                <wp:extent cx="997851" cy="584200"/>
                <wp:effectExtent l="0" t="0" r="18415" b="12700"/>
                <wp:wrapNone/>
                <wp:docPr id="112" name="Afgeronde rechthoek 112"/>
                <wp:cNvGraphicFramePr/>
                <a:graphic xmlns:a="http://schemas.openxmlformats.org/drawingml/2006/main">
                  <a:graphicData uri="http://schemas.microsoft.com/office/word/2010/wordprocessingShape">
                    <wps:wsp>
                      <wps:cNvSpPr/>
                      <wps:spPr>
                        <a:xfrm>
                          <a:off x="0" y="0"/>
                          <a:ext cx="997851" cy="58420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5EC0CB60" w14:textId="12AA8B0B" w:rsidR="00A94275" w:rsidRPr="00475B51" w:rsidRDefault="00A94275" w:rsidP="00475B51">
                            <w:pPr>
                              <w:jc w:val="center"/>
                              <w:rPr>
                                <w:lang w:val="nl-NL"/>
                              </w:rPr>
                            </w:pPr>
                            <w:proofErr w:type="spellStart"/>
                            <w:r>
                              <w:rPr>
                                <w:lang w:val="nl-NL"/>
                              </w:rPr>
                              <w:t>Recalculate</w:t>
                            </w:r>
                            <w:proofErr w:type="spellEnd"/>
                            <w:r>
                              <w:rPr>
                                <w:lang w:val="nl-NL"/>
                              </w:rPr>
                              <w:t xml:space="preserve">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F2CF7DE" id="Afgeronde rechthoek 112" o:spid="_x0000_s1122" style="position:absolute;left:0;text-align:left;margin-left:299.7pt;margin-top:468.25pt;width:78.55pt;height: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" fillcolor="#bef397" strokecolor="#293b3c [1604]" strokeweight="1pt">
                <v:fill color2="#eafae0" rotate="t" angle="45" colors="0 #bef397;.5 #d5f6c0;1 #eafae0" focus="100%" type="gradient"/>
                <v:stroke joinstyle="miter"/>
                <v:textbox>
                  <w:txbxContent>
                    <w:p w14:paraId="5EC0CB60" w14:textId="12AA8B0B" w:rsidR="00A94275" w:rsidRPr="00475B51" w:rsidRDefault="00A94275" w:rsidP="00475B51">
                      <w:pPr>
                        <w:jc w:val="center"/>
                        <w:rPr>
                          <w:lang w:val="nl-NL"/>
                        </w:rPr>
                      </w:pPr>
                      <w:proofErr w:type="spellStart"/>
                      <w:r>
                        <w:rPr>
                          <w:lang w:val="nl-NL"/>
                        </w:rPr>
                        <w:t>Recalculate</w:t>
                      </w:r>
                      <w:proofErr w:type="spellEnd"/>
                      <w:r>
                        <w:rPr>
                          <w:lang w:val="nl-NL"/>
                        </w:rPr>
                        <w:t xml:space="preserve"> model</w:t>
                      </w:r>
                    </w:p>
                  </w:txbxContent>
                </v:textbox>
              </v:roundrect>
            </w:pict>
          </mc:Fallback>
        </mc:AlternateContent>
      </w:r>
      <w:r w:rsidR="00756CA6">
        <w:rPr>
          <w:noProof/>
        </w:rPr>
        <mc:AlternateContent>
          <mc:Choice Requires="wps">
            <w:drawing>
              <wp:anchor distT="0" distB="0" distL="114300" distR="114300" simplePos="0" relativeHeight="251723776" behindDoc="0" locked="0" layoutInCell="1" allowOverlap="1" wp14:anchorId="5510950E" wp14:editId="2C41F796">
                <wp:simplePos x="0" y="0"/>
                <wp:positionH relativeFrom="column">
                  <wp:posOffset>3902487</wp:posOffset>
                </wp:positionH>
                <wp:positionV relativeFrom="paragraph">
                  <wp:posOffset>3639863</wp:posOffset>
                </wp:positionV>
                <wp:extent cx="690866" cy="1531281"/>
                <wp:effectExtent l="25400" t="25400" r="20955" b="18415"/>
                <wp:wrapNone/>
                <wp:docPr id="143" name="Rechte verbindingslijn met pijl 143"/>
                <wp:cNvGraphicFramePr/>
                <a:graphic xmlns:a="http://schemas.openxmlformats.org/drawingml/2006/main">
                  <a:graphicData uri="http://schemas.microsoft.com/office/word/2010/wordprocessingShape">
                    <wps:wsp>
                      <wps:cNvCnPr/>
                      <wps:spPr>
                        <a:xfrm flipH="1" flipV="1">
                          <a:off x="0" y="0"/>
                          <a:ext cx="690866" cy="1531281"/>
                        </a:xfrm>
                        <a:prstGeom prst="straightConnector1">
                          <a:avLst/>
                        </a:prstGeom>
                        <a:ln>
                          <a:solidFill>
                            <a:srgbClr val="92D05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3DC78BEE" id="Rechte verbindingslijn met pijl 143" o:spid="_x0000_s1026" type="#_x0000_t32" style="position:absolute;margin-left:307.3pt;margin-top:286.6pt;width:54.4pt;height:120.55pt;flip:x y;z-index:2517237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" strokecolor="#92d050" strokeweight=".5pt">
                <v:stroke endarrow="block" joinstyle="miter"/>
              </v:shape>
            </w:pict>
          </mc:Fallback>
        </mc:AlternateContent>
      </w:r>
      <w:r w:rsidR="00756CA6">
        <w:rPr>
          <w:noProof/>
        </w:rPr>
        <mc:AlternateContent>
          <mc:Choice Requires="wps">
            <w:drawing>
              <wp:anchor distT="0" distB="0" distL="114300" distR="114300" simplePos="0" relativeHeight="251717632" behindDoc="0" locked="0" layoutInCell="1" allowOverlap="1" wp14:anchorId="57E0516B" wp14:editId="79C3F4CE">
                <wp:simplePos x="0" y="0"/>
                <wp:positionH relativeFrom="column">
                  <wp:posOffset>3746205</wp:posOffset>
                </wp:positionH>
                <wp:positionV relativeFrom="paragraph">
                  <wp:posOffset>485510</wp:posOffset>
                </wp:positionV>
                <wp:extent cx="1733107" cy="1083915"/>
                <wp:effectExtent l="12700" t="12700" r="19685" b="21590"/>
                <wp:wrapNone/>
                <wp:docPr id="138" name="Ruit 138"/>
                <wp:cNvGraphicFramePr/>
                <a:graphic xmlns:a="http://schemas.openxmlformats.org/drawingml/2006/main">
                  <a:graphicData uri="http://schemas.microsoft.com/office/word/2010/wordprocessingShape">
                    <wps:wsp>
                      <wps:cNvSpPr/>
                      <wps:spPr>
                        <a:xfrm>
                          <a:off x="0" y="0"/>
                          <a:ext cx="1733107" cy="1083915"/>
                        </a:xfrm>
                        <a:prstGeom prst="diamond">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0DD7326" w14:textId="76EDF25E" w:rsidR="00A94275" w:rsidRPr="006B42E2" w:rsidRDefault="00A94275"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E0516B" id="Ruit 138" o:spid="_x0000_s1123" type="#_x0000_t4" style="position:absolute;left:0;text-align:left;margin-left:295pt;margin-top:38.25pt;width:136.45pt;height:85.3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" fillcolor="#f2dfa5 [2137]" strokecolor="#293b3c [1604]" strokeweight="1pt">
                <v:fill color2="#faf4e0 [761]" rotate="t" angle="45" colors="0 #ffeaa3;.5 #fff0c6;1 #fff7e3" focus="100%" type="gradient"/>
                <v:textbox inset="0,0,0,0">
                  <w:txbxContent>
                    <w:p w14:paraId="30DD7326" w14:textId="76EDF25E" w:rsidR="00A94275" w:rsidRPr="006B42E2" w:rsidRDefault="00A94275" w:rsidP="00756CA6">
                      <w:pPr>
                        <w:spacing w:line="240" w:lineRule="auto"/>
                        <w:jc w:val="center"/>
                        <w:rPr>
                          <w:lang w:val="nl-NL"/>
                        </w:rPr>
                      </w:pPr>
                      <w:r>
                        <w:rPr>
                          <w:lang w:val="nl-NL"/>
                        </w:rPr>
                        <w:t xml:space="preserve">Moment </w:t>
                      </w:r>
                      <w:r>
                        <w:rPr>
                          <w:lang w:val="nl-NL"/>
                        </w:rPr>
                        <w:br/>
                      </w:r>
                      <w:proofErr w:type="spellStart"/>
                      <w:r>
                        <w:rPr>
                          <w:lang w:val="nl-NL"/>
                        </w:rPr>
                        <w:t>selection</w:t>
                      </w:r>
                      <w:proofErr w:type="spellEnd"/>
                      <w:r>
                        <w:rPr>
                          <w:lang w:val="nl-NL"/>
                        </w:rPr>
                        <w:br/>
                        <w:t>(</w:t>
                      </w:r>
                      <w:proofErr w:type="spellStart"/>
                      <w:r>
                        <w:rPr>
                          <w:lang w:val="nl-NL"/>
                        </w:rPr>
                        <w:t>Markov</w:t>
                      </w:r>
                      <w:proofErr w:type="spellEnd"/>
                      <w:r>
                        <w:rPr>
                          <w:lang w:val="nl-NL"/>
                        </w:rPr>
                        <w:t>)</w:t>
                      </w:r>
                      <w:r>
                        <w:rPr>
                          <w:lang w:val="nl-NL"/>
                        </w:rPr>
                        <w:br/>
                        <w:t>(EM)</w:t>
                      </w:r>
                    </w:p>
                  </w:txbxContent>
                </v:textbox>
              </v:shape>
            </w:pict>
          </mc:Fallback>
        </mc:AlternateContent>
      </w:r>
      <w:r w:rsidR="006B42E2">
        <w:rPr>
          <w:noProof/>
        </w:rPr>
        <mc:AlternateContent>
          <mc:Choice Requires="wps">
            <w:drawing>
              <wp:anchor distT="0" distB="0" distL="114300" distR="114300" simplePos="0" relativeHeight="251712512" behindDoc="0" locked="0" layoutInCell="1" allowOverlap="1" wp14:anchorId="4A32EFA3" wp14:editId="6D936F54">
                <wp:simplePos x="0" y="0"/>
                <wp:positionH relativeFrom="column">
                  <wp:posOffset>4373334</wp:posOffset>
                </wp:positionH>
                <wp:positionV relativeFrom="paragraph">
                  <wp:posOffset>28250</wp:posOffset>
                </wp:positionV>
                <wp:extent cx="1105786" cy="308256"/>
                <wp:effectExtent l="0" t="0" r="0" b="0"/>
                <wp:wrapNone/>
                <wp:docPr id="134" name="Tekstvak 13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C6850DA" w14:textId="260BAE64" w:rsidR="00A94275" w:rsidRPr="006B42E2" w:rsidRDefault="00A94275"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32EFA3" id="Tekstvak 134" o:spid="_x0000_s1124" type="#_x0000_t202" style="position:absolute;left:0;text-align:left;margin-left:344.35pt;margin-top:2.2pt;width:87.05pt;height:24.25pt;z-index:2517125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" filled="f" stroked="f" strokeweight=".5pt">
                <v:textbox>
                  <w:txbxContent>
                    <w:p w14:paraId="2C6850DA" w14:textId="260BAE64" w:rsidR="00A94275" w:rsidRPr="006B42E2" w:rsidRDefault="00A94275" w:rsidP="006B42E2">
                      <w:pPr>
                        <w:rPr>
                          <w:lang w:val="nl-NL"/>
                          <w14:textOutline w14:w="9525" w14:cap="rnd" w14:cmpd="sng" w14:algn="ctr">
                            <w14:solidFill>
                              <w14:schemeClr w14:val="accent6"/>
                            </w14:solidFill>
                            <w14:prstDash w14:val="solid"/>
                            <w14:bevel/>
                          </w14:textOutline>
                        </w:rPr>
                      </w:pPr>
                      <w:proofErr w:type="spellStart"/>
                      <w:r>
                        <w:rPr>
                          <w:lang w:val="nl-NL"/>
                          <w14:textOutline w14:w="9525" w14:cap="rnd" w14:cmpd="sng" w14:algn="ctr">
                            <w14:solidFill>
                              <w14:schemeClr w14:val="accent6"/>
                            </w14:solidFill>
                            <w14:prstDash w14:val="solid"/>
                            <w14:bevel/>
                          </w14:textOutline>
                        </w:rPr>
                        <w:t>Methods</w:t>
                      </w:r>
                      <w:proofErr w:type="spellEnd"/>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710464" behindDoc="0" locked="0" layoutInCell="1" allowOverlap="1" wp14:anchorId="758DBE8C" wp14:editId="4C22EA51">
                <wp:simplePos x="0" y="0"/>
                <wp:positionH relativeFrom="column">
                  <wp:posOffset>329949</wp:posOffset>
                </wp:positionH>
                <wp:positionV relativeFrom="paragraph">
                  <wp:posOffset>333139</wp:posOffset>
                </wp:positionV>
                <wp:extent cx="5188496" cy="1828313"/>
                <wp:effectExtent l="0" t="0" r="19050" b="13335"/>
                <wp:wrapNone/>
                <wp:docPr id="132" name="Rechthoek 132"/>
                <wp:cNvGraphicFramePr/>
                <a:graphic xmlns:a="http://schemas.openxmlformats.org/drawingml/2006/main">
                  <a:graphicData uri="http://schemas.microsoft.com/office/word/2010/wordprocessingShape">
                    <wps:wsp>
                      <wps:cNvSpPr/>
                      <wps:spPr>
                        <a:xfrm>
                          <a:off x="0" y="0"/>
                          <a:ext cx="5188496" cy="1828313"/>
                        </a:xfrm>
                        <a:prstGeom prst="rect">
                          <a:avLst/>
                        </a:prstGeom>
                        <a:noFill/>
                        <a:ln>
                          <a:solidFill>
                            <a:schemeClr val="accent6"/>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7ACBE0D" id="Rechthoek 132" o:spid="_x0000_s1026" style="position:absolute;margin-left:26pt;margin-top:26.25pt;width:408.55pt;height:143.9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" filled="f" strokecolor="#ecd078 [3209]" strokeweight="1pt">
                <v:stroke dashstyle="dash"/>
              </v:rect>
            </w:pict>
          </mc:Fallback>
        </mc:AlternateContent>
      </w:r>
      <w:r w:rsidR="006B42E2">
        <w:rPr>
          <w:noProof/>
        </w:rPr>
        <mc:AlternateContent>
          <mc:Choice Requires="wps">
            <w:drawing>
              <wp:anchor distT="0" distB="0" distL="114300" distR="114300" simplePos="0" relativeHeight="251705344" behindDoc="0" locked="0" layoutInCell="1" allowOverlap="1" wp14:anchorId="5F7F06BC" wp14:editId="7284088E">
                <wp:simplePos x="0" y="0"/>
                <wp:positionH relativeFrom="column">
                  <wp:posOffset>1629808</wp:posOffset>
                </wp:positionH>
                <wp:positionV relativeFrom="paragraph">
                  <wp:posOffset>3185795</wp:posOffset>
                </wp:positionV>
                <wp:extent cx="1010093" cy="520700"/>
                <wp:effectExtent l="0" t="0" r="19050" b="12700"/>
                <wp:wrapNone/>
                <wp:docPr id="127" name="Ovaal 127"/>
                <wp:cNvGraphicFramePr/>
                <a:graphic xmlns:a="http://schemas.openxmlformats.org/drawingml/2006/main">
                  <a:graphicData uri="http://schemas.microsoft.com/office/word/2010/wordprocessingShape">
                    <wps:wsp>
                      <wps:cNvSpPr/>
                      <wps:spPr>
                        <a:xfrm>
                          <a:off x="0" y="0"/>
                          <a:ext cx="101009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3A6DCB22" w14:textId="446F9D49" w:rsidR="00A94275" w:rsidRPr="006B42E2" w:rsidRDefault="00A94275" w:rsidP="006B42E2">
                            <w:pPr>
                              <w:jc w:val="center"/>
                              <w:rPr>
                                <w:lang w:val="nl-NL"/>
                              </w:rPr>
                            </w:pPr>
                            <w:r>
                              <w:rPr>
                                <w:lang w:val="nl-NL"/>
                              </w:rPr>
                              <w:t>Clus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5F7F06BC" id="Ovaal 127" o:spid="_x0000_s1125" style="position:absolute;left:0;text-align:left;margin-left:128.35pt;margin-top:250.85pt;width:79.55pt;height:41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" fillcolor="#b887ff" strokecolor="#293b3c [1604]" strokeweight="1pt">
                <v:fill color2="#e8dcff" rotate="t" angle="45" colors="0 #b887ff;.5 #d1b6ff;1 #e8dcff" focus="100%" type="gradient"/>
                <v:stroke joinstyle="miter"/>
                <v:textbox>
                  <w:txbxContent>
                    <w:p w14:paraId="3A6DCB22" w14:textId="446F9D49" w:rsidR="00A94275" w:rsidRPr="006B42E2" w:rsidRDefault="00A94275" w:rsidP="006B42E2">
                      <w:pPr>
                        <w:jc w:val="center"/>
                        <w:rPr>
                          <w:lang w:val="nl-NL"/>
                        </w:rPr>
                      </w:pPr>
                      <w:r>
                        <w:rPr>
                          <w:lang w:val="nl-NL"/>
                        </w:rPr>
                        <w:t>Cluster</w:t>
                      </w:r>
                    </w:p>
                  </w:txbxContent>
                </v:textbox>
              </v:oval>
            </w:pict>
          </mc:Fallback>
        </mc:AlternateContent>
      </w:r>
      <w:r w:rsidR="006B42E2">
        <w:rPr>
          <w:noProof/>
        </w:rPr>
        <mc:AlternateContent>
          <mc:Choice Requires="wps">
            <w:drawing>
              <wp:anchor distT="0" distB="0" distL="114300" distR="114300" simplePos="0" relativeHeight="251701248" behindDoc="0" locked="0" layoutInCell="1" allowOverlap="1" wp14:anchorId="434758DD" wp14:editId="4E491557">
                <wp:simplePos x="0" y="0"/>
                <wp:positionH relativeFrom="column">
                  <wp:posOffset>3370861</wp:posOffset>
                </wp:positionH>
                <wp:positionV relativeFrom="paragraph">
                  <wp:posOffset>3182664</wp:posOffset>
                </wp:positionV>
                <wp:extent cx="690953" cy="520700"/>
                <wp:effectExtent l="0" t="0" r="7620" b="12700"/>
                <wp:wrapNone/>
                <wp:docPr id="125" name="Ovaal 125"/>
                <wp:cNvGraphicFramePr/>
                <a:graphic xmlns:a="http://schemas.openxmlformats.org/drawingml/2006/main">
                  <a:graphicData uri="http://schemas.microsoft.com/office/word/2010/wordprocessingShape">
                    <wps:wsp>
                      <wps:cNvSpPr/>
                      <wps:spPr>
                        <a:xfrm>
                          <a:off x="0" y="0"/>
                          <a:ext cx="690953" cy="520700"/>
                        </a:xfrm>
                        <a:prstGeom prst="ellipse">
                          <a:avLst/>
                        </a:prstGeom>
                        <a:gradFill flip="none" rotWithShape="1">
                          <a:gsLst>
                            <a:gs pos="0">
                              <a:srgbClr val="9437FF">
                                <a:tint val="66000"/>
                                <a:satMod val="160000"/>
                              </a:srgbClr>
                            </a:gs>
                            <a:gs pos="50000">
                              <a:srgbClr val="9437FF">
                                <a:tint val="44500"/>
                                <a:satMod val="160000"/>
                              </a:srgbClr>
                            </a:gs>
                            <a:gs pos="100000">
                              <a:srgbClr val="9437FF">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8CE2B0E" w14:textId="5F34AAA6" w:rsidR="00A94275" w:rsidRPr="006B42E2" w:rsidRDefault="00A94275" w:rsidP="006B42E2">
                            <w:pPr>
                              <w:jc w:val="center"/>
                              <w:rPr>
                                <w:lang w:val="nl-NL"/>
                              </w:rPr>
                            </w:pPr>
                            <w:r>
                              <w:rPr>
                                <w:lang w:val="nl-NL"/>
                              </w:rP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oval w14:anchorId="434758DD" id="Ovaal 125" o:spid="_x0000_s1126" style="position:absolute;left:0;text-align:left;margin-left:265.4pt;margin-top:250.6pt;width:54.4pt;height:41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" fillcolor="#b887ff" strokecolor="#293b3c [1604]" strokeweight="1pt">
                <v:fill color2="#e8dcff" rotate="t" angle="45" colors="0 #b887ff;.5 #d1b6ff;1 #e8dcff" focus="100%" type="gradient"/>
                <v:stroke joinstyle="miter"/>
                <v:textbox>
                  <w:txbxContent>
                    <w:p w14:paraId="68CE2B0E" w14:textId="5F34AAA6" w:rsidR="00A94275" w:rsidRPr="006B42E2" w:rsidRDefault="00A94275" w:rsidP="006B42E2">
                      <w:pPr>
                        <w:jc w:val="center"/>
                        <w:rPr>
                          <w:lang w:val="nl-NL"/>
                        </w:rPr>
                      </w:pPr>
                      <w:r>
                        <w:rPr>
                          <w:lang w:val="nl-NL"/>
                        </w:rPr>
                        <w:t>User</w:t>
                      </w:r>
                    </w:p>
                  </w:txbxContent>
                </v:textbox>
              </v:oval>
            </w:pict>
          </mc:Fallback>
        </mc:AlternateContent>
      </w:r>
      <w:r w:rsidR="006B42E2">
        <w:rPr>
          <w:noProof/>
        </w:rPr>
        <mc:AlternateContent>
          <mc:Choice Requires="wps">
            <w:drawing>
              <wp:anchor distT="0" distB="0" distL="114300" distR="114300" simplePos="0" relativeHeight="251700224" behindDoc="0" locked="0" layoutInCell="1" allowOverlap="1" wp14:anchorId="423CEF09" wp14:editId="64C477DB">
                <wp:simplePos x="0" y="0"/>
                <wp:positionH relativeFrom="column">
                  <wp:posOffset>4245875</wp:posOffset>
                </wp:positionH>
                <wp:positionV relativeFrom="paragraph">
                  <wp:posOffset>2728964</wp:posOffset>
                </wp:positionV>
                <wp:extent cx="1105786" cy="308256"/>
                <wp:effectExtent l="0" t="0" r="0" b="0"/>
                <wp:wrapNone/>
                <wp:docPr id="124" name="Tekstvak 124"/>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769FE5F5" w14:textId="2F9E7ED8"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3CEF09" id="Tekstvak 124" o:spid="_x0000_s1127" type="#_x0000_t202" style="position:absolute;left:0;text-align:left;margin-left:334.3pt;margin-top:214.9pt;width:87.05pt;height:24.25pt;z-index:2517002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" filled="f" stroked="f" strokeweight=".5pt">
                <v:textbox>
                  <w:txbxContent>
                    <w:p w14:paraId="769FE5F5" w14:textId="2F9E7ED8"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Actions</w:t>
                      </w:r>
                    </w:p>
                  </w:txbxContent>
                </v:textbox>
              </v:shape>
            </w:pict>
          </mc:Fallback>
        </mc:AlternateContent>
      </w:r>
      <w:r w:rsidR="006B42E2">
        <w:rPr>
          <w:noProof/>
        </w:rPr>
        <mc:AlternateContent>
          <mc:Choice Requires="wps">
            <w:drawing>
              <wp:anchor distT="0" distB="0" distL="114300" distR="114300" simplePos="0" relativeHeight="251698176" behindDoc="0" locked="0" layoutInCell="1" allowOverlap="1" wp14:anchorId="24DCD5F9" wp14:editId="6036F0D0">
                <wp:simplePos x="0" y="0"/>
                <wp:positionH relativeFrom="column">
                  <wp:posOffset>3489960</wp:posOffset>
                </wp:positionH>
                <wp:positionV relativeFrom="paragraph">
                  <wp:posOffset>2727487</wp:posOffset>
                </wp:positionV>
                <wp:extent cx="1105786" cy="308256"/>
                <wp:effectExtent l="0" t="0" r="0" b="0"/>
                <wp:wrapNone/>
                <wp:docPr id="123" name="Tekstvak 12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208330B8" w14:textId="43E975F9"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DCD5F9" id="Tekstvak 123" o:spid="_x0000_s1128" type="#_x0000_t202" style="position:absolute;left:0;text-align:left;margin-left:274.8pt;margin-top:214.75pt;width:87.05pt;height:24.25pt;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" filled="f" stroked="f" strokeweight=".5pt">
                <v:textbox>
                  <w:txbxContent>
                    <w:p w14:paraId="208330B8" w14:textId="43E975F9" w:rsidR="00A94275" w:rsidRPr="006B42E2" w:rsidRDefault="00A94275" w:rsidP="006B42E2">
                      <w:pPr>
                        <w:rPr>
                          <w:lang w:val="nl-NL"/>
                          <w14:textOutline w14:w="9525" w14:cap="rnd" w14:cmpd="sng" w14:algn="ctr">
                            <w14:solidFill>
                              <w14:srgbClr w14:val="9437FF"/>
                            </w14:solidFill>
                            <w14:prstDash w14:val="solid"/>
                            <w14:bevel/>
                          </w14:textOutline>
                        </w:rPr>
                      </w:pPr>
                      <w:r>
                        <w:rPr>
                          <w:lang w:val="nl-NL"/>
                          <w14:textOutline w14:w="9525" w14:cap="rnd" w14:cmpd="sng" w14:algn="ctr">
                            <w14:solidFill>
                              <w14:srgbClr w14:val="9437FF"/>
                            </w14:solidFill>
                            <w14:prstDash w14:val="solid"/>
                            <w14:bevel/>
                          </w14:textOutline>
                        </w:rPr>
                        <w:t>Resources</w:t>
                      </w:r>
                    </w:p>
                  </w:txbxContent>
                </v:textbox>
              </v:shape>
            </w:pict>
          </mc:Fallback>
        </mc:AlternateContent>
      </w:r>
      <w:r w:rsidR="006B42E2">
        <w:rPr>
          <w:noProof/>
        </w:rPr>
        <mc:AlternateContent>
          <mc:Choice Requires="wps">
            <w:drawing>
              <wp:anchor distT="0" distB="0" distL="114300" distR="114300" simplePos="0" relativeHeight="251694080" behindDoc="0" locked="0" layoutInCell="1" allowOverlap="1" wp14:anchorId="09326463" wp14:editId="36C136C0">
                <wp:simplePos x="0" y="0"/>
                <wp:positionH relativeFrom="column">
                  <wp:posOffset>4021293</wp:posOffset>
                </wp:positionH>
                <wp:positionV relativeFrom="paragraph">
                  <wp:posOffset>2451824</wp:posOffset>
                </wp:positionV>
                <wp:extent cx="1105786" cy="308256"/>
                <wp:effectExtent l="0" t="0" r="0" b="0"/>
                <wp:wrapNone/>
                <wp:docPr id="120" name="Tekstvak 120"/>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3A27A098" w14:textId="48047E8F" w:rsidR="00A94275" w:rsidRPr="006B42E2" w:rsidRDefault="00A94275"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326463" id="Tekstvak 120" o:spid="_x0000_s1129" type="#_x0000_t202" style="position:absolute;left:0;text-align:left;margin-left:316.65pt;margin-top:193.05pt;width:87.05pt;height:24.2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" filled="f" stroked="f" strokeweight=".5pt">
                <v:textbox>
                  <w:txbxContent>
                    <w:p w14:paraId="3A27A098" w14:textId="48047E8F" w:rsidR="00A94275" w:rsidRPr="006B42E2" w:rsidRDefault="00A94275" w:rsidP="006B42E2">
                      <w:pPr>
                        <w:rPr>
                          <w:lang w:val="nl-NL"/>
                          <w14:textOutline w14:w="9525" w14:cap="rnd" w14:cmpd="sng" w14:algn="ctr">
                            <w14:solidFill>
                              <w14:srgbClr w14:val="9437FF"/>
                            </w14:solidFill>
                            <w14:prstDash w14:val="solid"/>
                            <w14:bevel/>
                          </w14:textOutline>
                        </w:rPr>
                      </w:pPr>
                      <w:r w:rsidRPr="006B42E2">
                        <w:rPr>
                          <w:lang w:val="nl-NL"/>
                          <w14:textOutline w14:w="9525" w14:cap="rnd" w14:cmpd="sng" w14:algn="ctr">
                            <w14:solidFill>
                              <w14:srgbClr w14:val="9437FF"/>
                            </w14:solidFill>
                            <w14:prstDash w14:val="solid"/>
                            <w14:bevel/>
                          </w14:textOutline>
                        </w:rPr>
                        <w:t>API</w:t>
                      </w:r>
                    </w:p>
                  </w:txbxContent>
                </v:textbox>
              </v:shape>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6128" behindDoc="0" locked="0" layoutInCell="1" allowOverlap="1" wp14:anchorId="427BFE95" wp14:editId="2D5E3FC3">
                <wp:simplePos x="0" y="0"/>
                <wp:positionH relativeFrom="column">
                  <wp:posOffset>4242730</wp:posOffset>
                </wp:positionH>
                <wp:positionV relativeFrom="paragraph">
                  <wp:posOffset>2757362</wp:posOffset>
                </wp:positionV>
                <wp:extent cx="1275789" cy="1828313"/>
                <wp:effectExtent l="0" t="0" r="6985" b="13335"/>
                <wp:wrapNone/>
                <wp:docPr id="122" name="Rechthoek 122"/>
                <wp:cNvGraphicFramePr/>
                <a:graphic xmlns:a="http://schemas.openxmlformats.org/drawingml/2006/main">
                  <a:graphicData uri="http://schemas.microsoft.com/office/word/2010/wordprocessingShape">
                    <wps:wsp>
                      <wps:cNvSpPr/>
                      <wps:spPr>
                        <a:xfrm>
                          <a:off x="0" y="0"/>
                          <a:ext cx="1275789"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2CCA8D" id="Rechthoek 122" o:spid="_x0000_s1026" style="position:absolute;margin-left:334.05pt;margin-top:217.1pt;width:100.45pt;height:143.9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2032" behindDoc="0" locked="0" layoutInCell="1" allowOverlap="1" wp14:anchorId="0F0FD061" wp14:editId="13C0F7C8">
                <wp:simplePos x="0" y="0"/>
                <wp:positionH relativeFrom="column">
                  <wp:posOffset>329949</wp:posOffset>
                </wp:positionH>
                <wp:positionV relativeFrom="paragraph">
                  <wp:posOffset>2757362</wp:posOffset>
                </wp:positionV>
                <wp:extent cx="3912781" cy="1828313"/>
                <wp:effectExtent l="0" t="0" r="12065" b="13335"/>
                <wp:wrapNone/>
                <wp:docPr id="119" name="Rechthoek 119"/>
                <wp:cNvGraphicFramePr/>
                <a:graphic xmlns:a="http://schemas.openxmlformats.org/drawingml/2006/main">
                  <a:graphicData uri="http://schemas.microsoft.com/office/word/2010/wordprocessingShape">
                    <wps:wsp>
                      <wps:cNvSpPr/>
                      <wps:spPr>
                        <a:xfrm>
                          <a:off x="0" y="0"/>
                          <a:ext cx="3912781" cy="1828313"/>
                        </a:xfrm>
                        <a:prstGeom prst="rect">
                          <a:avLst/>
                        </a:prstGeom>
                        <a:noFill/>
                        <a:ln>
                          <a:solidFill>
                            <a:srgbClr val="9437FF"/>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4810CC" id="Rechthoek 119" o:spid="_x0000_s1026" style="position:absolute;margin-left:26pt;margin-top:217.1pt;width:308.1pt;height:143.9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" filled="f" strokecolor="#9437ff" strokeweight="1pt">
                <v:stroke dashstyle="dash"/>
              </v: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91008" behindDoc="0" locked="0" layoutInCell="1" allowOverlap="1" wp14:anchorId="41E5B17C" wp14:editId="6CEE6242">
                <wp:simplePos x="0" y="0"/>
                <wp:positionH relativeFrom="column">
                  <wp:posOffset>595763</wp:posOffset>
                </wp:positionH>
                <wp:positionV relativeFrom="paragraph">
                  <wp:posOffset>5170952</wp:posOffset>
                </wp:positionV>
                <wp:extent cx="849600" cy="829339"/>
                <wp:effectExtent l="0" t="0" r="14605" b="8890"/>
                <wp:wrapNone/>
                <wp:docPr id="118" name="Afgeronde rechthoek 118"/>
                <wp:cNvGraphicFramePr/>
                <a:graphic xmlns:a="http://schemas.openxmlformats.org/drawingml/2006/main">
                  <a:graphicData uri="http://schemas.microsoft.com/office/word/2010/wordprocessingShape">
                    <wps:wsp>
                      <wps:cNvSpPr/>
                      <wps:spPr>
                        <a:xfrm>
                          <a:off x="0" y="0"/>
                          <a:ext cx="849600" cy="829339"/>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643D2BC" w14:textId="4F9A8FF5" w:rsidR="00A94275" w:rsidRPr="00475B51" w:rsidRDefault="00D37D2B" w:rsidP="006B42E2">
                            <w:pPr>
                              <w:jc w:val="center"/>
                              <w:rPr>
                                <w:lang w:val="nl-NL"/>
                              </w:rPr>
                            </w:pPr>
                            <w:r>
                              <w:rPr>
                                <w:lang w:val="nl-NL"/>
                              </w:rPr>
                              <w:t>New</w:t>
                            </w:r>
                            <w:r w:rsidR="00A94275">
                              <w:rPr>
                                <w:lang w:val="nl-NL"/>
                              </w:rPr>
                              <w:t xml:space="preserve"> </w:t>
                            </w:r>
                            <w:r w:rsidR="00A94275">
                              <w:rPr>
                                <w:lang w:val="nl-NL"/>
                              </w:rPr>
                              <w:br/>
                            </w:r>
                            <w:proofErr w:type="spellStart"/>
                            <w:r w:rsidR="00A94275">
                              <w:rPr>
                                <w:lang w:val="nl-NL"/>
                              </w:rPr>
                              <w:t>activity</w:t>
                            </w:r>
                            <w:proofErr w:type="spellEnd"/>
                            <w:r w:rsidR="00A94275">
                              <w:rPr>
                                <w:lang w:val="nl-NL"/>
                              </w:rPr>
                              <w:t xml:space="preserve"> ev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1E5B17C" id="Afgeronde rechthoek 118" o:spid="_x0000_s1130" style="position:absolute;left:0;text-align:left;margin-left:46.9pt;margin-top:407.15pt;width:66.9pt;height:65.3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" fillcolor="#de687b [2134]" strokecolor="#293b3c [1604]" strokeweight="1pt">
                <v:fill color2="#f4cad1 [758]" rotate="t" angle="45" colors="0 #e99097;.5 #efbcc0;1 #f7dfe0" focus="100%" type="gradient"/>
                <v:stroke joinstyle="miter"/>
                <v:textbox>
                  <w:txbxContent>
                    <w:p w14:paraId="7643D2BC" w14:textId="4F9A8FF5" w:rsidR="00A94275" w:rsidRPr="00475B51" w:rsidRDefault="00D37D2B" w:rsidP="006B42E2">
                      <w:pPr>
                        <w:jc w:val="center"/>
                        <w:rPr>
                          <w:lang w:val="nl-NL"/>
                        </w:rPr>
                      </w:pPr>
                      <w:r>
                        <w:rPr>
                          <w:lang w:val="nl-NL"/>
                        </w:rPr>
                        <w:t>New</w:t>
                      </w:r>
                      <w:r w:rsidR="00A94275">
                        <w:rPr>
                          <w:lang w:val="nl-NL"/>
                        </w:rPr>
                        <w:t xml:space="preserve"> </w:t>
                      </w:r>
                      <w:r w:rsidR="00A94275">
                        <w:rPr>
                          <w:lang w:val="nl-NL"/>
                        </w:rPr>
                        <w:br/>
                      </w:r>
                      <w:proofErr w:type="spellStart"/>
                      <w:r w:rsidR="00A94275">
                        <w:rPr>
                          <w:lang w:val="nl-NL"/>
                        </w:rPr>
                        <w:t>activity</w:t>
                      </w:r>
                      <w:proofErr w:type="spellEnd"/>
                      <w:r w:rsidR="00A94275">
                        <w:rPr>
                          <w:lang w:val="nl-NL"/>
                        </w:rPr>
                        <w:t xml:space="preserve"> event</w:t>
                      </w:r>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8960" behindDoc="0" locked="0" layoutInCell="1" allowOverlap="1" wp14:anchorId="6EF0512F" wp14:editId="103C7D6F">
                <wp:simplePos x="0" y="0"/>
                <wp:positionH relativeFrom="column">
                  <wp:posOffset>2002525</wp:posOffset>
                </wp:positionH>
                <wp:positionV relativeFrom="paragraph">
                  <wp:posOffset>5907405</wp:posOffset>
                </wp:positionV>
                <wp:extent cx="849600" cy="584790"/>
                <wp:effectExtent l="0" t="0" r="14605" b="12700"/>
                <wp:wrapNone/>
                <wp:docPr id="117" name="Afgeronde rechthoek 117"/>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7E2C911" w14:textId="0E4284A1" w:rsidR="00A94275" w:rsidRPr="00475B51" w:rsidRDefault="00A94275"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6EF0512F" id="Afgeronde rechthoek 117" o:spid="_x0000_s1131" style="position:absolute;left:0;text-align:left;margin-left:157.7pt;margin-top:465.15pt;width:66.9pt;height:46.05pt;z-index:251688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77E2C911" w14:textId="0E4284A1" w:rsidR="00A94275" w:rsidRPr="00475B51" w:rsidRDefault="00A94275" w:rsidP="006B42E2">
                      <w:pPr>
                        <w:jc w:val="center"/>
                        <w:rPr>
                          <w:lang w:val="nl-NL"/>
                        </w:rPr>
                      </w:pPr>
                      <w:proofErr w:type="spellStart"/>
                      <w:r>
                        <w:rPr>
                          <w:lang w:val="nl-NL"/>
                        </w:rPr>
                        <w:t>Perform</w:t>
                      </w:r>
                      <w:proofErr w:type="spellEnd"/>
                      <w:r>
                        <w:rPr>
                          <w:lang w:val="nl-NL"/>
                        </w:rPr>
                        <w:t xml:space="preserve"> </w:t>
                      </w:r>
                      <w:proofErr w:type="spellStart"/>
                      <w:r>
                        <w:rPr>
                          <w:lang w:val="nl-NL"/>
                        </w:rPr>
                        <w:t>testing</w:t>
                      </w:r>
                      <w:proofErr w:type="spellEnd"/>
                    </w:p>
                  </w:txbxContent>
                </v:textbox>
              </v:roundrect>
            </w:pict>
          </mc:Fallback>
        </mc:AlternateContent>
      </w:r>
      <w:r w:rsidR="006B42E2">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6912" behindDoc="0" locked="0" layoutInCell="1" allowOverlap="1" wp14:anchorId="19412619" wp14:editId="7BA4BDBF">
                <wp:simplePos x="0" y="0"/>
                <wp:positionH relativeFrom="column">
                  <wp:posOffset>2002790</wp:posOffset>
                </wp:positionH>
                <wp:positionV relativeFrom="paragraph">
                  <wp:posOffset>5174113</wp:posOffset>
                </wp:positionV>
                <wp:extent cx="849600" cy="584790"/>
                <wp:effectExtent l="0" t="0" r="14605" b="12700"/>
                <wp:wrapNone/>
                <wp:docPr id="116" name="Afgeronde rechthoek 116"/>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00B0F0">
                                <a:tint val="66000"/>
                                <a:satMod val="160000"/>
                              </a:srgbClr>
                            </a:gs>
                            <a:gs pos="50000">
                              <a:srgbClr val="00B0F0">
                                <a:tint val="44500"/>
                                <a:satMod val="160000"/>
                              </a:srgbClr>
                            </a:gs>
                            <a:gs pos="100000">
                              <a:srgbClr val="00B0F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9D11DA" w14:textId="33C985FB" w:rsidR="00A94275" w:rsidRPr="00475B51" w:rsidRDefault="00A94275" w:rsidP="006B42E2">
                            <w:pPr>
                              <w:jc w:val="center"/>
                              <w:rPr>
                                <w:lang w:val="nl-NL"/>
                              </w:rPr>
                            </w:pPr>
                            <w:r>
                              <w:rPr>
                                <w:lang w:val="nl-NL"/>
                              </w:rPr>
                              <w:t>Upload dat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19412619" id="Afgeronde rechthoek 116" o:spid="_x0000_s1132" style="position:absolute;left:0;text-align:left;margin-left:157.7pt;margin-top:407.4pt;width:66.9pt;height:46.05pt;z-index:251686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" fillcolor="#83d3ff" strokecolor="#293b3c [1604]" strokeweight="1pt">
                <v:fill color2="#dbf0ff" rotate="t" angle="45" colors="0 #83d3ff;.5 #b5e2ff;1 #dbf0ff" focus="100%" type="gradient"/>
                <v:stroke joinstyle="miter"/>
                <v:textbox>
                  <w:txbxContent>
                    <w:p w14:paraId="039D11DA" w14:textId="33C985FB" w:rsidR="00A94275" w:rsidRPr="00475B51" w:rsidRDefault="00A94275" w:rsidP="006B42E2">
                      <w:pPr>
                        <w:jc w:val="center"/>
                        <w:rPr>
                          <w:lang w:val="nl-NL"/>
                        </w:rPr>
                      </w:pPr>
                      <w:r>
                        <w:rPr>
                          <w:lang w:val="nl-NL"/>
                        </w:rPr>
                        <w:t>Upload datase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80768" behindDoc="0" locked="0" layoutInCell="1" allowOverlap="1" wp14:anchorId="543D3C36" wp14:editId="7A1051F4">
                <wp:simplePos x="0" y="0"/>
                <wp:positionH relativeFrom="column">
                  <wp:posOffset>4507997</wp:posOffset>
                </wp:positionH>
                <wp:positionV relativeFrom="paragraph">
                  <wp:posOffset>5170805</wp:posOffset>
                </wp:positionV>
                <wp:extent cx="776177" cy="584790"/>
                <wp:effectExtent l="0" t="0" r="11430" b="12700"/>
                <wp:wrapNone/>
                <wp:docPr id="111" name="Afgeronde rechthoek 111"/>
                <wp:cNvGraphicFramePr/>
                <a:graphic xmlns:a="http://schemas.openxmlformats.org/drawingml/2006/main">
                  <a:graphicData uri="http://schemas.microsoft.com/office/word/2010/wordprocessingShape">
                    <wps:wsp>
                      <wps:cNvSpPr/>
                      <wps:spPr>
                        <a:xfrm>
                          <a:off x="0" y="0"/>
                          <a:ext cx="776177"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63B23411" w14:textId="23BB75D7" w:rsidR="00A94275" w:rsidRPr="00475B51" w:rsidRDefault="00A94275" w:rsidP="00475B51">
                            <w:pPr>
                              <w:jc w:val="center"/>
                              <w:rPr>
                                <w:lang w:val="nl-NL"/>
                              </w:rPr>
                            </w:pPr>
                            <w:r>
                              <w:rPr>
                                <w:lang w:val="nl-NL"/>
                              </w:rPr>
                              <w:t>Value 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3D3C36" id="Afgeronde rechthoek 111" o:spid="_x0000_s1133" style="position:absolute;left:0;text-align:left;margin-left:354.95pt;margin-top:407.15pt;width:61.1pt;height:46.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" fillcolor="#bef397" strokecolor="#293b3c [1604]" strokeweight="1pt">
                <v:fill color2="#eafae0" rotate="t" angle="45" colors="0 #bef397;.5 #d5f6c0;1 #eafae0" focus="100%" type="gradient"/>
                <v:stroke joinstyle="miter"/>
                <v:textbox>
                  <w:txbxContent>
                    <w:p w14:paraId="63B23411" w14:textId="23BB75D7" w:rsidR="00A94275" w:rsidRPr="00475B51" w:rsidRDefault="00A94275" w:rsidP="00475B51">
                      <w:pPr>
                        <w:jc w:val="center"/>
                        <w:rPr>
                          <w:lang w:val="nl-NL"/>
                        </w:rPr>
                      </w:pPr>
                      <w:r>
                        <w:rPr>
                          <w:lang w:val="nl-NL"/>
                        </w:rPr>
                        <w:t>Value Input</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8720" behindDoc="0" locked="0" layoutInCell="1" allowOverlap="1" wp14:anchorId="512E4FD7" wp14:editId="5F24EA5C">
                <wp:simplePos x="0" y="0"/>
                <wp:positionH relativeFrom="column">
                  <wp:posOffset>3264535</wp:posOffset>
                </wp:positionH>
                <wp:positionV relativeFrom="paragraph">
                  <wp:posOffset>5170923</wp:posOffset>
                </wp:positionV>
                <wp:extent cx="849600" cy="584790"/>
                <wp:effectExtent l="0" t="0" r="14605" b="12700"/>
                <wp:wrapNone/>
                <wp:docPr id="110" name="Afgeronde rechthoek 110"/>
                <wp:cNvGraphicFramePr/>
                <a:graphic xmlns:a="http://schemas.openxmlformats.org/drawingml/2006/main">
                  <a:graphicData uri="http://schemas.microsoft.com/office/word/2010/wordprocessingShape">
                    <wps:wsp>
                      <wps:cNvSpPr/>
                      <wps:spPr>
                        <a:xfrm>
                          <a:off x="0" y="0"/>
                          <a:ext cx="849600" cy="584790"/>
                        </a:xfrm>
                        <a:prstGeom prst="roundRect">
                          <a:avLst/>
                        </a:prstGeom>
                        <a:gradFill flip="none" rotWithShape="1">
                          <a:gsLst>
                            <a:gs pos="0">
                              <a:srgbClr val="92D050">
                                <a:tint val="66000"/>
                                <a:satMod val="160000"/>
                              </a:srgbClr>
                            </a:gs>
                            <a:gs pos="50000">
                              <a:srgbClr val="92D050">
                                <a:tint val="44500"/>
                                <a:satMod val="160000"/>
                              </a:srgbClr>
                            </a:gs>
                            <a:gs pos="100000">
                              <a:srgbClr val="92D050">
                                <a:tint val="23500"/>
                                <a:satMod val="160000"/>
                              </a:srgb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7CE213CD" w14:textId="5DD08EE2" w:rsidR="00A94275" w:rsidRPr="00475B51" w:rsidRDefault="00A94275" w:rsidP="00475B51">
                            <w:pPr>
                              <w:jc w:val="center"/>
                              <w:rPr>
                                <w:lang w:val="nl-NL"/>
                              </w:rPr>
                            </w:pPr>
                            <w:r>
                              <w:rPr>
                                <w:lang w:val="nl-NL"/>
                              </w:rPr>
                              <w:t>Activity Uploa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512E4FD7" id="Afgeronde rechthoek 110" o:spid="_x0000_s1134" style="position:absolute;left:0;text-align:left;margin-left:257.05pt;margin-top:407.15pt;width:66.9pt;height:46.0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" fillcolor="#bef397" strokecolor="#293b3c [1604]" strokeweight="1pt">
                <v:fill color2="#eafae0" rotate="t" angle="45" colors="0 #bef397;.5 #d5f6c0;1 #eafae0" focus="100%" type="gradient"/>
                <v:stroke joinstyle="miter"/>
                <v:textbox>
                  <w:txbxContent>
                    <w:p w14:paraId="7CE213CD" w14:textId="5DD08EE2" w:rsidR="00A94275" w:rsidRPr="00475B51" w:rsidRDefault="00A94275" w:rsidP="00475B51">
                      <w:pPr>
                        <w:jc w:val="center"/>
                        <w:rPr>
                          <w:lang w:val="nl-NL"/>
                        </w:rPr>
                      </w:pPr>
                      <w:r>
                        <w:rPr>
                          <w:lang w:val="nl-NL"/>
                        </w:rPr>
                        <w:t>Activity Upload</w:t>
                      </w:r>
                    </w:p>
                  </w:txbxContent>
                </v:textbox>
              </v:roundrect>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7696" behindDoc="0" locked="0" layoutInCell="1" allowOverlap="1" wp14:anchorId="5E97CCC4" wp14:editId="263FBAD8">
                <wp:simplePos x="0" y="0"/>
                <wp:positionH relativeFrom="column">
                  <wp:posOffset>414389</wp:posOffset>
                </wp:positionH>
                <wp:positionV relativeFrom="paragraph">
                  <wp:posOffset>6734130</wp:posOffset>
                </wp:positionV>
                <wp:extent cx="1222744" cy="530815"/>
                <wp:effectExtent l="0" t="0" r="0" b="0"/>
                <wp:wrapNone/>
                <wp:docPr id="108" name="Tekstvak 108"/>
                <wp:cNvGraphicFramePr/>
                <a:graphic xmlns:a="http://schemas.openxmlformats.org/drawingml/2006/main">
                  <a:graphicData uri="http://schemas.microsoft.com/office/word/2010/wordprocessingShape">
                    <wps:wsp>
                      <wps:cNvSpPr txBox="1"/>
                      <wps:spPr>
                        <a:xfrm>
                          <a:off x="0" y="0"/>
                          <a:ext cx="1222744" cy="530815"/>
                        </a:xfrm>
                        <a:prstGeom prst="rect">
                          <a:avLst/>
                        </a:prstGeom>
                        <a:noFill/>
                        <a:ln w="6350">
                          <a:noFill/>
                        </a:ln>
                      </wps:spPr>
                      <wps:txbx>
                        <w:txbxContent>
                          <w:p w14:paraId="41B46838" w14:textId="0FF526FB" w:rsidR="00A94275" w:rsidRPr="00475B51" w:rsidRDefault="00A94275"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97CCC4" id="Tekstvak 108" o:spid="_x0000_s1135" type="#_x0000_t202" style="position:absolute;left:0;text-align:left;margin-left:32.65pt;margin-top:530.25pt;width:96.3pt;height:4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" filled="f" stroked="f" strokeweight=".5pt">
                <v:textbox>
                  <w:txbxContent>
                    <w:p w14:paraId="41B46838" w14:textId="0FF526FB" w:rsidR="00A94275" w:rsidRPr="00475B51" w:rsidRDefault="00A94275" w:rsidP="00475B51">
                      <w:pPr>
                        <w:jc w:val="center"/>
                        <w:rPr>
                          <w:lang w:val="nl-NL"/>
                        </w:rPr>
                      </w:pPr>
                      <w:r>
                        <w:rPr>
                          <w:lang w:val="nl-NL"/>
                        </w:rPr>
                        <w:t xml:space="preserve">3rd Party </w:t>
                      </w:r>
                      <w:r>
                        <w:rPr>
                          <w:lang w:val="nl-NL"/>
                        </w:rPr>
                        <w:br/>
                      </w:r>
                      <w:proofErr w:type="spellStart"/>
                      <w:r>
                        <w:rPr>
                          <w:lang w:val="nl-NL"/>
                        </w:rPr>
                        <w:t>Implementations</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5648" behindDoc="0" locked="0" layoutInCell="1" allowOverlap="1" wp14:anchorId="2BDE6E74" wp14:editId="75EFA7C3">
                <wp:simplePos x="0" y="0"/>
                <wp:positionH relativeFrom="column">
                  <wp:posOffset>1928037</wp:posOffset>
                </wp:positionH>
                <wp:positionV relativeFrom="paragraph">
                  <wp:posOffset>6811557</wp:posOffset>
                </wp:positionV>
                <wp:extent cx="1010093" cy="403225"/>
                <wp:effectExtent l="0" t="0" r="0" b="0"/>
                <wp:wrapNone/>
                <wp:docPr id="106" name="Tekstvak 106"/>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5B3F8BBD" w14:textId="77DE95DC" w:rsidR="00A94275" w:rsidRPr="00475B51" w:rsidRDefault="00A94275" w:rsidP="00475B51">
                            <w:pPr>
                              <w:jc w:val="center"/>
                              <w:rPr>
                                <w:lang w:val="nl-NL"/>
                              </w:rPr>
                            </w:pPr>
                            <w:proofErr w:type="spellStart"/>
                            <w:r>
                              <w:rPr>
                                <w:lang w:val="nl-NL"/>
                              </w:rPr>
                              <w:t>Test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E6E74" id="Tekstvak 106" o:spid="_x0000_s1136" type="#_x0000_t202" style="position:absolute;left:0;text-align:left;margin-left:151.8pt;margin-top:536.35pt;width:79.55pt;height:31.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" filled="f" stroked="f" strokeweight=".5pt">
                <v:textbox>
                  <w:txbxContent>
                    <w:p w14:paraId="5B3F8BBD" w14:textId="77DE95DC" w:rsidR="00A94275" w:rsidRPr="00475B51" w:rsidRDefault="00A94275" w:rsidP="00475B51">
                      <w:pPr>
                        <w:jc w:val="center"/>
                        <w:rPr>
                          <w:lang w:val="nl-NL"/>
                        </w:rPr>
                      </w:pPr>
                      <w:proofErr w:type="spellStart"/>
                      <w:r>
                        <w:rPr>
                          <w:lang w:val="nl-NL"/>
                        </w:rPr>
                        <w:t>Testing</w:t>
                      </w:r>
                      <w:proofErr w:type="spellEnd"/>
                    </w:p>
                  </w:txbxContent>
                </v:textbox>
              </v:shape>
            </w:pict>
          </mc:Fallback>
        </mc:AlternateContent>
      </w:r>
      <w:r w:rsidR="00475B51">
        <w:rPr>
          <w:rFonts w:ascii="Times New Roman" w:eastAsia="Times New Roman" w:hAnsi="Times New Roman" w:cs="Times New Roman"/>
          <w:noProof/>
          <w:color w:val="auto"/>
          <w:lang w:val="nl-NL" w:eastAsia="nl-NL" w:bidi="ar-SA"/>
        </w:rPr>
        <mc:AlternateContent>
          <mc:Choice Requires="wps">
            <w:drawing>
              <wp:anchor distT="0" distB="0" distL="114300" distR="114300" simplePos="0" relativeHeight="251673600" behindDoc="0" locked="0" layoutInCell="1" allowOverlap="1" wp14:anchorId="65ADC39A" wp14:editId="0603E5FF">
                <wp:simplePos x="0" y="0"/>
                <wp:positionH relativeFrom="column">
                  <wp:posOffset>4114800</wp:posOffset>
                </wp:positionH>
                <wp:positionV relativeFrom="paragraph">
                  <wp:posOffset>6861647</wp:posOffset>
                </wp:positionV>
                <wp:extent cx="1010093" cy="403225"/>
                <wp:effectExtent l="0" t="0" r="0" b="0"/>
                <wp:wrapNone/>
                <wp:docPr id="105" name="Tekstvak 105"/>
                <wp:cNvGraphicFramePr/>
                <a:graphic xmlns:a="http://schemas.openxmlformats.org/drawingml/2006/main">
                  <a:graphicData uri="http://schemas.microsoft.com/office/word/2010/wordprocessingShape">
                    <wps:wsp>
                      <wps:cNvSpPr txBox="1"/>
                      <wps:spPr>
                        <a:xfrm>
                          <a:off x="0" y="0"/>
                          <a:ext cx="1010093" cy="403225"/>
                        </a:xfrm>
                        <a:prstGeom prst="rect">
                          <a:avLst/>
                        </a:prstGeom>
                        <a:noFill/>
                        <a:ln w="6350">
                          <a:noFill/>
                        </a:ln>
                      </wps:spPr>
                      <wps:txbx>
                        <w:txbxContent>
                          <w:p w14:paraId="22986A61" w14:textId="1F3BF85B" w:rsidR="00A94275" w:rsidRPr="00475B51" w:rsidRDefault="00A94275">
                            <w:pPr>
                              <w:rPr>
                                <w:lang w:val="nl-NL"/>
                              </w:rPr>
                            </w:pPr>
                            <w:r>
                              <w:rPr>
                                <w:lang w:val="nl-NL"/>
                              </w:rP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DC39A" id="Tekstvak 105" o:spid="_x0000_s1137" type="#_x0000_t202" style="position:absolute;left:0;text-align:left;margin-left:324pt;margin-top:540.3pt;width:79.55pt;height:31.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" filled="f" stroked="f" strokeweight=".5pt">
                <v:textbox>
                  <w:txbxContent>
                    <w:p w14:paraId="22986A61" w14:textId="1F3BF85B" w:rsidR="00A94275" w:rsidRPr="00475B51" w:rsidRDefault="00A94275">
                      <w:pPr>
                        <w:rPr>
                          <w:lang w:val="nl-NL"/>
                        </w:rPr>
                      </w:pPr>
                      <w:r>
                        <w:rPr>
                          <w:lang w:val="nl-NL"/>
                        </w:rPr>
                        <w:t>User</w:t>
                      </w:r>
                    </w:p>
                  </w:txbxContent>
                </v:textbox>
              </v:shape>
            </w:pict>
          </mc:Fallback>
        </mc:AlternateContent>
      </w:r>
      <w:r w:rsidR="00475B51" w:rsidRPr="00475B51">
        <w:rPr>
          <w:rFonts w:ascii="Times New Roman" w:eastAsia="Times New Roman" w:hAnsi="Times New Roman" w:cs="Times New Roman"/>
          <w:noProof/>
          <w:color w:val="auto"/>
          <w:lang w:val="nl-NL" w:eastAsia="nl-NL" w:bidi="ar-SA"/>
        </w:rPr>
        <w:drawing>
          <wp:anchor distT="0" distB="0" distL="114300" distR="114300" simplePos="0" relativeHeight="251672576" behindDoc="0" locked="0" layoutInCell="1" allowOverlap="1" wp14:anchorId="363AAE77" wp14:editId="5E9B0861">
            <wp:simplePos x="0" y="0"/>
            <wp:positionH relativeFrom="column">
              <wp:posOffset>3806795</wp:posOffset>
            </wp:positionH>
            <wp:positionV relativeFrom="paragraph">
              <wp:posOffset>6808367</wp:posOffset>
            </wp:positionV>
            <wp:extent cx="307340" cy="403859"/>
            <wp:effectExtent l="0" t="0" r="0" b="3175"/>
            <wp:wrapNone/>
            <wp:docPr id="104" name="Afbeelding 104" descr="Afbeeldingsresultaat voor user clip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fbeeldingsresultaat voor user clipart"/>
                    <pic:cNvPicPr>
                      <a:picLocks noChangeAspect="1" noChangeArrowheads="1"/>
                    </pic:cNvPicPr>
                  </pic:nvPicPr>
                  <pic:blipFill rotWithShape="1">
                    <a:blip r:embed="rId28" cstate="print">
                      <a:duotone>
                        <a:schemeClr val="accent1">
                          <a:shade val="45000"/>
                          <a:satMod val="135000"/>
                        </a:schemeClr>
                        <a:prstClr val="white"/>
                      </a:duotone>
                      <a:extLst>
                        <a:ext uri="{BEBA8EAE-BF5A-486C-A8C5-ECC9F3942E4B}">
                          <a14:imgProps xmlns:a14="http://schemas.microsoft.com/office/drawing/2010/main">
                            <a14:imgLayer r:embed="rId29">
                              <a14:imgEffect>
                                <a14:saturation sat="400000"/>
                              </a14:imgEffect>
                            </a14:imgLayer>
                          </a14:imgProps>
                        </a:ext>
                        <a:ext uri="{28A0092B-C50C-407E-A947-70E740481C1C}">
                          <a14:useLocalDpi xmlns:a14="http://schemas.microsoft.com/office/drawing/2010/main" val="0"/>
                        </a:ext>
                      </a:extLst>
                    </a:blip>
                    <a:srcRect/>
                    <a:stretch/>
                  </pic:blipFill>
                  <pic:spPr bwMode="auto">
                    <a:xfrm>
                      <a:off x="0" y="0"/>
                      <a:ext cx="307340" cy="403859"/>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75B51">
        <w:rPr>
          <w:noProof/>
        </w:rPr>
        <mc:AlternateContent>
          <mc:Choice Requires="wps">
            <w:drawing>
              <wp:anchor distT="0" distB="0" distL="114300" distR="114300" simplePos="0" relativeHeight="251671552" behindDoc="0" locked="0" layoutInCell="1" allowOverlap="1" wp14:anchorId="72413FA8" wp14:editId="7C9D5989">
                <wp:simplePos x="0" y="0"/>
                <wp:positionH relativeFrom="column">
                  <wp:posOffset>4731518</wp:posOffset>
                </wp:positionH>
                <wp:positionV relativeFrom="paragraph">
                  <wp:posOffset>4858311</wp:posOffset>
                </wp:positionV>
                <wp:extent cx="1105786" cy="308256"/>
                <wp:effectExtent l="0" t="0" r="0" b="0"/>
                <wp:wrapNone/>
                <wp:docPr id="103" name="Tekstvak 103"/>
                <wp:cNvGraphicFramePr/>
                <a:graphic xmlns:a="http://schemas.openxmlformats.org/drawingml/2006/main">
                  <a:graphicData uri="http://schemas.microsoft.com/office/word/2010/wordprocessingShape">
                    <wps:wsp>
                      <wps:cNvSpPr txBox="1"/>
                      <wps:spPr>
                        <a:xfrm>
                          <a:off x="0" y="0"/>
                          <a:ext cx="1105786" cy="308256"/>
                        </a:xfrm>
                        <a:prstGeom prst="rect">
                          <a:avLst/>
                        </a:prstGeom>
                        <a:noFill/>
                        <a:ln w="6350">
                          <a:noFill/>
                        </a:ln>
                      </wps:spPr>
                      <wps:txbx>
                        <w:txbxContent>
                          <w:p w14:paraId="1A6D0124" w14:textId="1F346BB6" w:rsidR="00A94275" w:rsidRPr="00475B51" w:rsidRDefault="00A94275">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413FA8" id="Tekstvak 103" o:spid="_x0000_s1138" type="#_x0000_t202" style="position:absolute;left:0;text-align:left;margin-left:372.55pt;margin-top:382.55pt;width:87.05pt;height:24.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" filled="f" stroked="f" strokeweight=".5pt">
                <v:textbox>
                  <w:txbxContent>
                    <w:p w14:paraId="1A6D0124" w14:textId="1F346BB6" w:rsidR="00A94275" w:rsidRPr="00475B51" w:rsidRDefault="00A94275">
                      <w:pPr>
                        <w:rPr>
                          <w:lang w:val="nl-NL"/>
                          <w14:textOutline w14:w="9525" w14:cap="rnd" w14:cmpd="sng" w14:algn="ctr">
                            <w14:solidFill>
                              <w14:srgbClr w14:val="92D050"/>
                            </w14:solidFill>
                            <w14:prstDash w14:val="solid"/>
                            <w14:bevel/>
                          </w14:textOutline>
                        </w:rPr>
                      </w:pPr>
                      <w:proofErr w:type="spellStart"/>
                      <w:r w:rsidRPr="00475B51">
                        <w:rPr>
                          <w:lang w:val="nl-NL"/>
                          <w14:textOutline w14:w="9525" w14:cap="rnd" w14:cmpd="sng" w14:algn="ctr">
                            <w14:solidFill>
                              <w14:srgbClr w14:val="92D050"/>
                            </w14:solidFill>
                            <w14:prstDash w14:val="solid"/>
                            <w14:bevel/>
                          </w14:textOutline>
                        </w:rPr>
                        <w:t>Frontend</w:t>
                      </w:r>
                      <w:proofErr w:type="spellEnd"/>
                    </w:p>
                  </w:txbxContent>
                </v:textbox>
              </v:shape>
            </w:pict>
          </mc:Fallback>
        </mc:AlternateContent>
      </w:r>
      <w:r w:rsidR="00475B51">
        <w:rPr>
          <w:noProof/>
        </w:rPr>
        <mc:AlternateContent>
          <mc:Choice Requires="wps">
            <w:drawing>
              <wp:anchor distT="0" distB="0" distL="114300" distR="114300" simplePos="0" relativeHeight="251670528" behindDoc="0" locked="0" layoutInCell="1" allowOverlap="1" wp14:anchorId="183C4CE3" wp14:editId="3B80D6FA">
                <wp:simplePos x="0" y="0"/>
                <wp:positionH relativeFrom="column">
                  <wp:posOffset>3115310</wp:posOffset>
                </wp:positionH>
                <wp:positionV relativeFrom="paragraph">
                  <wp:posOffset>4862076</wp:posOffset>
                </wp:positionV>
                <wp:extent cx="2402958" cy="1870710"/>
                <wp:effectExtent l="0" t="0" r="10160" b="8890"/>
                <wp:wrapNone/>
                <wp:docPr id="102" name="Afgeronde rechthoek 102"/>
                <wp:cNvGraphicFramePr/>
                <a:graphic xmlns:a="http://schemas.openxmlformats.org/drawingml/2006/main">
                  <a:graphicData uri="http://schemas.microsoft.com/office/word/2010/wordprocessingShape">
                    <wps:wsp>
                      <wps:cNvSpPr/>
                      <wps:spPr>
                        <a:xfrm>
                          <a:off x="0" y="0"/>
                          <a:ext cx="2402958" cy="1870710"/>
                        </a:xfrm>
                        <a:prstGeom prst="roundRect">
                          <a:avLst/>
                        </a:prstGeom>
                        <a:ln>
                          <a:solidFill>
                            <a:srgbClr val="92D05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7D5DC1A9" id="Afgeronde rechthoek 102" o:spid="_x0000_s1026" style="position:absolute;margin-left:245.3pt;margin-top:382.85pt;width:189.2pt;height:147.3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" fillcolor="white [3201]" strokecolor="#92d050" strokeweight="1pt">
                <v:stroke dashstyle="dash" joinstyle="miter"/>
              </v:roundrect>
            </w:pict>
          </mc:Fallback>
        </mc:AlternateContent>
      </w:r>
      <w:r w:rsidR="00475B51">
        <w:rPr>
          <w:noProof/>
        </w:rPr>
        <mc:AlternateContent>
          <mc:Choice Requires="wps">
            <w:drawing>
              <wp:anchor distT="0" distB="0" distL="114300" distR="114300" simplePos="0" relativeHeight="251668480" behindDoc="0" locked="0" layoutInCell="1" allowOverlap="1" wp14:anchorId="7B2ADFDE" wp14:editId="58C4188C">
                <wp:simplePos x="0" y="0"/>
                <wp:positionH relativeFrom="column">
                  <wp:posOffset>1725295</wp:posOffset>
                </wp:positionH>
                <wp:positionV relativeFrom="paragraph">
                  <wp:posOffset>4865251</wp:posOffset>
                </wp:positionV>
                <wp:extent cx="1392865" cy="1871167"/>
                <wp:effectExtent l="0" t="0" r="17145" b="8890"/>
                <wp:wrapNone/>
                <wp:docPr id="101" name="Afgeronde rechthoek 101"/>
                <wp:cNvGraphicFramePr/>
                <a:graphic xmlns:a="http://schemas.openxmlformats.org/drawingml/2006/main">
                  <a:graphicData uri="http://schemas.microsoft.com/office/word/2010/wordprocessingShape">
                    <wps:wsp>
                      <wps:cNvSpPr/>
                      <wps:spPr>
                        <a:xfrm>
                          <a:off x="0" y="0"/>
                          <a:ext cx="1392865" cy="1871167"/>
                        </a:xfrm>
                        <a:prstGeom prst="roundRect">
                          <a:avLst/>
                        </a:prstGeom>
                        <a:ln>
                          <a:solidFill>
                            <a:srgbClr val="00B0F0"/>
                          </a:solidFill>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4A5B7C1" id="Afgeronde rechthoek 101" o:spid="_x0000_s1026" style="position:absolute;margin-left:135.85pt;margin-top:383.1pt;width:109.65pt;height:147.35pt;z-index:25166848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" fillcolor="white [3201]" strokecolor="#00b0f0" strokeweight="1pt">
                <v:stroke dashstyle="dash" joinstyle="miter"/>
              </v:roundrect>
            </w:pict>
          </mc:Fallback>
        </mc:AlternateContent>
      </w:r>
      <w:r w:rsidR="00475B51">
        <w:rPr>
          <w:noProof/>
        </w:rPr>
        <mc:AlternateContent>
          <mc:Choice Requires="wps">
            <w:drawing>
              <wp:anchor distT="0" distB="0" distL="114300" distR="114300" simplePos="0" relativeHeight="251666432" behindDoc="0" locked="0" layoutInCell="1" allowOverlap="1" wp14:anchorId="10F928DA" wp14:editId="75EEA9FE">
                <wp:simplePos x="0" y="0"/>
                <wp:positionH relativeFrom="column">
                  <wp:posOffset>329565</wp:posOffset>
                </wp:positionH>
                <wp:positionV relativeFrom="paragraph">
                  <wp:posOffset>4862077</wp:posOffset>
                </wp:positionV>
                <wp:extent cx="1392865" cy="1871167"/>
                <wp:effectExtent l="0" t="0" r="17145" b="8890"/>
                <wp:wrapNone/>
                <wp:docPr id="100" name="Afgeronde rechthoek 100"/>
                <wp:cNvGraphicFramePr/>
                <a:graphic xmlns:a="http://schemas.openxmlformats.org/drawingml/2006/main">
                  <a:graphicData uri="http://schemas.microsoft.com/office/word/2010/wordprocessingShape">
                    <wps:wsp>
                      <wps:cNvSpPr/>
                      <wps:spPr>
                        <a:xfrm>
                          <a:off x="0" y="0"/>
                          <a:ext cx="1392865" cy="1871167"/>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3103FB5E" w14:textId="77777777" w:rsidR="00A94275" w:rsidRDefault="00A94275" w:rsidP="00475B51">
                            <w:pPr>
                              <w:jc w:val="lef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roundrect w14:anchorId="10F928DA" id="Afgeronde rechthoek 100" o:spid="_x0000_s1139" style="position:absolute;left:0;text-align:left;margin-left:25.95pt;margin-top:382.85pt;width:109.65pt;height:147.35pt;z-index:251666432;visibility:visible;mso-wrap-style:square;mso-wrap-distance-left:9pt;mso-wrap-distance-top:0;mso-wrap-distance-right:9pt;mso-wrap-distance-bottom:0;mso-position-horizontal:absolute;mso-position-horizontal-relative:text;mso-position-vertical:absolute;mso-position-vertical-relative:text;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" fillcolor="white [3201]" strokecolor="#c02942 [3206]" strokeweight="1pt">
                <v:stroke dashstyle="dash" joinstyle="miter"/>
                <v:textbox>
                  <w:txbxContent>
                    <w:p w14:paraId="3103FB5E" w14:textId="77777777" w:rsidR="00A94275" w:rsidRDefault="00A94275" w:rsidP="00475B51">
                      <w:pPr>
                        <w:jc w:val="left"/>
                      </w:pPr>
                    </w:p>
                  </w:txbxContent>
                </v:textbox>
              </v:roundrect>
            </w:pict>
          </mc:Fallback>
        </mc:AlternateContent>
      </w:r>
      <w:r w:rsidR="0019618C">
        <w:rPr>
          <w:noProof/>
        </w:rPr>
        <mc:AlternateContent>
          <mc:Choice Requires="wps">
            <w:drawing>
              <wp:inline distT="0" distB="0" distL="0" distR="0" wp14:anchorId="5F0DAC5B" wp14:editId="5FFC6E22">
                <wp:extent cx="5188688" cy="7304568"/>
                <wp:effectExtent l="0" t="0" r="18415" b="10795"/>
                <wp:docPr id="99" name="Rechthoek 99"/>
                <wp:cNvGraphicFramePr/>
                <a:graphic xmlns:a="http://schemas.openxmlformats.org/drawingml/2006/main">
                  <a:graphicData uri="http://schemas.microsoft.com/office/word/2010/wordprocessingShape">
                    <wps:wsp>
                      <wps:cNvSpPr/>
                      <wps:spPr>
                        <a:xfrm>
                          <a:off x="0" y="0"/>
                          <a:ext cx="5188688" cy="730456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737D01" w14:textId="685B1406" w:rsidR="00A94275" w:rsidRPr="00475B51" w:rsidRDefault="00A94275"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A94275" w:rsidRDefault="00A94275" w:rsidP="00475B5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5F0DAC5B" id="Rechthoek 99" o:spid="_x0000_s1140" style="width:408.55pt;height:575.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" fillcolor="white [3201]" strokecolor="black [3213]" strokeweight="1pt">
                <v:textbox>
                  <w:txbxContent>
                    <w:p w14:paraId="7B737D01" w14:textId="685B1406" w:rsidR="00A94275" w:rsidRPr="00475B51" w:rsidRDefault="00A94275" w:rsidP="00475B51">
                      <w:pPr>
                        <w:spacing w:after="0" w:line="240" w:lineRule="auto"/>
                        <w:jc w:val="left"/>
                        <w:rPr>
                          <w:rFonts w:ascii="Times New Roman" w:eastAsia="Times New Roman" w:hAnsi="Times New Roman" w:cs="Times New Roman"/>
                          <w:color w:val="auto"/>
                          <w:lang w:val="nl-NL" w:eastAsia="nl-NL" w:bidi="ar-SA"/>
                        </w:rPr>
                      </w:pPr>
                    </w:p>
                    <w:p w14:paraId="79340717" w14:textId="68D63753" w:rsidR="00A94275" w:rsidRDefault="00A94275" w:rsidP="00475B51">
                      <w:pPr>
                        <w:jc w:val="center"/>
                      </w:pPr>
                    </w:p>
                  </w:txbxContent>
                </v:textbox>
                <w10:anchorlock/>
              </v:rect>
            </w:pict>
          </mc:Fallback>
        </mc:AlternateContent>
      </w:r>
    </w:p>
    <w:p w14:paraId="6F854872" w14:textId="2B181895" w:rsidR="0019618C" w:rsidRDefault="00A96B01" w:rsidP="00A96B01">
      <w:pPr>
        <w:pStyle w:val="Bijschrift"/>
        <w:jc w:val="center"/>
      </w:pPr>
      <w:bookmarkStart w:id="80" w:name="_Ref2050132"/>
      <w:r>
        <w:t xml:space="preserve">Figure </w:t>
      </w:r>
      <w:r w:rsidR="00C30F6E">
        <w:fldChar w:fldCharType="begin"/>
      </w:r>
      <w:r w:rsidR="00C30F6E">
        <w:instrText xml:space="preserve"> STYLEREF 1 \s </w:instrText>
      </w:r>
      <w:r w:rsidR="00C30F6E">
        <w:fldChar w:fldCharType="separate"/>
      </w:r>
      <w:r w:rsidR="00C30F6E">
        <w:rPr>
          <w:noProof/>
        </w:rPr>
        <w:t>4</w:t>
      </w:r>
      <w:r w:rsidR="00C30F6E">
        <w:fldChar w:fldCharType="end"/>
      </w:r>
      <w:r w:rsidR="00C30F6E">
        <w:t>.</w:t>
      </w:r>
      <w:r w:rsidR="00C30F6E">
        <w:fldChar w:fldCharType="begin"/>
      </w:r>
      <w:r w:rsidR="00C30F6E">
        <w:instrText xml:space="preserve"> SEQ Figure \* ARABIC \s 1 </w:instrText>
      </w:r>
      <w:r w:rsidR="00C30F6E">
        <w:fldChar w:fldCharType="separate"/>
      </w:r>
      <w:r w:rsidR="00C30F6E">
        <w:rPr>
          <w:noProof/>
        </w:rPr>
        <w:t>3</w:t>
      </w:r>
      <w:r w:rsidR="00C30F6E">
        <w:fldChar w:fldCharType="end"/>
      </w:r>
      <w:bookmarkEnd w:id="80"/>
      <w:r>
        <w:t>: Low level architecture overview</w:t>
      </w:r>
    </w:p>
    <w:p w14:paraId="771A3E62" w14:textId="44D83C53" w:rsidR="00E01E96" w:rsidRDefault="00E01E96">
      <w:pPr>
        <w:jc w:val="left"/>
      </w:pPr>
      <w:r>
        <w:br w:type="page"/>
      </w:r>
    </w:p>
    <w:p w14:paraId="663A77E6" w14:textId="4C5F4674" w:rsidR="00D433AD" w:rsidRDefault="005C2A9F" w:rsidP="00D433AD">
      <w:pPr>
        <w:pStyle w:val="Kop3"/>
      </w:pPr>
      <w:r>
        <w:lastRenderedPageBreak/>
        <w:t>Resources</w:t>
      </w:r>
    </w:p>
    <w:p w14:paraId="6C16A3C5" w14:textId="4214ADCE" w:rsidR="00D433AD" w:rsidRDefault="00D433AD" w:rsidP="00D433AD">
      <w:r>
        <w:t xml:space="preserve">Resources </w:t>
      </w:r>
      <w:r w:rsidR="00EE7725">
        <w:t xml:space="preserve">are </w:t>
      </w:r>
      <w:r>
        <w:t xml:space="preserve">used within </w:t>
      </w:r>
      <w:proofErr w:type="spellStart"/>
      <w:r w:rsidR="005C2A9F">
        <w:t>NotiVal</w:t>
      </w:r>
      <w:proofErr w:type="spellEnd"/>
      <w:r>
        <w:t xml:space="preserve"> </w:t>
      </w:r>
      <w:r w:rsidR="00EE7725">
        <w:t xml:space="preserve">to contain the most important pieces of data. They are provided </w:t>
      </w:r>
      <w:r>
        <w:t>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following the REST principles</w:t>
      </w:r>
      <w:r w:rsidR="00EE7725">
        <w:t>. Consequently, they are stored in a database corresponding to clearly defined models, allowing for easy use further down the road, preventing errors. These main resources are</w:t>
      </w:r>
      <w:r>
        <w:t>:</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034F61F2" w14:textId="5F9EED5C"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402EC676" w14:textId="41E4F442" w:rsidR="005C2A9F" w:rsidRDefault="005C2A9F" w:rsidP="005C2A9F">
      <w:pPr>
        <w:pStyle w:val="Kop3"/>
      </w:pPr>
      <w:r>
        <w:t>Analysis of incoming data</w:t>
      </w:r>
    </w:p>
    <w:p w14:paraId="4A7C5ABC" w14:textId="0F4225EE" w:rsidR="00D433AD" w:rsidRDefault="00EE7725" w:rsidP="00D433AD">
      <w:r>
        <w:t xml:space="preserve">Incoming data is analyzed in two moments. Either when a new user activity is recorded through an API call, or when a dataset file is submitted. </w:t>
      </w:r>
      <w:r w:rsidR="005C2A9F">
        <w:t xml:space="preserve">While the analysis of the incoming data </w:t>
      </w:r>
      <w:proofErr w:type="gramStart"/>
      <w:r w:rsidR="005C2A9F">
        <w:t>in itself is</w:t>
      </w:r>
      <w:proofErr w:type="gramEnd"/>
      <w:r w:rsidR="005C2A9F">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5618B4" w:rsidR="005C2A9F" w:rsidRDefault="00447437" w:rsidP="005C2A9F">
      <w:r>
        <w:t>First, it could occur that an activity that was started was never completed. This anomaly only occurred twice in the used dataset, so these entries were simply omitted. Second, a new activity could be started before a prior one was completed. This was solved by finding corresponding events rather than assuming that two subsequent events always corresponded</w:t>
      </w:r>
      <w:r w:rsidR="00647B34">
        <w:t>.</w:t>
      </w:r>
    </w:p>
    <w:p w14:paraId="0AF02E44" w14:textId="4FC87AE3" w:rsidR="00447437" w:rsidRDefault="00447437" w:rsidP="00447437">
      <w:pPr>
        <w:pStyle w:val="Kop4"/>
      </w:pPr>
      <w:r>
        <w:lastRenderedPageBreak/>
        <w:t>Analyzing starting times</w:t>
      </w:r>
    </w:p>
    <w:p w14:paraId="3F06D393" w14:textId="7A676C05" w:rsidR="00C755B5" w:rsidRDefault="00EE7725" w:rsidP="001A6F4A">
      <w:r>
        <w:t xml:space="preserve">The third major aspect of the implementation is its clustering. </w:t>
      </w:r>
      <w:proofErr w:type="gramStart"/>
      <w:r w:rsidR="00447437">
        <w:t>In order to</w:t>
      </w:r>
      <w:proofErr w:type="gramEnd"/>
      <w:r w:rsidR="00447437">
        <w:t xml:space="preserve"> cluster by starting times, these times had to be converted from a date into a number corresponding to the time on the day. The simplest solution was to use the number of minutes since midnigh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335D229" w14:textId="29D317AC" w:rsidR="00D3030F" w:rsidRDefault="00D3030F" w:rsidP="00D3030F">
      <w:pPr>
        <w:pStyle w:val="Kop3"/>
      </w:pPr>
      <w:r>
        <w:t>Prediction models</w:t>
      </w:r>
    </w:p>
    <w:p w14:paraId="091672F3" w14:textId="32907DBC"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1A6F4A">
        <w:t>A</w:t>
      </w:r>
      <w:r w:rsidR="00C755B5">
        <w:t xml:space="preserve"> similar 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55997F73" w14:textId="649D5A68" w:rsidR="00447437" w:rsidRDefault="00204063" w:rsidP="001A6F4A">
      <w:pPr>
        <w:pStyle w:val="Kop3"/>
      </w:pPr>
      <w:r>
        <w:t xml:space="preserve">The appropriate time – </w:t>
      </w:r>
      <w:r w:rsidR="00035A0C">
        <w:t>implementation</w:t>
      </w:r>
    </w:p>
    <w:p w14:paraId="30B0B056" w14:textId="67805C5E"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w:t>
      </w:r>
      <w:r w:rsidR="001A6F4A">
        <w:t>.</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539354C4" w14:textId="26331658" w:rsidR="00035A0C" w:rsidRDefault="00035A0C" w:rsidP="00035A0C">
      <w:pPr>
        <w:pStyle w:val="Kop3"/>
      </w:pPr>
      <w:r>
        <w:t>Testing</w:t>
      </w:r>
    </w:p>
    <w:p w14:paraId="10ECF215" w14:textId="5989CC53" w:rsidR="00035A0C" w:rsidRDefault="00B5554C" w:rsidP="00035A0C">
      <w:r>
        <w:t>The final part of the implementation consisted of creating a testing suite. This testing suite would allow for randomization of selecting test cases, QUVs, and deadlines. This will, however, be explained in the next chapter.</w:t>
      </w:r>
    </w:p>
    <w:p w14:paraId="644FC6B9" w14:textId="3027FF76" w:rsidR="008F15B9" w:rsidRDefault="008F15B9" w:rsidP="008F15B9">
      <w:pPr>
        <w:pStyle w:val="Kop3"/>
      </w:pPr>
      <w:r>
        <w:lastRenderedPageBreak/>
        <w:t>Conclusio</w:t>
      </w:r>
      <w:r w:rsidR="00B930DF">
        <w:t>n</w:t>
      </w:r>
    </w:p>
    <w:p w14:paraId="09800C64" w14:textId="2C3A737A" w:rsidR="00594E08" w:rsidRPr="00594E08" w:rsidRDefault="00594E08" w:rsidP="00594E08">
      <w:r>
        <w:t xml:space="preserve">A separation of concerns was done by splitting </w:t>
      </w:r>
      <w:r w:rsidR="000060A8">
        <w:t xml:space="preserve">the implementation into frontend, resource handling through the API, and the actual methods used for calculations and predictions. Several ‘clean-ups’ had to be performed to analyze incoming data, and transform it into a general </w:t>
      </w:r>
      <w:r w:rsidR="001A6F4A">
        <w:t>data structure</w:t>
      </w:r>
      <w:r w:rsidR="000060A8">
        <w:t xml:space="preserve"> for activities. Activities could then be clustered. From the clusters, a prediction model was made. Combining the prediction models and the user values, the moment calculations could be performed </w:t>
      </w:r>
    </w:p>
    <w:p w14:paraId="60AF02E8" w14:textId="77777777" w:rsidR="008F15B9" w:rsidRPr="000060A8" w:rsidRDefault="008F15B9" w:rsidP="00035A0C"/>
    <w:p w14:paraId="7D708942" w14:textId="5196F21C" w:rsidR="00D433AD" w:rsidRDefault="00D433AD" w:rsidP="00D433AD">
      <w:pPr>
        <w:pStyle w:val="Kop1"/>
      </w:pPr>
      <w:r w:rsidRPr="000060A8">
        <w:br w:type="page"/>
      </w:r>
      <w:r w:rsidRPr="000060A8">
        <w:lastRenderedPageBreak/>
        <w:br/>
      </w:r>
      <w:bookmarkStart w:id="81" w:name="_Toc536792999"/>
      <w:bookmarkStart w:id="82" w:name="_Toc927539"/>
      <w:bookmarkStart w:id="83" w:name="_Ref1099329"/>
      <w:bookmarkStart w:id="84" w:name="_Ref1099335"/>
      <w:r>
        <w:t>Experimentation</w:t>
      </w:r>
      <w:bookmarkEnd w:id="81"/>
      <w:bookmarkEnd w:id="82"/>
      <w:bookmarkEnd w:id="83"/>
      <w:bookmarkEnd w:id="84"/>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48BA37B3" w:rsidR="00D433AD" w:rsidRDefault="00D433AD" w:rsidP="00D433AD">
      <w:r>
        <w:t xml:space="preserve">While having a proper implementation shows that the concept is achievable, it is more interesting to </w:t>
      </w:r>
      <w:r w:rsidR="00497D4F">
        <w:t>see</w:t>
      </w:r>
      <w:r>
        <w:t xml:space="preserve"> if the model shows improved performance. </w:t>
      </w:r>
    </w:p>
    <w:p w14:paraId="37C2BAD3" w14:textId="44860EC3" w:rsidR="00715228" w:rsidRDefault="00715228" w:rsidP="00D433AD">
      <w:pPr>
        <w:pStyle w:val="Kop2"/>
      </w:pPr>
      <w:bookmarkStart w:id="85" w:name="_Ref2051312"/>
      <w:r>
        <w:t>Introduction</w:t>
      </w:r>
      <w:bookmarkEnd w:id="85"/>
    </w:p>
    <w:p w14:paraId="6D8714A3" w14:textId="77777777" w:rsidR="005F5FE5" w:rsidRDefault="005F5FE5" w:rsidP="00715228">
      <w:r w:rsidRPr="005F5FE5">
        <w:t>The purpose of this paper was to see how the a</w:t>
      </w:r>
      <w:r>
        <w:t xml:space="preserve">ddition of values to a smart reminder system would improve the choice for more appropriately timed notifications. </w:t>
      </w:r>
      <w:r w:rsidRPr="005F5FE5">
        <w:t xml:space="preserve">It was reasoned that </w:t>
      </w:r>
      <w:r>
        <w:t>the most</w:t>
      </w:r>
      <w:r w:rsidRPr="005F5FE5">
        <w:t xml:space="preserve"> appropriately timed notification would </w:t>
      </w:r>
      <w:r>
        <w:t xml:space="preserve">maximally improve user values. </w:t>
      </w:r>
    </w:p>
    <w:p w14:paraId="65F12E12" w14:textId="64427473" w:rsidR="00715228" w:rsidRDefault="009A5BEC" w:rsidP="00715228">
      <w:r>
        <w:t xml:space="preserve">How to increase user values? </w:t>
      </w:r>
      <w:r w:rsidR="005F5FE5">
        <w:t xml:space="preserve">This increase in user values consisted of two parts: the gains invoked by remembering and the losses invoked by the nuisance of the notification. </w:t>
      </w:r>
      <w:r w:rsidR="005F5FE5" w:rsidRPr="0014440D">
        <w:t xml:space="preserve">As actually remembering </w:t>
      </w:r>
      <w:r w:rsidR="0014440D" w:rsidRPr="0014440D">
        <w:t>is mostly determined by the time between the notification</w:t>
      </w:r>
      <w:r w:rsidR="0014440D">
        <w:t xml:space="preserve"> and the deadline, the expected value gain caused by the reminder was modelled through this time.</w:t>
      </w:r>
    </w:p>
    <w:p w14:paraId="03C4E161" w14:textId="766AF619" w:rsidR="0014440D" w:rsidRDefault="0014440D" w:rsidP="00715228">
      <w:r>
        <w:t xml:space="preserve">As no sufficing, existing, smart reminder system existed, it was built from scratch. As such, no absolute measure of performance could be introduced. However, a scenario was introduced that would analyze the performance of just the predictive model. </w:t>
      </w:r>
      <w:r w:rsidRPr="0014440D">
        <w:t xml:space="preserve">Consequently, the value-based approaches could be tested and compared to the baseline to show </w:t>
      </w:r>
      <w:r>
        <w:t>possible improvements in results.</w:t>
      </w:r>
      <w:r w:rsidR="00C30F6E">
        <w:t xml:space="preserve"> This way, a clear baseline was established and subsequently the effect of values could be comparatively tested. This was further illustrated in Figure </w:t>
      </w:r>
      <w:r w:rsidR="00C30F6E">
        <w:fldChar w:fldCharType="begin"/>
      </w:r>
      <w:r w:rsidR="00C30F6E">
        <w:instrText xml:space="preserve"> REF _Ref2051312 \r \h </w:instrText>
      </w:r>
      <w:r w:rsidR="00C30F6E">
        <w:fldChar w:fldCharType="separate"/>
      </w:r>
      <w:r w:rsidR="00C30F6E">
        <w:t>5.1</w:t>
      </w:r>
      <w:r w:rsidR="00C30F6E">
        <w:fldChar w:fldCharType="end"/>
      </w:r>
      <w:r w:rsidR="00C30F6E">
        <w:t>.</w:t>
      </w:r>
    </w:p>
    <w:p w14:paraId="0196080C" w14:textId="77777777" w:rsidR="00C30F6E" w:rsidRDefault="00C30F6E" w:rsidP="00C30F6E">
      <w:pPr>
        <w:keepNext/>
        <w:jc w:val="center"/>
      </w:pPr>
      <w:r>
        <w:rPr>
          <w:noProof/>
        </w:rPr>
        <w:lastRenderedPageBreak/>
        <mc:AlternateContent>
          <mc:Choice Requires="wpg">
            <w:drawing>
              <wp:inline distT="0" distB="0" distL="0" distR="0" wp14:anchorId="39441BE5" wp14:editId="1953C076">
                <wp:extent cx="6409055" cy="2578608"/>
                <wp:effectExtent l="0" t="0" r="17145" b="12700"/>
                <wp:docPr id="187" name="Groep 187"/>
                <wp:cNvGraphicFramePr/>
                <a:graphic xmlns:a="http://schemas.openxmlformats.org/drawingml/2006/main">
                  <a:graphicData uri="http://schemas.microsoft.com/office/word/2010/wordprocessingGroup">
                    <wpg:wgp>
                      <wpg:cNvGrpSpPr/>
                      <wpg:grpSpPr>
                        <a:xfrm>
                          <a:off x="0" y="0"/>
                          <a:ext cx="6409055" cy="2578608"/>
                          <a:chOff x="0" y="0"/>
                          <a:chExt cx="6602095" cy="2433320"/>
                        </a:xfrm>
                      </wpg:grpSpPr>
                      <wps:wsp>
                        <wps:cNvPr id="69" name="Rechthoek 69"/>
                        <wps:cNvSpPr/>
                        <wps:spPr>
                          <a:xfrm>
                            <a:off x="0" y="0"/>
                            <a:ext cx="6602095" cy="24333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ep 186"/>
                        <wpg:cNvGrpSpPr/>
                        <wpg:grpSpPr>
                          <a:xfrm>
                            <a:off x="201168" y="182880"/>
                            <a:ext cx="6301830" cy="2045335"/>
                            <a:chOff x="0" y="0"/>
                            <a:chExt cx="6301830" cy="2045335"/>
                          </a:xfrm>
                        </wpg:grpSpPr>
                        <wps:wsp>
                          <wps:cNvPr id="74" name="Afgeronde rechthoek 74"/>
                          <wps:cNvSpPr/>
                          <wps:spPr>
                            <a:xfrm>
                              <a:off x="1636776" y="365760"/>
                              <a:ext cx="3012142" cy="167957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5" name="Groep 185"/>
                          <wpg:cNvGrpSpPr/>
                          <wpg:grpSpPr>
                            <a:xfrm>
                              <a:off x="0" y="0"/>
                              <a:ext cx="6301830" cy="2044954"/>
                              <a:chOff x="0" y="0"/>
                              <a:chExt cx="6301830" cy="2044954"/>
                            </a:xfrm>
                          </wpg:grpSpPr>
                          <wps:wsp>
                            <wps:cNvPr id="70" name="Afgeronde rechthoek 70"/>
                            <wps:cNvSpPr/>
                            <wps:spPr>
                              <a:xfrm>
                                <a:off x="0" y="0"/>
                                <a:ext cx="1264024" cy="87376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0C25FDAF" w14:textId="77777777" w:rsidR="00C30F6E" w:rsidRPr="001A6F4A" w:rsidRDefault="00C30F6E" w:rsidP="00C30F6E">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Afgeronde rechthoek 71"/>
                            <wps:cNvSpPr/>
                            <wps:spPr>
                              <a:xfrm>
                                <a:off x="0" y="1426464"/>
                                <a:ext cx="1263650" cy="618490"/>
                              </a:xfrm>
                              <a:prstGeom prst="roundRect">
                                <a:avLst/>
                              </a:prstGeom>
                              <a:gradFill flip="none" rotWithShape="1">
                                <a:gsLst>
                                  <a:gs pos="0">
                                    <a:schemeClr val="accent6">
                                      <a:tint val="66000"/>
                                      <a:satMod val="160000"/>
                                    </a:schemeClr>
                                  </a:gs>
                                  <a:gs pos="50000">
                                    <a:schemeClr val="accent6">
                                      <a:tint val="44500"/>
                                      <a:satMod val="160000"/>
                                    </a:schemeClr>
                                  </a:gs>
                                  <a:gs pos="100000">
                                    <a:schemeClr val="accent6">
                                      <a:tint val="23500"/>
                                      <a:satMod val="160000"/>
                                    </a:schemeClr>
                                  </a:gs>
                                </a:gsLst>
                                <a:lin ang="2700000" scaled="1"/>
                                <a:tileRect/>
                              </a:gradFill>
                            </wps:spPr>
                            <wps:style>
                              <a:lnRef idx="2">
                                <a:schemeClr val="accent6">
                                  <a:shade val="50000"/>
                                </a:schemeClr>
                              </a:lnRef>
                              <a:fillRef idx="1">
                                <a:schemeClr val="accent6"/>
                              </a:fillRef>
                              <a:effectRef idx="0">
                                <a:schemeClr val="accent6"/>
                              </a:effectRef>
                              <a:fontRef idx="minor">
                                <a:schemeClr val="lt1"/>
                              </a:fontRef>
                            </wps:style>
                            <wps:txbx>
                              <w:txbxContent>
                                <w:p w14:paraId="2881CD6F" w14:textId="77777777" w:rsidR="00C30F6E" w:rsidRPr="001A6F4A" w:rsidRDefault="00C30F6E" w:rsidP="00C30F6E">
                                  <w:pPr>
                                    <w:jc w:val="center"/>
                                    <w:rPr>
                                      <w:lang w:val="nl-NL"/>
                                    </w:rPr>
                                  </w:pPr>
                                  <w:proofErr w:type="spellStart"/>
                                  <w:r>
                                    <w:rPr>
                                      <w:lang w:val="nl-NL"/>
                                    </w:rPr>
                                    <w:t>Prediction</w:t>
                                  </w:r>
                                  <w:proofErr w:type="spellEnd"/>
                                  <w:r>
                                    <w:rPr>
                                      <w:lang w:val="nl-NL"/>
                                    </w:rPr>
                                    <w:b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Afgeronde rechthoek 72"/>
                            <wps:cNvSpPr/>
                            <wps:spPr>
                              <a:xfrm>
                                <a:off x="1636776" y="0"/>
                                <a:ext cx="3011805" cy="2042795"/>
                              </a:xfrm>
                              <a:prstGeom prst="roundRect">
                                <a:avLst/>
                              </a:prstGeom>
                              <a:ln>
                                <a:prstDash val="dash"/>
                              </a:ln>
                            </wps:spPr>
                            <wps:style>
                              <a:lnRef idx="2">
                                <a:schemeClr val="accent3"/>
                              </a:lnRef>
                              <a:fillRef idx="1">
                                <a:schemeClr val="lt1"/>
                              </a:fillRef>
                              <a:effectRef idx="0">
                                <a:schemeClr val="accent3"/>
                              </a:effectRef>
                              <a:fontRef idx="minor">
                                <a:schemeClr val="dk1"/>
                              </a:fontRef>
                            </wps:style>
                            <wps:txbx>
                              <w:txbxContent>
                                <w:p w14:paraId="16B2F145" w14:textId="77777777" w:rsidR="00C30F6E" w:rsidRPr="00FF2BEB" w:rsidRDefault="00C30F6E" w:rsidP="00C30F6E">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75" name="Rechte verbindingslijn met pijl 75"/>
                            <wps:cNvCnPr/>
                            <wps:spPr>
                              <a:xfrm>
                                <a:off x="630936" y="877824"/>
                                <a:ext cx="0" cy="551628"/>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79" name="Rechte verbindingslijn met pijl 79"/>
                            <wps:cNvCnPr/>
                            <wps:spPr>
                              <a:xfrm flipV="1">
                                <a:off x="1261872" y="1325880"/>
                                <a:ext cx="377003" cy="403412"/>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0" name="Rechte verbindingslijn met pijl 80"/>
                            <wps:cNvCnPr/>
                            <wps:spPr>
                              <a:xfrm>
                                <a:off x="1261872" y="429768"/>
                                <a:ext cx="376517" cy="443753"/>
                              </a:xfrm>
                              <a:prstGeom prst="straightConnector1">
                                <a:avLst/>
                              </a:prstGeom>
                              <a:ln>
                                <a:tailEnd type="triangle"/>
                              </a:ln>
                            </wps:spPr>
                            <wps:style>
                              <a:lnRef idx="1">
                                <a:schemeClr val="accent6"/>
                              </a:lnRef>
                              <a:fillRef idx="0">
                                <a:schemeClr val="accent6"/>
                              </a:fillRef>
                              <a:effectRef idx="0">
                                <a:schemeClr val="accent6"/>
                              </a:effectRef>
                              <a:fontRef idx="minor">
                                <a:schemeClr val="tx1"/>
                              </a:fontRef>
                            </wps:style>
                            <wps:bodyPr/>
                          </wps:wsp>
                          <wps:wsp>
                            <wps:cNvPr id="81" name="Afgeronde rechthoek 81"/>
                            <wps:cNvSpPr/>
                            <wps:spPr>
                              <a:xfrm>
                                <a:off x="1746504" y="630936"/>
                                <a:ext cx="995082" cy="1196788"/>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69DEA4A7" w14:textId="77777777" w:rsidR="00C30F6E" w:rsidRDefault="00C30F6E" w:rsidP="00C30F6E">
                                  <w:pPr>
                                    <w:jc w:val="center"/>
                                    <w:rPr>
                                      <w:lang w:val="nl-NL"/>
                                    </w:rPr>
                                  </w:pPr>
                                  <w:proofErr w:type="spellStart"/>
                                  <w:r>
                                    <w:rPr>
                                      <w:lang w:val="nl-NL"/>
                                    </w:rPr>
                                    <w:t>Predictive</w:t>
                                  </w:r>
                                  <w:proofErr w:type="spellEnd"/>
                                  <w:r>
                                    <w:rPr>
                                      <w:lang w:val="nl-NL"/>
                                    </w:rPr>
                                    <w:t xml:space="preserve"> model</w:t>
                                  </w:r>
                                </w:p>
                                <w:p w14:paraId="1D5F8A8A" w14:textId="77777777" w:rsidR="00C30F6E" w:rsidRPr="00FF2BEB" w:rsidRDefault="00C30F6E" w:rsidP="00C30F6E">
                                  <w:pPr>
                                    <w:jc w:val="center"/>
                                    <w:rPr>
                                      <w:lang w:val="nl-NL"/>
                                    </w:rPr>
                                  </w:pPr>
                                  <w:r>
                                    <w:rPr>
                                      <w:lang w:val="nl-NL"/>
                                    </w:rPr>
                                    <w:t>(</w:t>
                                  </w:r>
                                  <w:proofErr w:type="gramStart"/>
                                  <w:r>
                                    <w:rPr>
                                      <w:lang w:val="nl-NL"/>
                                    </w:rPr>
                                    <w:t>baseline</w:t>
                                  </w:r>
                                  <w:proofErr w:type="gramEnd"/>
                                  <w:r>
                                    <w:rPr>
                                      <w:lang w:val="nl-NL"/>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 name="Afgeronde rechthoek 83"/>
                            <wps:cNvSpPr/>
                            <wps:spPr>
                              <a:xfrm>
                                <a:off x="3429000" y="429768"/>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5528AE0" w14:textId="77777777" w:rsidR="00C30F6E" w:rsidRPr="0059770C" w:rsidRDefault="00C30F6E" w:rsidP="00C30F6E">
                                  <w:pPr>
                                    <w:jc w:val="center"/>
                                    <w:rPr>
                                      <w:lang w:val="nl-NL"/>
                                    </w:rPr>
                                  </w:pPr>
                                  <w:r>
                                    <w:rPr>
                                      <w:lang w:val="nl-NL"/>
                                    </w:rPr>
                                    <w:t>Scenario 1:</w:t>
                                  </w:r>
                                  <w:r>
                                    <w:rPr>
                                      <w:lang w:val="nl-NL"/>
                                    </w:rPr>
                                    <w:br/>
                                    <w:t>Tim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5" name="Afgeronde rechthoek 85"/>
                            <wps:cNvSpPr/>
                            <wps:spPr>
                              <a:xfrm>
                                <a:off x="3429000" y="987552"/>
                                <a:ext cx="1035050" cy="443230"/>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7AA69CCC" w14:textId="77777777" w:rsidR="00C30F6E" w:rsidRPr="0059770C" w:rsidRDefault="00C30F6E" w:rsidP="00C30F6E">
                                  <w:pPr>
                                    <w:jc w:val="center"/>
                                    <w:rPr>
                                      <w:lang w:val="nl-NL"/>
                                    </w:rPr>
                                  </w:pPr>
                                  <w:r>
                                    <w:rPr>
                                      <w:lang w:val="nl-NL"/>
                                    </w:rPr>
                                    <w:t>Scenario 2:</w:t>
                                  </w:r>
                                  <w:r>
                                    <w:rPr>
                                      <w:lang w:val="nl-NL"/>
                                    </w:rPr>
                                    <w:br/>
                                  </w:r>
                                  <w:proofErr w:type="spellStart"/>
                                  <w:r>
                                    <w:rPr>
                                      <w:lang w:val="nl-NL"/>
                                    </w:rPr>
                                    <w:t>Values</w:t>
                                  </w:r>
                                  <w:proofErr w:type="spellEnd"/>
                                  <w:r>
                                    <w:rPr>
                                      <w:noProof/>
                                    </w:rPr>
                                    <w:drawing>
                                      <wp:inline distT="0" distB="0" distL="0" distR="0" wp14:anchorId="64DA2DD3" wp14:editId="211CF143">
                                        <wp:extent cx="747395" cy="387350"/>
                                        <wp:effectExtent l="0" t="0" r="1905" b="0"/>
                                        <wp:docPr id="183" name="Afbeelding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9" name="Afgeronde rechthoek 89"/>
                            <wps:cNvSpPr/>
                            <wps:spPr>
                              <a:xfrm>
                                <a:off x="3429000" y="1517904"/>
                                <a:ext cx="1035050" cy="443753"/>
                              </a:xfrm>
                              <a:prstGeom prst="roundRect">
                                <a:avLst/>
                              </a:prstGeom>
                              <a:gradFill flip="none" rotWithShape="1">
                                <a:gsLst>
                                  <a:gs pos="0">
                                    <a:schemeClr val="accent3">
                                      <a:tint val="66000"/>
                                      <a:satMod val="160000"/>
                                    </a:schemeClr>
                                  </a:gs>
                                  <a:gs pos="50000">
                                    <a:schemeClr val="accent3">
                                      <a:tint val="44500"/>
                                      <a:satMod val="160000"/>
                                    </a:schemeClr>
                                  </a:gs>
                                  <a:gs pos="100000">
                                    <a:schemeClr val="accent3">
                                      <a:tint val="23500"/>
                                      <a:satMod val="160000"/>
                                    </a:schemeClr>
                                  </a:gs>
                                </a:gsLst>
                                <a:lin ang="2700000" scaled="1"/>
                                <a:tileRect/>
                              </a:gradFill>
                            </wps:spPr>
                            <wps:style>
                              <a:lnRef idx="2">
                                <a:schemeClr val="accent3">
                                  <a:shade val="50000"/>
                                </a:schemeClr>
                              </a:lnRef>
                              <a:fillRef idx="1">
                                <a:schemeClr val="accent3"/>
                              </a:fillRef>
                              <a:effectRef idx="0">
                                <a:schemeClr val="accent3"/>
                              </a:effectRef>
                              <a:fontRef idx="minor">
                                <a:schemeClr val="lt1"/>
                              </a:fontRef>
                            </wps:style>
                            <wps:txbx>
                              <w:txbxContent>
                                <w:p w14:paraId="6E60699C" w14:textId="77777777" w:rsidR="00C30F6E" w:rsidRPr="0059770C" w:rsidRDefault="00C30F6E" w:rsidP="00C30F6E">
                                  <w:pPr>
                                    <w:jc w:val="center"/>
                                    <w:rPr>
                                      <w:lang w:val="nl-NL"/>
                                    </w:rPr>
                                  </w:pPr>
                                  <w:r>
                                    <w:rPr>
                                      <w:lang w:val="nl-NL"/>
                                    </w:rPr>
                                    <w:t>Scenario 3:</w:t>
                                  </w:r>
                                  <w:r>
                                    <w:rPr>
                                      <w:lang w:val="nl-NL"/>
                                    </w:rPr>
                                    <w:br/>
                                    <w:t xml:space="preserve">Time &amp; </w:t>
                                  </w:r>
                                  <w:proofErr w:type="spellStart"/>
                                  <w:r>
                                    <w:rPr>
                                      <w:lang w:val="nl-NL"/>
                                    </w:rPr>
                                    <w:t>Value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91" name="Rechte verbindingslijn met pijl 91"/>
                            <wps:cNvCnPr/>
                            <wps:spPr>
                              <a:xfrm flipV="1">
                                <a:off x="2752344" y="640080"/>
                                <a:ext cx="671830" cy="57785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2" name="Rechte verbindingslijn met pijl 92"/>
                            <wps:cNvCnPr/>
                            <wps:spPr>
                              <a:xfrm>
                                <a:off x="2752344" y="1216152"/>
                                <a:ext cx="671830" cy="45085"/>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3" name="Rechte verbindingslijn met pijl 93"/>
                            <wps:cNvCnPr/>
                            <wps:spPr>
                              <a:xfrm>
                                <a:off x="2752344" y="1216152"/>
                                <a:ext cx="671830" cy="51054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4" name="Afgeronde rechthoek 94"/>
                            <wps:cNvSpPr/>
                            <wps:spPr>
                              <a:xfrm>
                                <a:off x="4809744" y="0"/>
                                <a:ext cx="766483" cy="2042646"/>
                              </a:xfrm>
                              <a:prstGeom prst="roundRect">
                                <a:avLst/>
                              </a:prstGeom>
                              <a:gradFill flip="none" rotWithShape="1">
                                <a:gsLst>
                                  <a:gs pos="0">
                                    <a:schemeClr val="accent1">
                                      <a:tint val="66000"/>
                                      <a:satMod val="160000"/>
                                    </a:schemeClr>
                                  </a:gs>
                                  <a:gs pos="50000">
                                    <a:schemeClr val="accent1">
                                      <a:tint val="44500"/>
                                      <a:satMod val="160000"/>
                                    </a:schemeClr>
                                  </a:gs>
                                  <a:gs pos="100000">
                                    <a:schemeClr val="accent1">
                                      <a:tint val="23500"/>
                                      <a:satMod val="160000"/>
                                    </a:schemeClr>
                                  </a:gs>
                                </a:gsLst>
                                <a:lin ang="2700000" scaled="1"/>
                                <a:tileRect/>
                              </a:gradFill>
                            </wps:spPr>
                            <wps:style>
                              <a:lnRef idx="2">
                                <a:schemeClr val="accent1">
                                  <a:shade val="50000"/>
                                </a:schemeClr>
                              </a:lnRef>
                              <a:fillRef idx="1">
                                <a:schemeClr val="accent1"/>
                              </a:fillRef>
                              <a:effectRef idx="0">
                                <a:schemeClr val="accent1"/>
                              </a:effectRef>
                              <a:fontRef idx="minor">
                                <a:schemeClr val="lt1"/>
                              </a:fontRef>
                            </wps:style>
                            <wps:txbx>
                              <w:txbxContent>
                                <w:p w14:paraId="03C07073" w14:textId="77777777" w:rsidR="00C30F6E" w:rsidRPr="00A94275" w:rsidRDefault="00C30F6E" w:rsidP="00C30F6E">
                                  <w:pPr>
                                    <w:jc w:val="center"/>
                                    <w:rPr>
                                      <w:b/>
                                    </w:rPr>
                                  </w:pPr>
                                  <w:r w:rsidRPr="00A94275">
                                    <w:rPr>
                                      <w:b/>
                                    </w:rPr>
                                    <w:t>Variables</w:t>
                                  </w:r>
                                </w:p>
                                <w:p w14:paraId="08A6991D" w14:textId="77777777" w:rsidR="00C30F6E" w:rsidRPr="00A94275" w:rsidRDefault="00C30F6E" w:rsidP="00C30F6E">
                                  <w:pPr>
                                    <w:spacing w:line="276" w:lineRule="auto"/>
                                    <w:jc w:val="center"/>
                                  </w:pPr>
                                  <w:r w:rsidRPr="00A94275">
                                    <w:t>Testing data</w:t>
                                  </w:r>
                                </w:p>
                                <w:p w14:paraId="7A4C9CE3" w14:textId="77777777" w:rsidR="00C30F6E" w:rsidRPr="00A94275" w:rsidRDefault="00C30F6E" w:rsidP="00C30F6E">
                                  <w:pPr>
                                    <w:spacing w:line="276" w:lineRule="auto"/>
                                    <w:jc w:val="center"/>
                                  </w:pPr>
                                  <w:r w:rsidRPr="00A94275">
                                    <w:t>QUVs</w:t>
                                  </w:r>
                                </w:p>
                                <w:p w14:paraId="682BA8DF" w14:textId="77777777" w:rsidR="00C30F6E" w:rsidRPr="00A94275" w:rsidRDefault="00C30F6E" w:rsidP="00C30F6E">
                                  <w:pPr>
                                    <w:spacing w:line="276" w:lineRule="auto"/>
                                    <w:jc w:val="center"/>
                                  </w:pPr>
                                  <w:r w:rsidRPr="00A94275">
                                    <w:t>Deadline</w:t>
                                  </w:r>
                                  <w:r w:rsidRPr="00A94275">
                                    <w:br/>
                                  </w:r>
                                  <w:r w:rsidRPr="00A94275">
                                    <w:br/>
                                    <w:t>Us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s:wsp>
                            <wps:cNvPr id="96" name="Rechte verbindingslijn met pijl 96"/>
                            <wps:cNvCnPr/>
                            <wps:spPr>
                              <a:xfrm>
                                <a:off x="4462272" y="640080"/>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98" name="Rechte verbindingslijn met pijl 98"/>
                            <wps:cNvCnPr/>
                            <wps:spPr>
                              <a:xfrm>
                                <a:off x="4453128" y="1207008"/>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107" name="Rechte verbindingslijn met pijl 107"/>
                            <wps:cNvCnPr/>
                            <wps:spPr>
                              <a:xfrm>
                                <a:off x="4471416" y="1719072"/>
                                <a:ext cx="349997" cy="0"/>
                              </a:xfrm>
                              <a:prstGeom prst="straightConnector1">
                                <a:avLst/>
                              </a:prstGeom>
                              <a:ln>
                                <a:tailEnd type="triangle"/>
                              </a:ln>
                            </wps:spPr>
                            <wps:style>
                              <a:lnRef idx="1">
                                <a:schemeClr val="accent3"/>
                              </a:lnRef>
                              <a:fillRef idx="0">
                                <a:schemeClr val="accent3"/>
                              </a:fillRef>
                              <a:effectRef idx="0">
                                <a:schemeClr val="accent3"/>
                              </a:effectRef>
                              <a:fontRef idx="minor">
                                <a:schemeClr val="tx1"/>
                              </a:fontRef>
                            </wps:style>
                            <wps:bodyPr/>
                          </wps:wsp>
                          <wps:wsp>
                            <wps:cNvPr id="109" name="Rechte verbindingslijn met pijl 109"/>
                            <wps:cNvCnPr/>
                            <wps:spPr>
                              <a:xfrm>
                                <a:off x="5586984" y="1207008"/>
                                <a:ext cx="34999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3" name="Tekstvak 113"/>
                            <wps:cNvSpPr txBox="1"/>
                            <wps:spPr>
                              <a:xfrm>
                                <a:off x="5925312" y="173736"/>
                                <a:ext cx="376518" cy="1868133"/>
                              </a:xfrm>
                              <a:prstGeom prst="rect">
                                <a:avLst/>
                              </a:prstGeom>
                              <a:solidFill>
                                <a:schemeClr val="lt1"/>
                              </a:solidFill>
                              <a:ln w="6350">
                                <a:noFill/>
                              </a:ln>
                            </wps:spPr>
                            <wps:txbx>
                              <w:txbxContent>
                                <w:p w14:paraId="6DFA6F51" w14:textId="77777777" w:rsidR="00C30F6E" w:rsidRPr="0059770C" w:rsidRDefault="00C30F6E" w:rsidP="00C30F6E">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39441BE5" id="Groep 187" o:spid="_x0000_s1141" style="width:504.65pt;height:203.05pt;mso-position-horizontal-relative:char;mso-position-vertical-relative:line" coordsize="66020,2433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">
                <v:rect id="Rechthoek 69" o:spid="_x0000_s1142" style="position:absolute;width:66020;height:243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" fillcolor="white [3201]" strokecolor="black [3200]" strokeweight="1pt"/>
                <v:group id="Groep 186" o:spid="_x0000_s1143" style="position:absolute;left:2011;top:1828;width:63018;height:20454" coordsize="63018,2045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">
                  <v:roundrect id="Afgeronde rechthoek 74" o:spid="_x0000_s1144" style="position:absolute;left:16367;top:3657;width:30122;height:16796;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" fillcolor="white [3201]" strokecolor="#c02942 [3206]" strokeweight="1pt">
                    <v:stroke dashstyle="dash" joinstyle="miter"/>
                  </v:roundrect>
                  <v:group id="Groep 185" o:spid="_x0000_s1145" style="position:absolute;width:63018;height:20449" coordsize="63018,204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">
                    <v:roundrect id="Afgeronde rechthoek 70" o:spid="_x0000_s1146" style="position:absolute;width:12640;height:87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" fillcolor="#f2dfa5 [2137]" strokecolor="#9b7a16 [1609]" strokeweight="1pt">
                      <v:fill color2="#faf4e0 [761]" rotate="t" angle="45" colors="0 #ffeaa3;.5 #fff0c6;1 #fff7e3" focus="100%" type="gradient"/>
                      <v:stroke joinstyle="miter"/>
                      <v:textbox>
                        <w:txbxContent>
                          <w:p w14:paraId="0C25FDAF" w14:textId="77777777" w:rsidR="00C30F6E" w:rsidRPr="001A6F4A" w:rsidRDefault="00C30F6E" w:rsidP="00C30F6E">
                            <w:pPr>
                              <w:jc w:val="center"/>
                              <w:rPr>
                                <w:lang w:val="nl-NL"/>
                              </w:rPr>
                            </w:pPr>
                            <w:r>
                              <w:rPr>
                                <w:lang w:val="nl-NL"/>
                              </w:rPr>
                              <w:t>Clustering</w:t>
                            </w:r>
                            <w:r>
                              <w:rPr>
                                <w:lang w:val="nl-NL"/>
                              </w:rPr>
                              <w:br/>
                              <w:t>(</w:t>
                            </w:r>
                            <w:proofErr w:type="spellStart"/>
                            <w:r>
                              <w:rPr>
                                <w:lang w:val="nl-NL"/>
                              </w:rPr>
                              <w:t>Expectation</w:t>
                            </w:r>
                            <w:proofErr w:type="spellEnd"/>
                            <w:r>
                              <w:rPr>
                                <w:lang w:val="nl-NL"/>
                              </w:rPr>
                              <w:t xml:space="preserve"> </w:t>
                            </w:r>
                            <w:proofErr w:type="spellStart"/>
                            <w:r>
                              <w:rPr>
                                <w:lang w:val="nl-NL"/>
                              </w:rPr>
                              <w:t>Maximization</w:t>
                            </w:r>
                            <w:proofErr w:type="spellEnd"/>
                            <w:r>
                              <w:rPr>
                                <w:lang w:val="nl-NL"/>
                              </w:rPr>
                              <w:t>)</w:t>
                            </w:r>
                          </w:p>
                        </w:txbxContent>
                      </v:textbox>
                    </v:roundrect>
                    <v:roundrect id="Afgeronde rechthoek 71" o:spid="_x0000_s1147" style="position:absolute;top:14264;width:12636;height:618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" fillcolor="#f2dfa5 [2137]" strokecolor="#9b7a16 [1609]" strokeweight="1pt">
                      <v:fill color2="#faf4e0 [761]" rotate="t" angle="45" colors="0 #ffeaa3;.5 #fff0c6;1 #fff7e3" focus="100%" type="gradient"/>
                      <v:stroke joinstyle="miter"/>
                      <v:textbox>
                        <w:txbxContent>
                          <w:p w14:paraId="2881CD6F" w14:textId="77777777" w:rsidR="00C30F6E" w:rsidRPr="001A6F4A" w:rsidRDefault="00C30F6E" w:rsidP="00C30F6E">
                            <w:pPr>
                              <w:jc w:val="center"/>
                              <w:rPr>
                                <w:lang w:val="nl-NL"/>
                              </w:rPr>
                            </w:pPr>
                            <w:proofErr w:type="spellStart"/>
                            <w:r>
                              <w:rPr>
                                <w:lang w:val="nl-NL"/>
                              </w:rPr>
                              <w:t>Prediction</w:t>
                            </w:r>
                            <w:proofErr w:type="spellEnd"/>
                            <w:r>
                              <w:rPr>
                                <w:lang w:val="nl-NL"/>
                              </w:rPr>
                              <w:br/>
                              <w:t>(Apriori)</w:t>
                            </w:r>
                          </w:p>
                        </w:txbxContent>
                      </v:textbox>
                    </v:roundrect>
                    <v:roundrect id="Afgeronde rechthoek 72" o:spid="_x0000_s1148" style="position:absolute;left:16367;width:30118;height:20427;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" fillcolor="white [3201]" strokecolor="#c02942 [3206]" strokeweight="1pt">
                      <v:stroke dashstyle="dash" joinstyle="miter"/>
                      <v:textbox inset="0,0,0,0">
                        <w:txbxContent>
                          <w:p w14:paraId="16B2F145" w14:textId="77777777" w:rsidR="00C30F6E" w:rsidRPr="00FF2BEB" w:rsidRDefault="00C30F6E" w:rsidP="00C30F6E">
                            <w:pPr>
                              <w:jc w:val="center"/>
                              <w:rPr>
                                <w:b/>
                                <w:color w:val="C02942" w:themeColor="accent3"/>
                                <w:lang w:val="nl-NL"/>
                              </w:rPr>
                            </w:pPr>
                            <w:r w:rsidRPr="00FF2BEB">
                              <w:rPr>
                                <w:b/>
                                <w:color w:val="C02942" w:themeColor="accent3"/>
                                <w:lang w:val="nl-NL"/>
                              </w:rPr>
                              <w:t>Statistical model (</w:t>
                            </w:r>
                            <w:proofErr w:type="spellStart"/>
                            <w:r w:rsidRPr="00FF2BEB">
                              <w:rPr>
                                <w:b/>
                                <w:color w:val="C02942" w:themeColor="accent3"/>
                                <w:lang w:val="nl-NL"/>
                              </w:rPr>
                              <w:t>Markov</w:t>
                            </w:r>
                            <w:proofErr w:type="spellEnd"/>
                            <w:r w:rsidRPr="00FF2BEB">
                              <w:rPr>
                                <w:b/>
                                <w:color w:val="C02942" w:themeColor="accent3"/>
                                <w:lang w:val="nl-NL"/>
                              </w:rPr>
                              <w:t xml:space="preserve"> </w:t>
                            </w:r>
                            <w:proofErr w:type="spellStart"/>
                            <w:r w:rsidRPr="00FF2BEB">
                              <w:rPr>
                                <w:b/>
                                <w:color w:val="C02942" w:themeColor="accent3"/>
                                <w:lang w:val="nl-NL"/>
                              </w:rPr>
                              <w:t>chains</w:t>
                            </w:r>
                            <w:proofErr w:type="spellEnd"/>
                            <w:r w:rsidRPr="00FF2BEB">
                              <w:rPr>
                                <w:b/>
                                <w:color w:val="C02942" w:themeColor="accent3"/>
                                <w:lang w:val="nl-NL"/>
                              </w:rPr>
                              <w:t>)</w:t>
                            </w:r>
                          </w:p>
                        </w:txbxContent>
                      </v:textbox>
                    </v:roundrect>
                    <v:shape id="Rechte verbindingslijn met pijl 75" o:spid="_x0000_s1149" type="#_x0000_t32" style="position:absolute;left:6309;top:8778;width:0;height:551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" strokecolor="#ecd078 [3209]" strokeweight=".5pt">
                      <v:stroke endarrow="block" joinstyle="miter"/>
                    </v:shape>
                    <v:shape id="Rechte verbindingslijn met pijl 79" o:spid="_x0000_s1150" type="#_x0000_t32" style="position:absolute;left:12618;top:13258;width:3770;height:403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" strokecolor="#ecd078 [3209]" strokeweight=".5pt">
                      <v:stroke endarrow="block" joinstyle="miter"/>
                    </v:shape>
                    <v:shape id="Rechte verbindingslijn met pijl 80" o:spid="_x0000_s1151" type="#_x0000_t32" style="position:absolute;left:12618;top:4297;width:3765;height:44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" strokecolor="#ecd078 [3209]" strokeweight=".5pt">
                      <v:stroke endarrow="block" joinstyle="miter"/>
                    </v:shape>
                    <v:roundrect id="Afgeronde rechthoek 81" o:spid="_x0000_s1152" style="position:absolute;left:17465;top:6309;width:9950;height:1196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" fillcolor="#de687b [2134]" strokecolor="#5f1420 [1606]" strokeweight="1pt">
                      <v:fill color2="#f4cad1 [758]" rotate="t" angle="45" colors="0 #e99097;.5 #efbcc0;1 #f7dfe0" focus="100%" type="gradient"/>
                      <v:stroke joinstyle="miter"/>
                      <v:textbox>
                        <w:txbxContent>
                          <w:p w14:paraId="69DEA4A7" w14:textId="77777777" w:rsidR="00C30F6E" w:rsidRDefault="00C30F6E" w:rsidP="00C30F6E">
                            <w:pPr>
                              <w:jc w:val="center"/>
                              <w:rPr>
                                <w:lang w:val="nl-NL"/>
                              </w:rPr>
                            </w:pPr>
                            <w:proofErr w:type="spellStart"/>
                            <w:r>
                              <w:rPr>
                                <w:lang w:val="nl-NL"/>
                              </w:rPr>
                              <w:t>Predictive</w:t>
                            </w:r>
                            <w:proofErr w:type="spellEnd"/>
                            <w:r>
                              <w:rPr>
                                <w:lang w:val="nl-NL"/>
                              </w:rPr>
                              <w:t xml:space="preserve"> model</w:t>
                            </w:r>
                          </w:p>
                          <w:p w14:paraId="1D5F8A8A" w14:textId="77777777" w:rsidR="00C30F6E" w:rsidRPr="00FF2BEB" w:rsidRDefault="00C30F6E" w:rsidP="00C30F6E">
                            <w:pPr>
                              <w:jc w:val="center"/>
                              <w:rPr>
                                <w:lang w:val="nl-NL"/>
                              </w:rPr>
                            </w:pPr>
                            <w:r>
                              <w:rPr>
                                <w:lang w:val="nl-NL"/>
                              </w:rPr>
                              <w:t>(</w:t>
                            </w:r>
                            <w:proofErr w:type="gramStart"/>
                            <w:r>
                              <w:rPr>
                                <w:lang w:val="nl-NL"/>
                              </w:rPr>
                              <w:t>baseline</w:t>
                            </w:r>
                            <w:proofErr w:type="gramEnd"/>
                            <w:r>
                              <w:rPr>
                                <w:lang w:val="nl-NL"/>
                              </w:rPr>
                              <w:t>)</w:t>
                            </w:r>
                          </w:p>
                        </w:txbxContent>
                      </v:textbox>
                    </v:roundrect>
                    <v:roundrect id="Afgeronde rechthoek 83" o:spid="_x0000_s1153" style="position:absolute;left:34290;top:4297;width:10350;height:44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" fillcolor="#de687b [2134]" strokecolor="#5f1420 [1606]" strokeweight="1pt">
                      <v:fill color2="#f4cad1 [758]" rotate="t" angle="45" colors="0 #e99097;.5 #efbcc0;1 #f7dfe0" focus="100%" type="gradient"/>
                      <v:stroke joinstyle="miter"/>
                      <v:textbox inset="0,0,0,0">
                        <w:txbxContent>
                          <w:p w14:paraId="75528AE0" w14:textId="77777777" w:rsidR="00C30F6E" w:rsidRPr="0059770C" w:rsidRDefault="00C30F6E" w:rsidP="00C30F6E">
                            <w:pPr>
                              <w:jc w:val="center"/>
                              <w:rPr>
                                <w:lang w:val="nl-NL"/>
                              </w:rPr>
                            </w:pPr>
                            <w:r>
                              <w:rPr>
                                <w:lang w:val="nl-NL"/>
                              </w:rPr>
                              <w:t>Scenario 1:</w:t>
                            </w:r>
                            <w:r>
                              <w:rPr>
                                <w:lang w:val="nl-NL"/>
                              </w:rPr>
                              <w:br/>
                              <w:t>Time</w:t>
                            </w:r>
                          </w:p>
                        </w:txbxContent>
                      </v:textbox>
                    </v:roundrect>
                    <v:roundrect id="Afgeronde rechthoek 85" o:spid="_x0000_s1154" style="position:absolute;left:34290;top:9875;width:10350;height:4432;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" fillcolor="#de687b [2134]" strokecolor="#5f1420 [1606]" strokeweight="1pt">
                      <v:fill color2="#f4cad1 [758]" rotate="t" angle="45" colors="0 #e99097;.5 #efbcc0;1 #f7dfe0" focus="100%" type="gradient"/>
                      <v:stroke joinstyle="miter"/>
                      <v:textbox inset="0,0,0,0">
                        <w:txbxContent>
                          <w:p w14:paraId="7AA69CCC" w14:textId="77777777" w:rsidR="00C30F6E" w:rsidRPr="0059770C" w:rsidRDefault="00C30F6E" w:rsidP="00C30F6E">
                            <w:pPr>
                              <w:jc w:val="center"/>
                              <w:rPr>
                                <w:lang w:val="nl-NL"/>
                              </w:rPr>
                            </w:pPr>
                            <w:r>
                              <w:rPr>
                                <w:lang w:val="nl-NL"/>
                              </w:rPr>
                              <w:t>Scenario 2:</w:t>
                            </w:r>
                            <w:r>
                              <w:rPr>
                                <w:lang w:val="nl-NL"/>
                              </w:rPr>
                              <w:br/>
                            </w:r>
                            <w:proofErr w:type="spellStart"/>
                            <w:r>
                              <w:rPr>
                                <w:lang w:val="nl-NL"/>
                              </w:rPr>
                              <w:t>Values</w:t>
                            </w:r>
                            <w:proofErr w:type="spellEnd"/>
                            <w:r>
                              <w:rPr>
                                <w:noProof/>
                              </w:rPr>
                              <w:drawing>
                                <wp:inline distT="0" distB="0" distL="0" distR="0" wp14:anchorId="64DA2DD3" wp14:editId="211CF143">
                                  <wp:extent cx="747395" cy="387350"/>
                                  <wp:effectExtent l="0" t="0" r="1905" b="0"/>
                                  <wp:docPr id="183" name="Afbeelding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47395" cy="387350"/>
                                          </a:xfrm>
                                          <a:prstGeom prst="rect">
                                            <a:avLst/>
                                          </a:prstGeom>
                                        </pic:spPr>
                                      </pic:pic>
                                    </a:graphicData>
                                  </a:graphic>
                                </wp:inline>
                              </w:drawing>
                            </w:r>
                          </w:p>
                        </w:txbxContent>
                      </v:textbox>
                    </v:roundrect>
                    <v:roundrect id="Afgeronde rechthoek 89" o:spid="_x0000_s1155" style="position:absolute;left:34290;top:15179;width:10350;height:443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" fillcolor="#de687b [2134]" strokecolor="#5f1420 [1606]" strokeweight="1pt">
                      <v:fill color2="#f4cad1 [758]" rotate="t" angle="45" colors="0 #e99097;.5 #efbcc0;1 #f7dfe0" focus="100%" type="gradient"/>
                      <v:stroke joinstyle="miter"/>
                      <v:textbox inset="0,0,0,0">
                        <w:txbxContent>
                          <w:p w14:paraId="6E60699C" w14:textId="77777777" w:rsidR="00C30F6E" w:rsidRPr="0059770C" w:rsidRDefault="00C30F6E" w:rsidP="00C30F6E">
                            <w:pPr>
                              <w:jc w:val="center"/>
                              <w:rPr>
                                <w:lang w:val="nl-NL"/>
                              </w:rPr>
                            </w:pPr>
                            <w:r>
                              <w:rPr>
                                <w:lang w:val="nl-NL"/>
                              </w:rPr>
                              <w:t>Scenario 3:</w:t>
                            </w:r>
                            <w:r>
                              <w:rPr>
                                <w:lang w:val="nl-NL"/>
                              </w:rPr>
                              <w:br/>
                              <w:t xml:space="preserve">Time &amp; </w:t>
                            </w:r>
                            <w:proofErr w:type="spellStart"/>
                            <w:r>
                              <w:rPr>
                                <w:lang w:val="nl-NL"/>
                              </w:rPr>
                              <w:t>Values</w:t>
                            </w:r>
                            <w:proofErr w:type="spellEnd"/>
                          </w:p>
                        </w:txbxContent>
                      </v:textbox>
                    </v:roundrect>
                    <v:shape id="Rechte verbindingslijn met pijl 91" o:spid="_x0000_s1156" type="#_x0000_t32" style="position:absolute;left:27523;top:6400;width:6718;height:57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" strokecolor="#c02942 [3206]" strokeweight=".5pt">
                      <v:stroke endarrow="block" joinstyle="miter"/>
                    </v:shape>
                    <v:shape id="Rechte verbindingslijn met pijl 92" o:spid="_x0000_s1157" type="#_x0000_t32" style="position:absolute;left:27523;top:12161;width:6718;height:45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" strokecolor="#c02942 [3206]" strokeweight=".5pt">
                      <v:stroke endarrow="block" joinstyle="miter"/>
                    </v:shape>
                    <v:shape id="Rechte verbindingslijn met pijl 93" o:spid="_x0000_s1158" type="#_x0000_t32" style="position:absolute;left:27523;top:12161;width:6718;height:510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" strokecolor="#c02942 [3206]" strokeweight=".5pt">
                      <v:stroke endarrow="block" joinstyle="miter"/>
                    </v:shape>
                    <v:roundrect id="Afgeronde rechthoek 94" o:spid="_x0000_s1159" style="position:absolute;left:48097;width:7665;height:20426;visibility:visible;mso-wrap-style:square;v-text-anchor:top"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" fillcolor="#87aaad [2132]" strokecolor="#293b3c [1604]" strokeweight="1pt">
                      <v:fill color2="#d5e1e2 [756]" rotate="t" angle="45" colors="0 #a5b8ba;.5 #c8d3d4;1 #e4e9e9" focus="100%" type="gradient"/>
                      <v:stroke joinstyle="miter"/>
                      <v:textbox inset="0,0,0,0">
                        <w:txbxContent>
                          <w:p w14:paraId="03C07073" w14:textId="77777777" w:rsidR="00C30F6E" w:rsidRPr="00A94275" w:rsidRDefault="00C30F6E" w:rsidP="00C30F6E">
                            <w:pPr>
                              <w:jc w:val="center"/>
                              <w:rPr>
                                <w:b/>
                              </w:rPr>
                            </w:pPr>
                            <w:r w:rsidRPr="00A94275">
                              <w:rPr>
                                <w:b/>
                              </w:rPr>
                              <w:t>Variables</w:t>
                            </w:r>
                          </w:p>
                          <w:p w14:paraId="08A6991D" w14:textId="77777777" w:rsidR="00C30F6E" w:rsidRPr="00A94275" w:rsidRDefault="00C30F6E" w:rsidP="00C30F6E">
                            <w:pPr>
                              <w:spacing w:line="276" w:lineRule="auto"/>
                              <w:jc w:val="center"/>
                            </w:pPr>
                            <w:r w:rsidRPr="00A94275">
                              <w:t>Testing data</w:t>
                            </w:r>
                          </w:p>
                          <w:p w14:paraId="7A4C9CE3" w14:textId="77777777" w:rsidR="00C30F6E" w:rsidRPr="00A94275" w:rsidRDefault="00C30F6E" w:rsidP="00C30F6E">
                            <w:pPr>
                              <w:spacing w:line="276" w:lineRule="auto"/>
                              <w:jc w:val="center"/>
                            </w:pPr>
                            <w:r w:rsidRPr="00A94275">
                              <w:t>QUVs</w:t>
                            </w:r>
                          </w:p>
                          <w:p w14:paraId="682BA8DF" w14:textId="77777777" w:rsidR="00C30F6E" w:rsidRPr="00A94275" w:rsidRDefault="00C30F6E" w:rsidP="00C30F6E">
                            <w:pPr>
                              <w:spacing w:line="276" w:lineRule="auto"/>
                              <w:jc w:val="center"/>
                            </w:pPr>
                            <w:r w:rsidRPr="00A94275">
                              <w:t>Deadline</w:t>
                            </w:r>
                            <w:r w:rsidRPr="00A94275">
                              <w:br/>
                            </w:r>
                            <w:r w:rsidRPr="00A94275">
                              <w:br/>
                              <w:t>User</w:t>
                            </w:r>
                          </w:p>
                        </w:txbxContent>
                      </v:textbox>
                    </v:roundrect>
                    <v:shape id="Rechte verbindingslijn met pijl 96" o:spid="_x0000_s1160" type="#_x0000_t32" style="position:absolute;left:44622;top:640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" strokecolor="#c02942 [3206]" strokeweight=".5pt">
                      <v:stroke endarrow="block" joinstyle="miter"/>
                    </v:shape>
                    <v:shape id="Rechte verbindingslijn met pijl 98" o:spid="_x0000_s1161" type="#_x0000_t32" style="position:absolute;left:44531;top:1207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" strokecolor="#c02942 [3206]" strokeweight=".5pt">
                      <v:stroke endarrow="block" joinstyle="miter"/>
                    </v:shape>
                    <v:shape id="Rechte verbindingslijn met pijl 107" o:spid="_x0000_s1162" type="#_x0000_t32" style="position:absolute;left:44714;top:1719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" strokecolor="#c02942 [3206]" strokeweight=".5pt">
                      <v:stroke endarrow="block" joinstyle="miter"/>
                    </v:shape>
                    <v:shape id="Rechte verbindingslijn met pijl 109" o:spid="_x0000_s1163" type="#_x0000_t32" style="position:absolute;left:55869;top:12070;width:350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" strokecolor="#53777a [3204]" strokeweight=".5pt">
                      <v:stroke endarrow="block" joinstyle="miter"/>
                    </v:shape>
                    <v:shape id="Tekstvak 113" o:spid="_x0000_s1164" type="#_x0000_t202" style="position:absolute;left:59253;top:1737;width:3765;height:1868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" fillcolor="white [3201]" stroked="f" strokeweight=".5pt">
                      <v:textbox>
                        <w:txbxContent>
                          <w:p w14:paraId="6DFA6F51" w14:textId="77777777" w:rsidR="00C30F6E" w:rsidRPr="0059770C" w:rsidRDefault="00C30F6E" w:rsidP="00C30F6E">
                            <w:pPr>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R</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E</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U</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L</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T</w:t>
                            </w:r>
                            <w:r w:rsidRPr="0059770C">
                              <w:rPr>
                                <w:color w:val="53777A" w:themeColor="accent1"/>
                                <w:lang w:val="nl-NL"/>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br/>
                              <w:t>S</w:t>
                            </w:r>
                          </w:p>
                        </w:txbxContent>
                      </v:textbox>
                    </v:shape>
                  </v:group>
                </v:group>
                <w10:anchorlock/>
              </v:group>
            </w:pict>
          </mc:Fallback>
        </mc:AlternateContent>
      </w:r>
    </w:p>
    <w:p w14:paraId="375E0FE4" w14:textId="445ABBB1" w:rsidR="00C30F6E" w:rsidRPr="0014440D" w:rsidRDefault="00C30F6E" w:rsidP="00C30F6E">
      <w:pPr>
        <w:pStyle w:val="Bijschrift"/>
        <w:jc w:val="center"/>
      </w:pPr>
      <w:bookmarkStart w:id="86" w:name="_Ref2051432"/>
      <w:bookmarkStart w:id="87" w:name="_Ref2051451"/>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bookmarkEnd w:id="87"/>
      <w:r>
        <w:t xml:space="preserve">: </w:t>
      </w:r>
      <w:r w:rsidR="008D71B9">
        <w:t>Approach to</w:t>
      </w:r>
      <w:r>
        <w:t xml:space="preserve"> testing</w:t>
      </w:r>
      <w:bookmarkEnd w:id="86"/>
    </w:p>
    <w:p w14:paraId="5C5FE2DF" w14:textId="514490FE" w:rsidR="00F925F0" w:rsidRDefault="00D433AD" w:rsidP="00D433AD">
      <w:r>
        <w:t xml:space="preserve">To recap on the concept, the idea is to find </w:t>
      </w:r>
      <w:r w:rsidR="0003480A">
        <w:t xml:space="preserve">a moment, </w:t>
      </w:r>
      <w:r>
        <w:t>an activity</w:t>
      </w:r>
      <w:r w:rsidR="0003480A">
        <w:t>,</w:t>
      </w:r>
      <w:r>
        <w:t xml:space="preserve"> </w:t>
      </w:r>
      <w:r w:rsidR="0003480A">
        <w:t>during</w:t>
      </w:r>
      <w:r>
        <w:t xml:space="preserve"> which the notification will be presented. </w:t>
      </w:r>
      <w:r w:rsidR="00F925F0">
        <w:t>To find this moment, for every user, several variables are known and several variables may be calculated from them:</w:t>
      </w:r>
    </w:p>
    <w:p w14:paraId="31DC8497" w14:textId="77777777" w:rsidR="00F925F0" w:rsidRDefault="00F925F0" w:rsidP="00D433AD">
      <w:pPr>
        <w:rPr>
          <w:b/>
        </w:rPr>
        <w:sectPr w:rsidR="00F925F0" w:rsidSect="00CD2A98">
          <w:type w:val="continuous"/>
          <w:pgSz w:w="11907" w:h="16839" w:code="9"/>
          <w:pgMar w:top="1267" w:right="1339" w:bottom="1694" w:left="1339" w:header="720" w:footer="720" w:gutter="0"/>
          <w:cols w:space="720"/>
          <w:docGrid w:linePitch="360"/>
        </w:sectPr>
      </w:pPr>
    </w:p>
    <w:p w14:paraId="499B12D5" w14:textId="467C83E3" w:rsidR="00F925F0" w:rsidRDefault="00F925F0" w:rsidP="00D433AD">
      <w:pPr>
        <w:rPr>
          <w:b/>
        </w:rPr>
      </w:pPr>
      <w:r>
        <w:rPr>
          <w:b/>
        </w:rPr>
        <w:t>What is known:</w:t>
      </w:r>
    </w:p>
    <w:p w14:paraId="115A0F24" w14:textId="28E6B6FB" w:rsidR="00F925F0" w:rsidRDefault="00F925F0" w:rsidP="00F925F0">
      <w:pPr>
        <w:pStyle w:val="Lijstalinea"/>
        <w:numPr>
          <w:ilvl w:val="0"/>
          <w:numId w:val="31"/>
        </w:numPr>
        <w:ind w:left="426"/>
      </w:pPr>
      <w:r>
        <w:t>The activities of all users</w:t>
      </w:r>
    </w:p>
    <w:p w14:paraId="10997126" w14:textId="0D46B1D3" w:rsidR="00F925F0" w:rsidRDefault="00F925F0" w:rsidP="00F925F0">
      <w:pPr>
        <w:pStyle w:val="Lijstalinea"/>
        <w:numPr>
          <w:ilvl w:val="0"/>
          <w:numId w:val="31"/>
        </w:numPr>
        <w:ind w:left="426"/>
      </w:pPr>
      <w:r>
        <w:t>The most recent activity</w:t>
      </w:r>
    </w:p>
    <w:p w14:paraId="6C20AA5D" w14:textId="0E00D3D1" w:rsidR="00F925F0" w:rsidRDefault="00F925F0" w:rsidP="00F925F0">
      <w:pPr>
        <w:pStyle w:val="Lijstalinea"/>
        <w:numPr>
          <w:ilvl w:val="0"/>
          <w:numId w:val="31"/>
        </w:numPr>
        <w:ind w:left="426"/>
      </w:pPr>
      <w:r>
        <w:t>The QUVs (quantified user values)</w:t>
      </w:r>
    </w:p>
    <w:p w14:paraId="50CABA6A" w14:textId="6F9182DB" w:rsidR="00F925F0" w:rsidRDefault="00F925F0" w:rsidP="00F925F0">
      <w:pPr>
        <w:pStyle w:val="Lijstalinea"/>
        <w:numPr>
          <w:ilvl w:val="0"/>
          <w:numId w:val="31"/>
        </w:numPr>
        <w:ind w:left="426"/>
      </w:pPr>
      <w:r>
        <w:t>The deadline</w:t>
      </w:r>
    </w:p>
    <w:p w14:paraId="3C55ECAB" w14:textId="033A5F91" w:rsidR="00F925F0" w:rsidRDefault="00F925F0" w:rsidP="00F925F0">
      <w:pPr>
        <w:rPr>
          <w:b/>
        </w:rPr>
      </w:pPr>
      <w:r>
        <w:rPr>
          <w:b/>
        </w:rPr>
        <w:br w:type="column"/>
      </w:r>
      <w:r>
        <w:rPr>
          <w:b/>
        </w:rPr>
        <w:t>What is to be calculated:</w:t>
      </w:r>
    </w:p>
    <w:p w14:paraId="79BEB137" w14:textId="7F7D9B40" w:rsidR="00F925F0" w:rsidRPr="00F925F0" w:rsidRDefault="00F925F0" w:rsidP="00F925F0">
      <w:pPr>
        <w:pStyle w:val="Lijstalinea"/>
        <w:numPr>
          <w:ilvl w:val="0"/>
          <w:numId w:val="31"/>
        </w:numPr>
        <w:ind w:left="426"/>
      </w:pPr>
      <w:r>
        <w:t xml:space="preserve">The expected value (probability </w:t>
      </w:r>
      <m:oMath>
        <m:r>
          <w:rPr>
            <w:rFonts w:ascii="Cambria Math" w:hAnsi="Cambria Math"/>
          </w:rPr>
          <m:t>×</m:t>
        </m:r>
      </m:oMath>
      <w:r>
        <w:rPr>
          <w:rFonts w:eastAsiaTheme="minorEastAsia"/>
        </w:rPr>
        <w:t xml:space="preserve"> QUV) of each possible moment</w:t>
      </w:r>
    </w:p>
    <w:p w14:paraId="10B9EBDA" w14:textId="5D9938EA" w:rsidR="00F925F0" w:rsidRDefault="00F925F0" w:rsidP="00F925F0">
      <w:pPr>
        <w:pStyle w:val="Lijstalinea"/>
        <w:numPr>
          <w:ilvl w:val="0"/>
          <w:numId w:val="31"/>
        </w:numPr>
        <w:ind w:left="426"/>
      </w:pPr>
      <w:r>
        <w:t>The expected time (in steps) between this moment and the deadline</w:t>
      </w:r>
    </w:p>
    <w:p w14:paraId="29D59ED0" w14:textId="7921347E" w:rsidR="00F925F0" w:rsidRDefault="00F925F0" w:rsidP="00F925F0">
      <w:pPr>
        <w:pStyle w:val="Lijstalinea"/>
        <w:numPr>
          <w:ilvl w:val="0"/>
          <w:numId w:val="31"/>
        </w:numPr>
        <w:ind w:left="426"/>
        <w:sectPr w:rsidR="00F925F0" w:rsidSect="00F925F0">
          <w:type w:val="continuous"/>
          <w:pgSz w:w="11907" w:h="16839" w:code="9"/>
          <w:pgMar w:top="1267" w:right="1339" w:bottom="1694" w:left="1339" w:header="720" w:footer="720" w:gutter="0"/>
          <w:cols w:num="2" w:space="720"/>
          <w:docGrid w:linePitch="360"/>
        </w:sectPr>
      </w:pPr>
      <w:r>
        <w:t>A score meant for optimization, aimed at maximizing the expected value and minimizing the expected time</w:t>
      </w:r>
    </w:p>
    <w:p w14:paraId="23688800" w14:textId="42DE101C" w:rsidR="000133BB" w:rsidRDefault="000133BB" w:rsidP="00E81E7E">
      <w:r>
        <w:t xml:space="preserve">For this, the activities of the user are clustered. Given the knowledge of each successive cluster, a predictive model is made. </w:t>
      </w:r>
      <w:r w:rsidR="00E12680">
        <w:t xml:space="preserve">Based on the predictive model and a given deadline, </w:t>
      </w:r>
      <w:r w:rsidR="00E81E7E">
        <w:t>the moment selection algorithm is</w:t>
      </w:r>
      <w:r>
        <w:t xml:space="preserve"> done according to the following </w:t>
      </w:r>
      <w:r w:rsidR="00A01601">
        <w:t>algorithm</w:t>
      </w:r>
      <w:r>
        <w:t>:</w:t>
      </w:r>
    </w:p>
    <w:p w14:paraId="0F93AE4D" w14:textId="77777777" w:rsidR="00E12680" w:rsidRDefault="00E12680" w:rsidP="00E12680">
      <w:pPr>
        <w:pStyle w:val="Citaat"/>
      </w:pPr>
      <w:r>
        <w:t>Given a current activity cluster A and a goal activity Z, we are looking for an activity cluster S with the highest QUV, that is likely to occur before the deadline, and that will be reached with only a minimal number of expected steps remaining before Z is reached. So:</w:t>
      </w:r>
    </w:p>
    <w:p w14:paraId="2F92782C" w14:textId="77777777" w:rsidR="00E12680" w:rsidRPr="00CD1444" w:rsidRDefault="00E12680" w:rsidP="00E12680">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B7EB76C" w14:textId="0FF290F2" w:rsidR="00A01601" w:rsidRPr="00A01601" w:rsidRDefault="00E12680" w:rsidP="00A01601">
      <w:pPr>
        <w:pStyle w:val="Citaat"/>
      </w:pPr>
      <w:r>
        <w:lastRenderedPageBreak/>
        <w:t xml:space="preserve">Where the aim is to find a minimal m with a maximal probability and value for S. </w:t>
      </w:r>
      <w:r w:rsidR="00A01601">
        <w:t>If the predicted activity cluster S corresponds to the next recorded activity cluster, the notification is dispatched. Else the newly recorded activity cluster is set as the new state A and the process is repeated. This continues until either an S is found, or Z is reached.</w:t>
      </w:r>
    </w:p>
    <w:p w14:paraId="05ADEB9F" w14:textId="6EF693C2" w:rsidR="00F925F0" w:rsidRDefault="000133BB" w:rsidP="00D433AD">
      <w:r>
        <w:t xml:space="preserve">With the concept and implementations as discussed in the past chapters, this could now be calculated. However, to test the actual improvements of the concept, </w:t>
      </w:r>
      <w:r w:rsidR="00E81E7E">
        <w:t>a method of testing had to be conceived.</w:t>
      </w:r>
    </w:p>
    <w:p w14:paraId="048F78EF" w14:textId="41B9D99A" w:rsidR="00E81E7E" w:rsidRDefault="00E81E7E" w:rsidP="00E81E7E">
      <w:pPr>
        <w:pStyle w:val="Kop2"/>
      </w:pPr>
      <w:r>
        <w:t>Method</w:t>
      </w:r>
    </w:p>
    <w:p w14:paraId="314A0A91" w14:textId="387531E7" w:rsidR="00E81E7E" w:rsidRDefault="00E81E7E" w:rsidP="00E81E7E">
      <w:r>
        <w:t>As previously mentioned, since the smart reminder system was built from scratch, no absolute scoring method could be used. Therefore, a baseline and a relative scoring function had to be established. Thereafter, various testing scenarios could be considered. These three scenarios</w:t>
      </w:r>
      <w:r w:rsidR="008D71B9">
        <w:t xml:space="preserve">, as shown in </w:t>
      </w:r>
      <w:r w:rsidR="008D71B9">
        <w:fldChar w:fldCharType="begin"/>
      </w:r>
      <w:r w:rsidR="008D71B9">
        <w:instrText xml:space="preserve"> REF _Ref2051451 \h </w:instrText>
      </w:r>
      <w:r w:rsidR="008D71B9">
        <w:fldChar w:fldCharType="separate"/>
      </w:r>
      <w:r w:rsidR="008D71B9">
        <w:t xml:space="preserve">Figure </w:t>
      </w:r>
      <w:r w:rsidR="008D71B9">
        <w:rPr>
          <w:noProof/>
        </w:rPr>
        <w:t>5</w:t>
      </w:r>
      <w:r w:rsidR="008D71B9">
        <w:t>.</w:t>
      </w:r>
      <w:r w:rsidR="008D71B9">
        <w:rPr>
          <w:noProof/>
        </w:rPr>
        <w:t>1</w:t>
      </w:r>
      <w:r w:rsidR="008D71B9">
        <w:fldChar w:fldCharType="end"/>
      </w:r>
      <w:r w:rsidR="008D71B9">
        <w:t xml:space="preserve">, </w:t>
      </w:r>
      <w:r>
        <w:t>analyze the performance of the algorithm when considering:</w:t>
      </w:r>
    </w:p>
    <w:p w14:paraId="5D945B2F" w14:textId="37CA1A96" w:rsidR="00E81E7E" w:rsidRDefault="00E81E7E" w:rsidP="00E81E7E">
      <w:pPr>
        <w:pStyle w:val="Lijstalinea"/>
        <w:numPr>
          <w:ilvl w:val="0"/>
          <w:numId w:val="31"/>
        </w:numPr>
      </w:pPr>
      <w:r>
        <w:t>the value loss invoked by the nuisance of the notification</w:t>
      </w:r>
    </w:p>
    <w:p w14:paraId="11DDCDCD" w14:textId="55802781" w:rsidR="00E81E7E" w:rsidRDefault="00E81E7E" w:rsidP="00E81E7E">
      <w:pPr>
        <w:pStyle w:val="Lijstalinea"/>
        <w:numPr>
          <w:ilvl w:val="0"/>
          <w:numId w:val="31"/>
        </w:numPr>
      </w:pPr>
      <w:r>
        <w:t>the expected value gain invoked by remembering as simulated by the time between the moment of notification and the deadline</w:t>
      </w:r>
    </w:p>
    <w:p w14:paraId="1DA6D682" w14:textId="1020E151" w:rsidR="00E5034B" w:rsidRPr="008D71B9" w:rsidRDefault="00E81E7E" w:rsidP="00647B34">
      <w:pPr>
        <w:pStyle w:val="Lijstalinea"/>
        <w:numPr>
          <w:ilvl w:val="0"/>
          <w:numId w:val="31"/>
        </w:numPr>
      </w:pPr>
      <w:r>
        <w:t>both aspects combined</w:t>
      </w:r>
    </w:p>
    <w:p w14:paraId="0C4FBEB6" w14:textId="5870989F" w:rsidR="00C30F6E" w:rsidRDefault="00E81E7E" w:rsidP="00E81E7E">
      <w:r>
        <w:t xml:space="preserve">These scenarios were consequently </w:t>
      </w:r>
      <w:proofErr w:type="spellStart"/>
      <w:r>
        <w:t>f</w:t>
      </w:r>
      <w:r w:rsidR="008D71B9">
        <w:t>tested</w:t>
      </w:r>
      <w:proofErr w:type="spellEnd"/>
      <w:r w:rsidR="008D71B9">
        <w:t xml:space="preserve"> f</w:t>
      </w:r>
      <w:r>
        <w:t xml:space="preserve">or the different users and deadlines, using </w:t>
      </w:r>
      <w:r w:rsidR="00935A17">
        <w:t xml:space="preserve">a part of the </w:t>
      </w:r>
      <w:r w:rsidR="00FB0B06">
        <w:t>users’</w:t>
      </w:r>
      <w:r w:rsidR="00935A17">
        <w:t xml:space="preserve"> activities for training and a part for testing. To simulate random users, the tests were repeated for a large</w:t>
      </w:r>
      <w:r>
        <w:t xml:space="preserve"> set of randomized QUVs</w:t>
      </w:r>
      <w:r w:rsidR="00935A17">
        <w:t xml:space="preserve">. More explanation and reasoning </w:t>
      </w:r>
      <w:r w:rsidR="00FB0B06">
        <w:t>are</w:t>
      </w:r>
      <w:r w:rsidR="00935A17">
        <w:t xml:space="preserve"> discussed in the following sections.</w:t>
      </w:r>
      <w:r w:rsidR="00C30F6E" w:rsidRPr="00C30F6E">
        <w:rPr>
          <w:b/>
          <w:noProof/>
        </w:rPr>
        <w:t xml:space="preserve"> </w:t>
      </w:r>
    </w:p>
    <w:p w14:paraId="52A7890C" w14:textId="40B4DBB0" w:rsidR="00DE539C" w:rsidRPr="0084242F" w:rsidRDefault="00DE539C" w:rsidP="00DE539C">
      <w:pPr>
        <w:pStyle w:val="Kop3"/>
      </w:pPr>
      <w:bookmarkStart w:id="88" w:name="_Toc536793002"/>
      <w:bookmarkStart w:id="89" w:name="_Toc927542"/>
      <w:r>
        <w:t>Baseline</w:t>
      </w:r>
      <w:bookmarkEnd w:id="88"/>
      <w:bookmarkEnd w:id="89"/>
    </w:p>
    <w:p w14:paraId="00418368" w14:textId="6037F310" w:rsidR="00DE539C" w:rsidRDefault="00DE539C" w:rsidP="00DE539C">
      <w:r>
        <w:t xml:space="preserve">Given that the model works with a custom prediction method, it is only possible to analyze results by comparing them with a baseline scenario in which values are not taken into consideration. </w:t>
      </w:r>
      <w:r w:rsidR="00A7731D">
        <w:t>As the optimization of time between the moment of notification and the deadline was included to simulate the effectiveness of the reminder, and therefore its positive effect on user values, it too was ignored in the baseline. The result is a scenario in which the notification is dispatched during an activity (cluster) which is most likely to occur before the deadline.</w:t>
      </w:r>
      <w:r w:rsidR="00A01601">
        <w:t xml:space="preserve"> This corresponds to letting the implementation run with the following scoring function:</w:t>
      </w:r>
    </w:p>
    <w:p w14:paraId="61CF8BAE" w14:textId="4A3FDDBB" w:rsidR="00A7731D" w:rsidRPr="006A7208" w:rsidRDefault="00A94275" w:rsidP="00A7731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41292E1A" w14:textId="6D6651CD" w:rsidR="00DE539C" w:rsidRDefault="006A7208" w:rsidP="00D433AD">
      <w:r>
        <w:rPr>
          <w:rFonts w:eastAsiaTheme="minorEastAsia"/>
        </w:rPr>
        <w:t xml:space="preserve">where P[X] is the probability of X occurring before the deadline. </w:t>
      </w:r>
      <w:r w:rsidR="00A01601">
        <w:t>Furthermore, the algorithm is considered successful if it manages to correctly predict a moment before reaching the deadline.</w:t>
      </w:r>
      <w:r w:rsidR="006E1E28">
        <w:t xml:space="preserve"> </w:t>
      </w:r>
      <w:r w:rsidR="006E1E28">
        <w:lastRenderedPageBreak/>
        <w:t xml:space="preserve">Obviously, this baseline will have the highest scoring success rate, because it is not being held back due to value or time requirements. However, both the score and success rate should be normalized before comparison. </w:t>
      </w:r>
      <w:r w:rsidR="00A7731D">
        <w:t xml:space="preserve">The reasoning behind such a baseline scenario is that it analyzes the performance of the basic algorithms before implementing the </w:t>
      </w:r>
      <w:r w:rsidR="00A01601">
        <w:t>value-based</w:t>
      </w:r>
      <w:r w:rsidR="00A7731D">
        <w:t xml:space="preserve"> decisions.</w:t>
      </w:r>
    </w:p>
    <w:p w14:paraId="2F6F3138" w14:textId="0890C7C1" w:rsidR="00A7731D" w:rsidRDefault="00A7731D" w:rsidP="00A7731D">
      <w:pPr>
        <w:pStyle w:val="Kop3"/>
      </w:pPr>
      <w:bookmarkStart w:id="90" w:name="_Ref1131467"/>
      <w:r>
        <w:t>Scoring and comparing</w:t>
      </w:r>
      <w:bookmarkEnd w:id="90"/>
    </w:p>
    <w:p w14:paraId="354BE75E" w14:textId="385730BF" w:rsidR="00A7731D" w:rsidRDefault="00A01601" w:rsidP="00A7731D">
      <w:r>
        <w:t>Like</w:t>
      </w:r>
      <w:r w:rsidR="00A7731D">
        <w:t xml:space="preserve"> the baseline, every tested scenario will be accompanied by a scoring formula</w:t>
      </w:r>
      <w:r>
        <w:t xml:space="preserve"> used to calculate a score and a success rate</w:t>
      </w:r>
      <w:r w:rsidR="00A7731D">
        <w:t>. However, since the different scenarios must be made comparable, two normalized scores are introduced</w:t>
      </w:r>
      <w:r>
        <w:t>: the normalized score and the normalized success rate.</w:t>
      </w:r>
    </w:p>
    <w:p w14:paraId="03F5DCA4" w14:textId="60B310DC" w:rsidR="00A16E14" w:rsidRDefault="00A16E14" w:rsidP="00A7731D">
      <w:r>
        <w:t>The normalized score recalculates the score for the chosen activity cluster, but incorporating the value-based aspects. This corresponds to the following function:</w:t>
      </w:r>
    </w:p>
    <w:p w14:paraId="509AACA0" w14:textId="47F19815" w:rsidR="00A16E14" w:rsidRPr="00A16E14" w:rsidRDefault="00A94275" w:rsidP="00A7731D">
      <w:pPr>
        <w:rPr>
          <w:rFonts w:eastAsiaTheme="minorEastAsia"/>
        </w:rPr>
      </w:pPr>
      <m:oMathPara>
        <m:oMath>
          <m:eqArr>
            <m:eqArrPr>
              <m:maxDist m:val="1"/>
              <m:ctrlPr>
                <w:rPr>
                  <w:rFonts w:ascii="Cambria Math" w:hAnsi="Cambria Math"/>
                  <w:i/>
                </w:rPr>
              </m:ctrlPr>
            </m:eqArrPr>
            <m:e>
              <m:r>
                <m:rPr>
                  <m:nor/>
                </m:rPr>
                <w:rPr>
                  <w:rFonts w:ascii="Cambria Math" w:hAnsi="Cambria Math"/>
                </w:rPr>
                <m:t>normalized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2</m:t>
                  </m:r>
                </m:e>
              </m:d>
            </m:e>
          </m:eqArr>
        </m:oMath>
      </m:oMathPara>
    </w:p>
    <w:p w14:paraId="3627EED5" w14:textId="029199C8" w:rsidR="006A7208" w:rsidRDefault="006A7208" w:rsidP="006A7208">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QUV corresponding to X as provided by the user, or through random selection (as done in the test runs).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ndicates the expected number of steps between X and the deadline. Lastly, E[X] is the expected value of X.</w:t>
      </w:r>
    </w:p>
    <w:p w14:paraId="02C4CFF8" w14:textId="2FE24D59" w:rsidR="00A16E14" w:rsidRDefault="006A7208" w:rsidP="00A7731D">
      <w:r>
        <w:t xml:space="preserve">A score of zero indicates a failure, either because no moment was selected, or because the chosen activity cluster corresponded to a QUV of 0. Other than </w:t>
      </w:r>
      <w:r w:rsidR="006E1E28">
        <w:t>that,</w:t>
      </w:r>
      <w:r>
        <w:t xml:space="preserve"> the score </w:t>
      </w:r>
      <w:proofErr w:type="gramStart"/>
      <w:r>
        <w:t>in itself is</w:t>
      </w:r>
      <w:proofErr w:type="gramEnd"/>
      <w:r>
        <w:t xml:space="preserve"> fairly meaningless. However, as ideally the expected value is maximized while the time between the moment and the deadline is minimized, a higher normalized score indicates a better performing system.</w:t>
      </w:r>
    </w:p>
    <w:p w14:paraId="412AA738" w14:textId="77777777" w:rsidR="007A7C64" w:rsidRDefault="006A7208" w:rsidP="00A7731D">
      <w:r>
        <w:t>A good result</w:t>
      </w:r>
      <w:r w:rsidR="007A7C64">
        <w:t xml:space="preserve"> for a test scenario</w:t>
      </w:r>
      <w:r>
        <w:t xml:space="preserve"> would be one of three things</w:t>
      </w:r>
      <w:r w:rsidR="007A7C64">
        <w:t>:</w:t>
      </w:r>
      <w:r>
        <w:t xml:space="preserve"> </w:t>
      </w:r>
    </w:p>
    <w:p w14:paraId="529E08A6" w14:textId="2229EBAE" w:rsidR="006A7208" w:rsidRDefault="006A7208" w:rsidP="007A7C64">
      <w:pPr>
        <w:pStyle w:val="Lijstalinea"/>
        <w:numPr>
          <w:ilvl w:val="0"/>
          <w:numId w:val="31"/>
        </w:numPr>
      </w:pPr>
      <w:r>
        <w:t xml:space="preserve">If the </w:t>
      </w:r>
      <w:r w:rsidR="007A7C64">
        <w:t>normalized s</w:t>
      </w:r>
      <w:r>
        <w:t xml:space="preserve">uccess rate stays roughly the same </w:t>
      </w:r>
      <w:r w:rsidR="007A7C64">
        <w:t xml:space="preserve">but the normalized score increases, it means the consideration of the user’s value is increase without compromising the effectiveness of the reminder. </w:t>
      </w:r>
    </w:p>
    <w:p w14:paraId="3D434395" w14:textId="27E947AD" w:rsidR="007A7C64" w:rsidRDefault="007A7C64" w:rsidP="007A7C64">
      <w:pPr>
        <w:pStyle w:val="Lijstalinea"/>
        <w:numPr>
          <w:ilvl w:val="0"/>
          <w:numId w:val="31"/>
        </w:numPr>
      </w:pPr>
      <w:r>
        <w:t>If the normalized score stays roughly the same but the normalized success rate increases, it means an appropriate moment is found more frequently, without compromising user values.</w:t>
      </w:r>
    </w:p>
    <w:p w14:paraId="3B6F6E65" w14:textId="1965FFB1" w:rsidR="007A7C64" w:rsidRDefault="007A7C64" w:rsidP="007A7C64">
      <w:pPr>
        <w:pStyle w:val="Lijstalinea"/>
        <w:numPr>
          <w:ilvl w:val="0"/>
          <w:numId w:val="31"/>
        </w:numPr>
      </w:pPr>
      <w:r>
        <w:t>If both increase, it means all-round, more appropriate moments are found more frequently.</w:t>
      </w:r>
    </w:p>
    <w:p w14:paraId="57D04F98" w14:textId="77777777" w:rsidR="007A7C64" w:rsidRDefault="007A7C64" w:rsidP="007A7C64">
      <w:pPr>
        <w:pStyle w:val="Kop3"/>
      </w:pPr>
      <w:bookmarkStart w:id="91" w:name="_Toc536793003"/>
      <w:bookmarkStart w:id="92" w:name="_Toc927543"/>
      <w:r>
        <w:lastRenderedPageBreak/>
        <w:t>Scenarios</w:t>
      </w:r>
      <w:bookmarkEnd w:id="91"/>
      <w:bookmarkEnd w:id="92"/>
    </w:p>
    <w:p w14:paraId="6D8A4BF7" w14:textId="430F5F53" w:rsidR="007A7C64" w:rsidRDefault="007A7C64" w:rsidP="007A7C64">
      <w:r>
        <w:t>Three scenarios were used to analyze the improvement as caused by including values. Firstly, the scenario in which only time, or the number of steps from the moment until the deadline, is considered. A moment was sought which is an expected minimal number of steps before the deadline, but still likely to occur. In principle, this is still partially related to the predictive model. Therefore, it is interesting to compare this to the other value-based scenarios. For this, the following formula was used to calculate the score of each run:</w:t>
      </w:r>
    </w:p>
    <w:p w14:paraId="6D912316" w14:textId="77777777" w:rsidR="007A7C64" w:rsidRPr="004F370C" w:rsidRDefault="00A94275" w:rsidP="007A7C64">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23BD81D0" w14:textId="4A138D73" w:rsidR="007A7C64" w:rsidRDefault="007A7C64" w:rsidP="007A7C64">
      <w:r>
        <w:rPr>
          <w:rFonts w:eastAsiaTheme="minorEastAsia"/>
        </w:rPr>
        <w:t xml:space="preserve">In the second scenario, only </w:t>
      </w:r>
      <w:r>
        <w:t xml:space="preserve">values are considered. This was done to see whether incorporating </w:t>
      </w:r>
      <w:r w:rsidR="00CA6D7F">
        <w:t>the aspect of time is truly beneficial</w:t>
      </w:r>
      <w:r>
        <w:t>. This led to the following formula to calculate the score:</w:t>
      </w:r>
    </w:p>
    <w:p w14:paraId="3829CFD2" w14:textId="77777777" w:rsidR="007A7C64" w:rsidRPr="004F370C" w:rsidRDefault="00A94275"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747FC5DC" w14:textId="2CE98A71" w:rsidR="007A7C64" w:rsidRDefault="007A7C64" w:rsidP="007A7C64">
      <w:pPr>
        <w:rPr>
          <w:rFonts w:eastAsiaTheme="minorEastAsia"/>
        </w:rPr>
      </w:pPr>
      <w:r>
        <w:rPr>
          <w:rFonts w:eastAsiaTheme="minorEastAsia"/>
        </w:rPr>
        <w:t>Aside from this, the third scenario takes both time and values into consideration</w:t>
      </w:r>
      <w:r w:rsidR="00CA6D7F">
        <w:rPr>
          <w:rFonts w:eastAsiaTheme="minorEastAsia"/>
        </w:rPr>
        <w:t xml:space="preserve"> and basically attempts to optimize all aspects. As such its scoring formula is </w:t>
      </w:r>
      <w:proofErr w:type="gramStart"/>
      <w:r w:rsidR="00CA6D7F">
        <w:rPr>
          <w:rFonts w:eastAsiaTheme="minorEastAsia"/>
        </w:rPr>
        <w:t>similar to</w:t>
      </w:r>
      <w:proofErr w:type="gramEnd"/>
      <w:r w:rsidR="00CA6D7F">
        <w:rPr>
          <w:rFonts w:eastAsiaTheme="minorEastAsia"/>
        </w:rPr>
        <w:t xml:space="preserve"> the normalized score. </w:t>
      </w:r>
    </w:p>
    <w:p w14:paraId="64D66D53" w14:textId="77777777" w:rsidR="007A7C64" w:rsidRPr="004F370C" w:rsidRDefault="00A94275" w:rsidP="007A7C64">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790EF9D8" w14:textId="340D776E" w:rsidR="007A7C64" w:rsidRDefault="007A7C64" w:rsidP="007A7C64">
      <w:r>
        <w:rPr>
          <w:rFonts w:eastAsiaTheme="minorEastAsia"/>
        </w:rPr>
        <w:t>In producing this scoring formula, it was assumed that the value and time components weigh equally. However, for any user these weightings may vary. Since no specific users were analyzed, this was not taken into consideration for now.</w:t>
      </w:r>
    </w:p>
    <w:p w14:paraId="1103AC9A" w14:textId="03AB748E" w:rsidR="00D433AD" w:rsidRDefault="00D433AD" w:rsidP="00D433AD">
      <w:pPr>
        <w:pStyle w:val="Kop3"/>
      </w:pPr>
      <w:bookmarkStart w:id="93" w:name="_Toc536793001"/>
      <w:bookmarkStart w:id="94" w:name="_Toc927541"/>
      <w:r>
        <w:t>Variables</w:t>
      </w:r>
      <w:bookmarkEnd w:id="93"/>
      <w:bookmarkEnd w:id="94"/>
    </w:p>
    <w:p w14:paraId="63A32AE6" w14:textId="1863469D" w:rsidR="00CA6D7F" w:rsidRPr="00CA6D7F" w:rsidRDefault="00CA6D7F" w:rsidP="00CA6D7F">
      <w:proofErr w:type="gramStart"/>
      <w:r>
        <w:t>In order to</w:t>
      </w:r>
      <w:proofErr w:type="gramEnd"/>
      <w:r>
        <w:t xml:space="preserve"> properly randomize tests, a number of variables were altered to create test cases. The four variables were:</w:t>
      </w:r>
    </w:p>
    <w:p w14:paraId="300AEF4D" w14:textId="3C123D44" w:rsidR="00D433AD" w:rsidRDefault="00D433AD" w:rsidP="00D433AD">
      <w:pPr>
        <w:pStyle w:val="Lijstalinea"/>
        <w:numPr>
          <w:ilvl w:val="0"/>
          <w:numId w:val="31"/>
        </w:numPr>
      </w:pPr>
      <w:r>
        <w:t>User</w:t>
      </w:r>
    </w:p>
    <w:p w14:paraId="22C5290E" w14:textId="46DAB5DC" w:rsidR="004A017B" w:rsidRDefault="004A017B" w:rsidP="004A017B">
      <w:pPr>
        <w:pStyle w:val="Lijstalinea"/>
        <w:numPr>
          <w:ilvl w:val="0"/>
          <w:numId w:val="31"/>
        </w:numPr>
      </w:pPr>
      <w:r>
        <w:t>Deadline</w:t>
      </w:r>
    </w:p>
    <w:p w14:paraId="2E8B1A57" w14:textId="77777777" w:rsidR="00D433AD" w:rsidRDefault="00D433AD" w:rsidP="00D433AD">
      <w:pPr>
        <w:pStyle w:val="Lijstalinea"/>
        <w:numPr>
          <w:ilvl w:val="0"/>
          <w:numId w:val="31"/>
        </w:numPr>
      </w:pPr>
      <w:r>
        <w:t>Testing case</w:t>
      </w:r>
    </w:p>
    <w:p w14:paraId="6D44F7BB" w14:textId="7B56C68C" w:rsidR="00D433AD" w:rsidRDefault="00FC2B30" w:rsidP="00D433AD">
      <w:pPr>
        <w:pStyle w:val="Lijstalinea"/>
        <w:numPr>
          <w:ilvl w:val="0"/>
          <w:numId w:val="31"/>
        </w:numPr>
      </w:pPr>
      <w:r>
        <w:t>QUVs</w:t>
      </w:r>
    </w:p>
    <w:p w14:paraId="09E0C09D" w14:textId="77777777" w:rsidR="00D433AD" w:rsidRDefault="00D433AD" w:rsidP="00D433AD">
      <w:pPr>
        <w:pStyle w:val="Kop4"/>
      </w:pPr>
      <w:r>
        <w:t>User</w:t>
      </w:r>
    </w:p>
    <w:p w14:paraId="0E4A0E4C" w14:textId="5B7B6120" w:rsidR="00D433AD" w:rsidRDefault="00CA6D7F" w:rsidP="00D433AD">
      <w:r>
        <w:t>As</w:t>
      </w:r>
      <w:r w:rsidR="00D433AD">
        <w:t xml:space="preserve"> mentioned in </w:t>
      </w:r>
      <w:r w:rsidR="00D433AD">
        <w:fldChar w:fldCharType="begin"/>
      </w:r>
      <w:r w:rsidR="00D433AD">
        <w:instrText xml:space="preserve"> REF _Ref536793083 \r \h </w:instrText>
      </w:r>
      <w:r w:rsidR="00D433AD">
        <w:fldChar w:fldCharType="separate"/>
      </w:r>
      <w:r w:rsidR="00924092">
        <w:t>3.2.2</w:t>
      </w:r>
      <w:r w:rsidR="00D433AD">
        <w:fldChar w:fldCharType="end"/>
      </w:r>
      <w:r w:rsidR="00D433AD">
        <w:t xml:space="preserve">, the dataset used has over </w:t>
      </w:r>
      <w:r>
        <w:t>6</w:t>
      </w:r>
      <w:r w:rsidR="00D433AD">
        <w:t>000 data points for four different users</w:t>
      </w:r>
      <w:r>
        <w:t>, leading to roughly 1500 points per users, spread over roughly a month. The different users were analyzed to prevent any habits of a single user from affecting the results.</w:t>
      </w:r>
    </w:p>
    <w:p w14:paraId="5B813E5F" w14:textId="77777777" w:rsidR="004A017B" w:rsidRDefault="004A017B" w:rsidP="004A017B">
      <w:pPr>
        <w:pStyle w:val="Kop4"/>
      </w:pPr>
      <w:r>
        <w:lastRenderedPageBreak/>
        <w:t>Deadline</w:t>
      </w:r>
    </w:p>
    <w:p w14:paraId="00384611" w14:textId="09BFF339" w:rsidR="004A017B" w:rsidRDefault="004A017B" w:rsidP="004A017B">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deadlines as mentioned in Peter’s example of having to close the garden doors are: leaving the house and going to sleep. In conjunction with the activities presented in the dataset, this corresponds to the </w:t>
      </w:r>
      <w:proofErr w:type="gramStart"/>
      <w:r>
        <w:t>activities</w:t>
      </w:r>
      <w:proofErr w:type="gramEnd"/>
      <w:r>
        <w:t xml:space="preserve"> ‘sleep’ and ‘outdoors’.</w:t>
      </w:r>
    </w:p>
    <w:p w14:paraId="4A13231F" w14:textId="5815DECD" w:rsidR="00D433AD" w:rsidRDefault="00D433AD" w:rsidP="00D433AD">
      <w:pPr>
        <w:pStyle w:val="Kop4"/>
      </w:pPr>
      <w:r>
        <w:t>Testing case</w:t>
      </w:r>
    </w:p>
    <w:p w14:paraId="5A1131CB" w14:textId="51DB9D7B" w:rsidR="00CA6D7F" w:rsidRDefault="00CA6D7F" w:rsidP="00CA6D7F">
      <w:proofErr w:type="gramStart"/>
      <w:r>
        <w:t>In</w:t>
      </w:r>
      <w:r w:rsidR="00CF32B6">
        <w:t xml:space="preserve"> </w:t>
      </w:r>
      <w:r w:rsidR="00581430">
        <w:t>order to</w:t>
      </w:r>
      <w:proofErr w:type="gramEnd"/>
      <w:r w:rsidR="00581430">
        <w:t xml:space="preserve"> perform testing, the datasets have to be split up into a set for training and a set for testing. With an average size of roughly 1500 data</w:t>
      </w:r>
      <w:r w:rsidR="00FF1273">
        <w:t xml:space="preserve"> </w:t>
      </w:r>
      <w:r w:rsidR="00581430">
        <w:t>points per user, a testing set of 10% should be sufficient</w:t>
      </w:r>
      <w:r w:rsidR="00FF1273">
        <w:t xml:space="preserve"> </w:t>
      </w:r>
      <w:r w:rsidR="00FF1273">
        <w:fldChar w:fldCharType="begin"/>
      </w:r>
      <w:r w:rsidR="00FF1273">
        <w:instrText xml:space="preserve"> ADDIN ZOTERO_ITEM CSL_CITATION {"citationID":"1cbKMelJ","properties":{"formattedCitation":"[77]","plainCitation":"[77]","noteIndex":0},"citationItems":[{"id":449,"uris":["http://zotero.org/users/5057732/items/WMJ3IM2G"],"uri":["http://zotero.org/users/5057732/items/WMJ3IM2G"],"itemData":{"id":449,"type":"paper-conference","title":"A Scaling Law for the Validation-Set Training-Set Size Ratio","container-title":"AT &amp; T Bell Laboratories","source":"CiteSeer","abstract":"We address the problem of determining what fraction of the training set should be reserved as development test set or validation set. We determine that the ratio of the validation set size over the training set size scales like the square root of two complexity parameters: the complexity of the second level of inference (minimizing the validation error) over the complexity of the first level of inference (minimizing the error rate on the training set).  Keywords: Cross-validation; Learning Theory; Statistics; Machine Learning; Pattern Recognition; Training Set; Validation Set; Test Set; Experiment Design. Introduction  The problem often arises when organizing benchmarks in pattern recognition to determine what size test set will give statistically significant results. In a companion paper [1], we tackled the problem from the point of view of the benchmark organizer: From a corpus of available data, how much data should be reserved for the benchmark test set? In this paper, we tackle th...","author":[{"family":"Guyon","given":"Isabelle"}],"issued":{"date-parts":[["1997"]]}}}],"schema":"https://github.com/citation-style-language/schema/raw/master/csl-citation.json"} </w:instrText>
      </w:r>
      <w:r w:rsidR="00FF1273">
        <w:fldChar w:fldCharType="separate"/>
      </w:r>
      <w:r w:rsidR="00FF1273">
        <w:rPr>
          <w:noProof/>
        </w:rPr>
        <w:t>[77]</w:t>
      </w:r>
      <w:r w:rsidR="00FF1273">
        <w:fldChar w:fldCharType="end"/>
      </w:r>
      <w:r w:rsidR="00581430">
        <w:t xml:space="preserve">. However, </w:t>
      </w:r>
      <w:r w:rsidR="00FF1273">
        <w:t xml:space="preserve">as will be short explained, not </w:t>
      </w:r>
      <w:proofErr w:type="gramStart"/>
      <w:r w:rsidR="00FF1273">
        <w:t>all of</w:t>
      </w:r>
      <w:proofErr w:type="gramEnd"/>
      <w:r w:rsidR="00FF1273">
        <w:t xml:space="preserve"> the data points in the testing set will be considered. </w:t>
      </w:r>
    </w:p>
    <w:p w14:paraId="05B5E797" w14:textId="057FA5AE" w:rsidR="00FF1273" w:rsidRDefault="00FF1273" w:rsidP="00D433AD">
      <w:r>
        <w:t xml:space="preserve">The normal procedure would have been to run the algorithm for every data point in the testing set. However, since the data points are not independent of one another, this is not a suitable approach. Instead, testing cases should be considered. A testing case is a continuous series of data points (recorded activities). </w:t>
      </w:r>
      <w:r w:rsidR="00E26BA4">
        <w:t xml:space="preserve">As many useful testing cases as possible should be identified from the testing set. </w:t>
      </w:r>
      <w:r>
        <w:t>To select such a testing case, the start and finish of the series of activities should be identified.</w:t>
      </w:r>
    </w:p>
    <w:p w14:paraId="5B3727DD" w14:textId="32D79D6F" w:rsidR="00D433AD" w:rsidRDefault="00FF1273" w:rsidP="00D433AD">
      <w:r>
        <w:t xml:space="preserve">The choice for the finish is simple: it </w:t>
      </w:r>
      <w:r w:rsidR="00E26BA4">
        <w:t xml:space="preserve">is an instance of the deadline activity. The logical choice for the start of the test case would therefore </w:t>
      </w:r>
      <w:r w:rsidR="00016355">
        <w:t>from the</w:t>
      </w:r>
      <w:r w:rsidR="00E26BA4">
        <w:t xml:space="preserve"> prior instance of the deadline activity. Nevertheless, this </w:t>
      </w:r>
      <w:r w:rsidR="00016355">
        <w:t xml:space="preserve">choice should be reasoned. </w:t>
      </w:r>
      <w:r>
        <w:t>T</w:t>
      </w:r>
      <w:r w:rsidR="00D433AD">
        <w:t>o illustrate the selection of a testing case, consider the following (simplified) series of activities:</w:t>
      </w:r>
    </w:p>
    <w:p w14:paraId="6E012DB0" w14:textId="3BF8F2AB" w:rsidR="00D433AD" w:rsidRDefault="00D433AD" w:rsidP="00D433AD">
      <w:pPr>
        <w:pStyle w:val="Citaat"/>
        <w:jc w:val="center"/>
        <w:rPr>
          <w:sz w:val="21"/>
        </w:rPr>
      </w:pPr>
      <w:r w:rsidRPr="00D35CCF">
        <w:rPr>
          <w:sz w:val="21"/>
        </w:rPr>
        <w:t xml:space="preserve">…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588267C8" w14:textId="7DDB0CAA" w:rsidR="009A5BEC" w:rsidRPr="009A5BEC" w:rsidRDefault="009A5BEC" w:rsidP="009A5BEC">
      <w:pPr>
        <w:rPr>
          <w:b/>
        </w:rPr>
      </w:pPr>
      <w:proofErr w:type="spellStart"/>
      <w:r>
        <w:rPr>
          <w:b/>
        </w:rPr>
        <w:t>Deze</w:t>
      </w:r>
      <w:proofErr w:type="spellEnd"/>
      <w:r>
        <w:rPr>
          <w:b/>
        </w:rPr>
        <w:t xml:space="preserve"> </w:t>
      </w:r>
      <w:proofErr w:type="spellStart"/>
      <w:r>
        <w:rPr>
          <w:b/>
        </w:rPr>
        <w:t>drie</w:t>
      </w:r>
      <w:proofErr w:type="spellEnd"/>
      <w:r>
        <w:rPr>
          <w:b/>
        </w:rPr>
        <w:t xml:space="preserve"> </w:t>
      </w:r>
      <w:proofErr w:type="spellStart"/>
      <w:r>
        <w:rPr>
          <w:b/>
        </w:rPr>
        <w:t>moeten</w:t>
      </w:r>
      <w:proofErr w:type="spellEnd"/>
      <w:r>
        <w:rPr>
          <w:b/>
        </w:rPr>
        <w:t xml:space="preserve"> in </w:t>
      </w:r>
      <w:proofErr w:type="spellStart"/>
      <w:r>
        <w:rPr>
          <w:b/>
        </w:rPr>
        <w:t>plaatjes</w:t>
      </w:r>
      <w:proofErr w:type="spellEnd"/>
    </w:p>
    <w:p w14:paraId="5E68CD88" w14:textId="70E4BC09" w:rsidR="00016355" w:rsidRDefault="00016355" w:rsidP="00D433AD">
      <w:r>
        <w:t>Aside from this consider the original example scenario</w:t>
      </w:r>
      <w:r w:rsidR="00D433AD">
        <w:t xml:space="preserve"> of Peter having to remember to close his garden doors before going to sleep</w:t>
      </w:r>
      <w:r>
        <w:t xml:space="preserve">. The most logical choice would be to look at the instance of sleep before it (both marked in bold). </w:t>
      </w:r>
      <w:r w:rsidR="00746D07">
        <w:t>As such the prediction algorithm is run. If the predicted cluster corresponds to that of ‘grooming’, the notification should be dispatched, else the process is repeated. However, the next step would be the same as considering a testing case from ‘grooming’:</w:t>
      </w:r>
    </w:p>
    <w:p w14:paraId="54AFFE91" w14:textId="48070EF8" w:rsidR="00746D07" w:rsidRDefault="00746D07" w:rsidP="00746D07">
      <w:pPr>
        <w:pStyle w:val="Citaat"/>
        <w:jc w:val="center"/>
        <w:rPr>
          <w:sz w:val="21"/>
        </w:rPr>
      </w:pPr>
      <w:r w:rsidRPr="00D35CCF">
        <w:rPr>
          <w:sz w:val="21"/>
        </w:rPr>
        <w:t xml:space="preserve">… → </w:t>
      </w:r>
      <w:r w:rsidRPr="00746D07">
        <w:rPr>
          <w:sz w:val="21"/>
        </w:rPr>
        <w:t>Sleep</w:t>
      </w:r>
      <w:r w:rsidRPr="00D35CCF">
        <w:rPr>
          <w:sz w:val="21"/>
        </w:rPr>
        <w:t xml:space="preserve"> → </w:t>
      </w:r>
      <w:r w:rsidRPr="00746D07">
        <w:rPr>
          <w:b/>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w:t>
      </w:r>
    </w:p>
    <w:p w14:paraId="120E967D" w14:textId="0D062C91" w:rsidR="00746D07" w:rsidRDefault="00746D07" w:rsidP="00D433AD">
      <w:r>
        <w:lastRenderedPageBreak/>
        <w:t xml:space="preserve">As such, given that the reminder was programmed before the testing case in question, it is only necessary to look at the original situation from ‘sleep’ to ‘sleep’. This would be the case for recurring reminders such as Peter’s example. </w:t>
      </w:r>
      <w:r w:rsidR="00BF5325">
        <w:t>Also considering setting reminders at a later moment requires more attention. For example, setting a reminder to call someone before the end of the day. Programming such a reminder is generally done a minimum number of steps before the deadline. Furthermore, this would require a larger resolution than provided by the used dataset. As such, the choice was made to focus on recurring reminders.</w:t>
      </w:r>
    </w:p>
    <w:p w14:paraId="37AFA8A6" w14:textId="77777777" w:rsidR="00BF5325" w:rsidRDefault="00BF5325" w:rsidP="00D433AD">
      <w:proofErr w:type="gramStart"/>
      <w:r>
        <w:t xml:space="preserve">Furthermore, </w:t>
      </w:r>
      <w:r w:rsidR="00D433AD">
        <w:t xml:space="preserve"> not</w:t>
      </w:r>
      <w:proofErr w:type="gramEnd"/>
      <w:r w:rsidR="00D433AD">
        <w:t xml:space="preserve"> every instance of sleeping should be invoked as a deadline. For example, when Peter wakes up to go to the toilet and go back to sleep, this is not a moment at which a notification should occur. </w:t>
      </w:r>
      <w:r>
        <w:t>Consider this extended example:</w:t>
      </w:r>
    </w:p>
    <w:p w14:paraId="68E5C331" w14:textId="77777777" w:rsidR="00BF5325" w:rsidRPr="00D35CCF" w:rsidRDefault="00BF5325" w:rsidP="00BF5325">
      <w:pPr>
        <w:pStyle w:val="Citaat"/>
        <w:jc w:val="center"/>
        <w:rPr>
          <w:sz w:val="21"/>
        </w:rPr>
      </w:pPr>
      <w:r w:rsidRPr="00D35CCF">
        <w:rPr>
          <w:sz w:val="21"/>
        </w:rPr>
        <w:t xml:space="preserve">… → Sleep → Toilet → </w:t>
      </w:r>
      <w:r w:rsidRPr="00016355">
        <w:rPr>
          <w:b/>
          <w:sz w:val="21"/>
        </w:rPr>
        <w:t>Sleep</w:t>
      </w:r>
      <w:r w:rsidRPr="00D35CCF">
        <w:rPr>
          <w:sz w:val="21"/>
        </w:rPr>
        <w:t xml:space="preserve"> → </w:t>
      </w:r>
      <w:r w:rsidRPr="00016355">
        <w:rPr>
          <w:sz w:val="21"/>
        </w:rPr>
        <w:t>Grooming</w:t>
      </w:r>
      <w:r w:rsidRPr="00D35CCF">
        <w:rPr>
          <w:sz w:val="21"/>
        </w:rPr>
        <w:t xml:space="preserve">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1D5013A9" w14:textId="046745B2" w:rsidR="00D433AD" w:rsidRPr="00A676B7" w:rsidRDefault="00D433AD" w:rsidP="00D433AD">
      <w:r>
        <w:t xml:space="preserve">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r w:rsidR="00BF5325">
        <w:t xml:space="preserve"> </w:t>
      </w:r>
      <w:proofErr w:type="gramStart"/>
      <w:r>
        <w:t>In order to</w:t>
      </w:r>
      <w:proofErr w:type="gramEnd"/>
      <w:r>
        <w:t xml:space="preserve"> find such testing sets it was assumed that such ‘connected’ activity instances may happen with a maximum of two different activities in between. </w:t>
      </w:r>
    </w:p>
    <w:p w14:paraId="67282384" w14:textId="2153CDA0" w:rsidR="00D433AD" w:rsidRDefault="00FC2B30" w:rsidP="00D433AD">
      <w:pPr>
        <w:pStyle w:val="Kop4"/>
      </w:pPr>
      <w:r>
        <w:t>QUVs</w:t>
      </w:r>
    </w:p>
    <w:p w14:paraId="09E7702C" w14:textId="33E2FCA2" w:rsidR="00D433AD" w:rsidRDefault="00D433AD" w:rsidP="00D433AD">
      <w:proofErr w:type="gramStart"/>
      <w:r>
        <w:t>In order to</w:t>
      </w:r>
      <w:proofErr w:type="gramEnd"/>
      <w:r>
        <w:t xml:space="preserve"> objectively test the model with respect to the </w:t>
      </w:r>
      <w:r w:rsidR="00FC2B30">
        <w:t>QUVs</w:t>
      </w:r>
      <w:r>
        <w:t xml:space="preserve">, or </w:t>
      </w:r>
      <w:r w:rsidR="00FC2B30">
        <w:t>values relating to annoyance caused by the notification</w:t>
      </w:r>
      <w:r>
        <w:t xml:space="preserve">, </w:t>
      </w:r>
      <w:r w:rsidR="00FC2B30">
        <w:t>the QUVs</w:t>
      </w:r>
      <w:r>
        <w:t xml:space="preserve"> should be randomized. As such, every scenario was tested with 100</w:t>
      </w:r>
      <w:r w:rsidR="00FC2B30">
        <w:t>0</w:t>
      </w:r>
      <w:r>
        <w:t xml:space="preserve"> different configurations of values. Here, each random value </w:t>
      </w:r>
      <w:r w:rsidR="00FC2B30">
        <w:t>was</w:t>
      </w:r>
      <w:r>
        <w:t xml:space="preserve">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t>Number of runs</w:t>
      </w:r>
    </w:p>
    <w:p w14:paraId="054D3127" w14:textId="74F84545" w:rsidR="00D433AD" w:rsidRDefault="00D433AD" w:rsidP="00D433AD">
      <w:r>
        <w:t>Given that there are 4 users, 2 deadlines and 100</w:t>
      </w:r>
      <w:r w:rsidR="00FC2B30">
        <w:t>0</w:t>
      </w:r>
      <w:r>
        <w:t xml:space="preserve"> random sets of values, a minimum of 800</w:t>
      </w:r>
      <w:r w:rsidR="00FC2B30">
        <w:t>0</w:t>
      </w:r>
      <w:r>
        <w:t xml:space="preserve"> results are obtained given that there is at least one test case per user per deadline. Realistically, a much higher number is achieved. Using 20% of the dataset as testing activities led to roughly 240</w:t>
      </w:r>
      <w:r w:rsidR="00FC2B30">
        <w:t>0</w:t>
      </w:r>
      <w:r>
        <w:t>0 results.</w:t>
      </w:r>
    </w:p>
    <w:p w14:paraId="02E14B2A" w14:textId="0AA43C89" w:rsidR="00D433AD" w:rsidRDefault="00FC2B30" w:rsidP="00D433AD">
      <w:pPr>
        <w:pStyle w:val="Kop3"/>
      </w:pPr>
      <w:r>
        <w:t xml:space="preserve">Implementation </w:t>
      </w:r>
    </w:p>
    <w:p w14:paraId="358C2E56" w14:textId="1B30992B" w:rsidR="00B16441" w:rsidRDefault="00FC2B30" w:rsidP="00A94275">
      <w:r>
        <w:t xml:space="preserve">As mentioned before in </w:t>
      </w:r>
      <w:r>
        <w:fldChar w:fldCharType="begin"/>
      </w:r>
      <w:r>
        <w:instrText xml:space="preserve"> REF _Ref1131467 \r \h </w:instrText>
      </w:r>
      <w:r>
        <w:fldChar w:fldCharType="separate"/>
      </w:r>
      <w:r>
        <w:t>5.1.2</w:t>
      </w:r>
      <w:r>
        <w:fldChar w:fldCharType="end"/>
      </w:r>
      <w:r w:rsidR="00C764C8">
        <w:t xml:space="preserve">, for the various scenarios, four numbers were calculated: the score, success rate and their respective normalized values. </w:t>
      </w:r>
      <w:r w:rsidR="00C16EDE">
        <w:t xml:space="preserve">Performing this for all users, and randomized </w:t>
      </w:r>
      <w:r w:rsidR="00B16441">
        <w:t>variable led to just under an hour of testing. This long testing time was the result of only using semi-optimized</w:t>
      </w:r>
      <w:r w:rsidR="00A94275">
        <w:t>.</w:t>
      </w:r>
      <w:r w:rsidR="00B16441">
        <w:t xml:space="preserve"> </w:t>
      </w:r>
    </w:p>
    <w:p w14:paraId="628F9DA7" w14:textId="7521C4C8" w:rsidR="00D433AD" w:rsidRDefault="00D433AD" w:rsidP="00D433AD">
      <w:pPr>
        <w:pStyle w:val="Kop2"/>
      </w:pPr>
      <w:bookmarkStart w:id="95" w:name="_Toc536793005"/>
      <w:bookmarkStart w:id="96" w:name="_Toc927545"/>
      <w:r>
        <w:lastRenderedPageBreak/>
        <w:t>Results</w:t>
      </w:r>
      <w:bookmarkEnd w:id="95"/>
      <w:bookmarkEnd w:id="96"/>
    </w:p>
    <w:p w14:paraId="7995268F" w14:textId="67811CF1" w:rsidR="00594594" w:rsidRDefault="00594594" w:rsidP="00594594">
      <w:r>
        <w:t>Before looking at the results, let us quickly recap the meaning and purpose of the normalized results. While the opportune moment was calculated using the formulas corresponding to each scenario, the moment is reevaluated while taking all variables into consideration. Consider the following example for illustration:</w:t>
      </w:r>
    </w:p>
    <w:p w14:paraId="69F53EEC" w14:textId="38571E6D" w:rsidR="00594594" w:rsidRDefault="00594594" w:rsidP="00594594">
      <w:pPr>
        <w:pStyle w:val="Citaat"/>
      </w:pPr>
      <w:r>
        <w:t xml:space="preserve">In the baseline scenario where values and time are not considered, the appropriate moment is found to be at activity 'work’. However, the user considers it ‘unacceptable’ to be notified during the activity. Hence, its QUV and respective normalized score are 0. </w:t>
      </w:r>
    </w:p>
    <w:p w14:paraId="0D80B0C4" w14:textId="41C6F794" w:rsidR="009B15B1" w:rsidRDefault="00594594" w:rsidP="009B15B1">
      <w:r>
        <w:t>Here a successful moment in the baseline scenario would be a very unsuccessful moment in the eyes of the user when considering their values. As such</w:t>
      </w:r>
      <w:r w:rsidR="009B15B1">
        <w:t>, normalized simply means, ‘the score or success rate as it would have been taking both values and time into consideration’</w:t>
      </w:r>
      <w:r>
        <w:t>, allowing comparison between the different scenarios.</w:t>
      </w:r>
    </w:p>
    <w:p w14:paraId="0914C634" w14:textId="7B9C65B6" w:rsidR="00C86DD6" w:rsidRDefault="00C86DD6" w:rsidP="009B15B1">
      <w:r>
        <w:t>The success rate is simply the fraction of tests which successfully predicted a moment suitable for notification according to the scoring function. When normalized, it is checked against the QUV corresponding to the chosen activity (if this had not yet been done). Hence, the basic and normalized success rates will be equal for scenarios already including QUVs in its scoring function.</w:t>
      </w:r>
    </w:p>
    <w:p w14:paraId="1A19F553" w14:textId="3F485875" w:rsidR="008952A3" w:rsidRPr="008952A3" w:rsidRDefault="00594594" w:rsidP="008952A3">
      <w:pPr>
        <w:rPr>
          <w:rFonts w:eastAsiaTheme="minorEastAsia"/>
        </w:rPr>
      </w:pPr>
      <w:r>
        <w:t xml:space="preserve">Below are the </w:t>
      </w:r>
      <w:r w:rsidR="00F30A89">
        <w:t xml:space="preserve">combined </w:t>
      </w:r>
      <w:r>
        <w:t xml:space="preserve">results for </w:t>
      </w:r>
      <w:r w:rsidR="00F30A89">
        <w:t>24015 individual test runs for the various variable and scenarios</w:t>
      </w:r>
      <w:r w:rsidR="00E95498">
        <w:t xml:space="preserve">. s indicates the respective score or success rate. </w:t>
      </w:r>
      <m:oMath>
        <m:r>
          <m:rPr>
            <m:sty m:val="p"/>
          </m:rPr>
          <w:rPr>
            <w:rFonts w:ascii="Cambria Math" w:hAnsi="Cambria Math"/>
          </w:rPr>
          <m:t>Δs</m:t>
        </m:r>
      </m:oMath>
      <w:r w:rsidR="00E95498">
        <w:rPr>
          <w:rFonts w:eastAsiaTheme="minorEastAsia"/>
        </w:rPr>
        <w:t xml:space="preserve"> indicates the difference in regards to the baseline, however this is </w:t>
      </w:r>
      <w:r w:rsidR="00C86DD6">
        <w:rPr>
          <w:rFonts w:eastAsiaTheme="minorEastAsia"/>
        </w:rPr>
        <w:t>not</w:t>
      </w:r>
      <w:r w:rsidR="00E95498">
        <w:rPr>
          <w:rFonts w:eastAsiaTheme="minorEastAsia"/>
        </w:rPr>
        <w:t xml:space="preserve"> </w:t>
      </w:r>
      <w:r w:rsidR="00C86DD6">
        <w:rPr>
          <w:rFonts w:eastAsiaTheme="minorEastAsia"/>
        </w:rPr>
        <w:t>applicable to the not-</w:t>
      </w:r>
      <w:r w:rsidR="00E95498">
        <w:rPr>
          <w:rFonts w:eastAsiaTheme="minorEastAsia"/>
        </w:rPr>
        <w:t>normalized scores.</w:t>
      </w:r>
    </w:p>
    <w:p w14:paraId="70E52AC5" w14:textId="55E833F7" w:rsidR="008952A3" w:rsidRDefault="008952A3" w:rsidP="008952A3">
      <w:pPr>
        <w:pStyle w:val="Bijschrift"/>
        <w:keepNext/>
        <w:jc w:val="center"/>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1</w:t>
      </w:r>
      <w:r>
        <w:fldChar w:fldCharType="end"/>
      </w:r>
      <w:r>
        <w:t xml:space="preserve">: </w:t>
      </w:r>
      <w:r w:rsidRPr="009C59E0">
        <w:t xml:space="preserve">Success rates </w:t>
      </w:r>
      <w:r>
        <w:t xml:space="preserve">(SR) </w:t>
      </w:r>
      <w:r w:rsidRPr="009C59E0">
        <w:t>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8952A3" w14:paraId="7CCDCC69" w14:textId="77777777" w:rsidTr="00475B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val="restart"/>
            <w:tcBorders>
              <w:right w:val="single" w:sz="8" w:space="0" w:color="FFFFFF" w:themeColor="background1"/>
            </w:tcBorders>
          </w:tcPr>
          <w:p w14:paraId="22A6BB8F" w14:textId="77777777" w:rsidR="008952A3" w:rsidRDefault="008952A3" w:rsidP="00475B51">
            <w:pPr>
              <w:jc w:val="right"/>
            </w:pPr>
            <w:r>
              <w:t>Scenario:</w:t>
            </w:r>
          </w:p>
        </w:tc>
        <w:tc>
          <w:tcPr>
            <w:tcW w:w="1161" w:type="dxa"/>
            <w:tcBorders>
              <w:left w:val="single" w:sz="8" w:space="0" w:color="FFFFFF" w:themeColor="background1"/>
              <w:right w:val="single" w:sz="8" w:space="0" w:color="FFFFFF" w:themeColor="background1"/>
            </w:tcBorders>
          </w:tcPr>
          <w:p w14:paraId="7176175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2006" w:type="dxa"/>
            <w:gridSpan w:val="2"/>
            <w:tcBorders>
              <w:left w:val="single" w:sz="8" w:space="0" w:color="FFFFFF" w:themeColor="background1"/>
              <w:right w:val="single" w:sz="8" w:space="0" w:color="FFFFFF" w:themeColor="background1"/>
            </w:tcBorders>
          </w:tcPr>
          <w:p w14:paraId="5A696B5F"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1" w:type="dxa"/>
            <w:gridSpan w:val="2"/>
            <w:tcBorders>
              <w:left w:val="single" w:sz="8" w:space="0" w:color="FFFFFF" w:themeColor="background1"/>
              <w:right w:val="single" w:sz="8" w:space="0" w:color="FFFFFF" w:themeColor="background1"/>
            </w:tcBorders>
          </w:tcPr>
          <w:p w14:paraId="1948F98D"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5" w:type="dxa"/>
            <w:gridSpan w:val="2"/>
            <w:tcBorders>
              <w:left w:val="single" w:sz="8" w:space="0" w:color="FFFFFF" w:themeColor="background1"/>
            </w:tcBorders>
          </w:tcPr>
          <w:p w14:paraId="1F9A4821" w14:textId="77777777" w:rsidR="008952A3" w:rsidRDefault="008952A3"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8952A3" w14:paraId="4209C127"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vMerge/>
            <w:tcBorders>
              <w:right w:val="single" w:sz="8" w:space="0" w:color="FFFFFF" w:themeColor="background1"/>
            </w:tcBorders>
          </w:tcPr>
          <w:p w14:paraId="7E27E1B6" w14:textId="77777777" w:rsidR="008952A3" w:rsidRDefault="008952A3" w:rsidP="00475B51">
            <w:pPr>
              <w:jc w:val="right"/>
            </w:pPr>
          </w:p>
        </w:tc>
        <w:tc>
          <w:tcPr>
            <w:tcW w:w="1161" w:type="dxa"/>
            <w:tcBorders>
              <w:left w:val="single" w:sz="8" w:space="0" w:color="FFFFFF" w:themeColor="background1"/>
              <w:right w:val="single" w:sz="8" w:space="0" w:color="FFFFFF" w:themeColor="background1"/>
            </w:tcBorders>
            <w:shd w:val="clear" w:color="auto" w:fill="D95B43" w:themeFill="accent4"/>
          </w:tcPr>
          <w:p w14:paraId="5B0AEFD6"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56" w:type="dxa"/>
            <w:tcBorders>
              <w:left w:val="single" w:sz="8" w:space="0" w:color="FFFFFF" w:themeColor="background1"/>
              <w:right w:val="nil"/>
            </w:tcBorders>
            <w:shd w:val="clear" w:color="auto" w:fill="D95B43" w:themeFill="accent4"/>
          </w:tcPr>
          <w:p w14:paraId="4D9FD429"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0" w:type="dxa"/>
            <w:tcBorders>
              <w:left w:val="nil"/>
              <w:right w:val="single" w:sz="8" w:space="0" w:color="FFFFFF" w:themeColor="background1"/>
            </w:tcBorders>
            <w:shd w:val="clear" w:color="auto" w:fill="D95B43" w:themeFill="accent4"/>
          </w:tcPr>
          <w:p w14:paraId="079B068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1" w:type="dxa"/>
            <w:tcBorders>
              <w:left w:val="single" w:sz="8" w:space="0" w:color="FFFFFF" w:themeColor="background1"/>
              <w:right w:val="nil"/>
            </w:tcBorders>
            <w:shd w:val="clear" w:color="auto" w:fill="D95B43" w:themeFill="accent4"/>
          </w:tcPr>
          <w:p w14:paraId="6157515F"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0" w:type="dxa"/>
            <w:tcBorders>
              <w:left w:val="nil"/>
              <w:right w:val="single" w:sz="8" w:space="0" w:color="FFFFFF" w:themeColor="background1"/>
            </w:tcBorders>
            <w:shd w:val="clear" w:color="auto" w:fill="D95B43" w:themeFill="accent4"/>
          </w:tcPr>
          <w:p w14:paraId="6DD996E8"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3" w:type="dxa"/>
            <w:tcBorders>
              <w:left w:val="single" w:sz="8" w:space="0" w:color="FFFFFF" w:themeColor="background1"/>
              <w:right w:val="nil"/>
            </w:tcBorders>
            <w:shd w:val="clear" w:color="auto" w:fill="D95B43" w:themeFill="accent4"/>
          </w:tcPr>
          <w:p w14:paraId="4F7F239D"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5B861613" w14:textId="77777777" w:rsidR="008952A3" w:rsidRPr="00E95498" w:rsidRDefault="008952A3" w:rsidP="00475B51">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8952A3" w14:paraId="4F7C5D90" w14:textId="77777777" w:rsidTr="00475B51">
        <w:tc>
          <w:tcPr>
            <w:cnfStyle w:val="001000000000" w:firstRow="0" w:lastRow="0" w:firstColumn="1" w:lastColumn="0" w:oddVBand="0" w:evenVBand="0" w:oddHBand="0" w:evenHBand="0" w:firstRowFirstColumn="0" w:firstRowLastColumn="0" w:lastRowFirstColumn="0" w:lastRowLastColumn="0"/>
            <w:tcW w:w="2076" w:type="dxa"/>
            <w:tcBorders>
              <w:bottom w:val="nil"/>
              <w:right w:val="single" w:sz="8" w:space="0" w:color="FFFFFF" w:themeColor="background1"/>
            </w:tcBorders>
          </w:tcPr>
          <w:p w14:paraId="0B43BE60" w14:textId="77777777" w:rsidR="008952A3" w:rsidRDefault="008952A3" w:rsidP="00475B51">
            <w:pPr>
              <w:jc w:val="right"/>
            </w:pPr>
            <w:r>
              <w:t>Success Rate</w:t>
            </w:r>
          </w:p>
        </w:tc>
        <w:tc>
          <w:tcPr>
            <w:tcW w:w="1161" w:type="dxa"/>
            <w:tcBorders>
              <w:left w:val="single" w:sz="8" w:space="0" w:color="FFFFFF" w:themeColor="background1"/>
              <w:bottom w:val="nil"/>
              <w:right w:val="single" w:sz="8" w:space="0" w:color="FFFFFF" w:themeColor="background1"/>
            </w:tcBorders>
          </w:tcPr>
          <w:p w14:paraId="40EB2E1C"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916</w:t>
            </w:r>
          </w:p>
        </w:tc>
        <w:tc>
          <w:tcPr>
            <w:tcW w:w="756" w:type="dxa"/>
            <w:tcBorders>
              <w:left w:val="single" w:sz="8" w:space="0" w:color="FFFFFF" w:themeColor="background1"/>
              <w:bottom w:val="nil"/>
              <w:right w:val="nil"/>
            </w:tcBorders>
          </w:tcPr>
          <w:p w14:paraId="1954BBB8"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33</w:t>
            </w:r>
          </w:p>
        </w:tc>
        <w:tc>
          <w:tcPr>
            <w:tcW w:w="1250" w:type="dxa"/>
            <w:tcBorders>
              <w:left w:val="nil"/>
              <w:bottom w:val="nil"/>
              <w:right w:val="single" w:sz="8" w:space="0" w:color="FFFFFF" w:themeColor="background1"/>
            </w:tcBorders>
          </w:tcPr>
          <w:p w14:paraId="62B249A0"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9.1%</w:t>
            </w:r>
          </w:p>
        </w:tc>
        <w:tc>
          <w:tcPr>
            <w:tcW w:w="841" w:type="dxa"/>
            <w:tcBorders>
              <w:left w:val="single" w:sz="8" w:space="0" w:color="FFFFFF" w:themeColor="background1"/>
              <w:bottom w:val="nil"/>
              <w:right w:val="nil"/>
            </w:tcBorders>
          </w:tcPr>
          <w:p w14:paraId="6CBF5969"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828</w:t>
            </w:r>
          </w:p>
        </w:tc>
        <w:tc>
          <w:tcPr>
            <w:tcW w:w="1130" w:type="dxa"/>
            <w:tcBorders>
              <w:left w:val="nil"/>
              <w:bottom w:val="nil"/>
              <w:right w:val="single" w:sz="8" w:space="0" w:color="FFFFFF" w:themeColor="background1"/>
            </w:tcBorders>
          </w:tcPr>
          <w:p w14:paraId="03D60CA1"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9.6%</w:t>
            </w:r>
          </w:p>
        </w:tc>
        <w:tc>
          <w:tcPr>
            <w:tcW w:w="993" w:type="dxa"/>
            <w:tcBorders>
              <w:left w:val="single" w:sz="8" w:space="0" w:color="FFFFFF" w:themeColor="background1"/>
              <w:bottom w:val="nil"/>
              <w:right w:val="nil"/>
            </w:tcBorders>
          </w:tcPr>
          <w:p w14:paraId="45AF3D27" w14:textId="77777777" w:rsidR="008952A3" w:rsidRDefault="008952A3" w:rsidP="00475B51">
            <w:pPr>
              <w:jc w:val="center"/>
              <w:cnfStyle w:val="000000000000" w:firstRow="0" w:lastRow="0" w:firstColumn="0" w:lastColumn="0" w:oddVBand="0" w:evenVBand="0" w:oddHBand="0" w:evenHBand="0" w:firstRowFirstColumn="0" w:firstRowLastColumn="0" w:lastRowFirstColumn="0" w:lastRowLastColumn="0"/>
            </w:pPr>
            <w:r>
              <w:t>0.776</w:t>
            </w:r>
          </w:p>
        </w:tc>
        <w:tc>
          <w:tcPr>
            <w:tcW w:w="1012" w:type="dxa"/>
            <w:tcBorders>
              <w:left w:val="nil"/>
              <w:bottom w:val="nil"/>
            </w:tcBorders>
          </w:tcPr>
          <w:p w14:paraId="6EC9D1A3" w14:textId="77777777" w:rsidR="008952A3" w:rsidRDefault="008952A3" w:rsidP="00475B51">
            <w:pPr>
              <w:jc w:val="right"/>
              <w:cnfStyle w:val="000000000000" w:firstRow="0" w:lastRow="0" w:firstColumn="0" w:lastColumn="0" w:oddVBand="0" w:evenVBand="0" w:oddHBand="0" w:evenHBand="0" w:firstRowFirstColumn="0" w:firstRowLastColumn="0" w:lastRowFirstColumn="0" w:lastRowLastColumn="0"/>
            </w:pPr>
            <w:r>
              <w:t>-15.2%</w:t>
            </w:r>
          </w:p>
        </w:tc>
      </w:tr>
      <w:tr w:rsidR="008952A3" w14:paraId="53CB74B0" w14:textId="77777777" w:rsidTr="00475B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76" w:type="dxa"/>
            <w:tcBorders>
              <w:top w:val="nil"/>
              <w:right w:val="single" w:sz="8" w:space="0" w:color="FFFFFF" w:themeColor="background1"/>
            </w:tcBorders>
          </w:tcPr>
          <w:p w14:paraId="711E472F" w14:textId="77777777" w:rsidR="008952A3" w:rsidRDefault="008952A3" w:rsidP="00475B51">
            <w:pPr>
              <w:jc w:val="right"/>
            </w:pPr>
            <w:r>
              <w:t>Normalized SR</w:t>
            </w:r>
          </w:p>
        </w:tc>
        <w:tc>
          <w:tcPr>
            <w:tcW w:w="1161" w:type="dxa"/>
            <w:tcBorders>
              <w:top w:val="nil"/>
              <w:left w:val="single" w:sz="8" w:space="0" w:color="FFFFFF" w:themeColor="background1"/>
              <w:right w:val="single" w:sz="8" w:space="0" w:color="FFFFFF" w:themeColor="background1"/>
            </w:tcBorders>
          </w:tcPr>
          <w:p w14:paraId="319DC92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33</w:t>
            </w:r>
          </w:p>
        </w:tc>
        <w:tc>
          <w:tcPr>
            <w:tcW w:w="756" w:type="dxa"/>
            <w:tcBorders>
              <w:top w:val="nil"/>
              <w:left w:val="single" w:sz="8" w:space="0" w:color="FFFFFF" w:themeColor="background1"/>
              <w:right w:val="nil"/>
            </w:tcBorders>
          </w:tcPr>
          <w:p w14:paraId="0D3B2A1A"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667</w:t>
            </w:r>
          </w:p>
        </w:tc>
        <w:tc>
          <w:tcPr>
            <w:tcW w:w="1250" w:type="dxa"/>
            <w:tcBorders>
              <w:top w:val="nil"/>
              <w:left w:val="nil"/>
              <w:right w:val="single" w:sz="8" w:space="0" w:color="FFFFFF" w:themeColor="background1"/>
            </w:tcBorders>
          </w:tcPr>
          <w:p w14:paraId="31CAD2C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9.0%</w:t>
            </w:r>
          </w:p>
        </w:tc>
        <w:tc>
          <w:tcPr>
            <w:tcW w:w="841" w:type="dxa"/>
            <w:tcBorders>
              <w:top w:val="nil"/>
              <w:left w:val="single" w:sz="8" w:space="0" w:color="FFFFFF" w:themeColor="background1"/>
              <w:right w:val="nil"/>
            </w:tcBorders>
          </w:tcPr>
          <w:p w14:paraId="4D040F81"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828</w:t>
            </w:r>
          </w:p>
        </w:tc>
        <w:tc>
          <w:tcPr>
            <w:tcW w:w="1130" w:type="dxa"/>
            <w:tcBorders>
              <w:top w:val="nil"/>
              <w:left w:val="nil"/>
              <w:right w:val="single" w:sz="8" w:space="0" w:color="FFFFFF" w:themeColor="background1"/>
            </w:tcBorders>
          </w:tcPr>
          <w:p w14:paraId="2FD3961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13.0%</w:t>
            </w:r>
          </w:p>
        </w:tc>
        <w:tc>
          <w:tcPr>
            <w:tcW w:w="993" w:type="dxa"/>
            <w:tcBorders>
              <w:top w:val="nil"/>
              <w:left w:val="single" w:sz="8" w:space="0" w:color="FFFFFF" w:themeColor="background1"/>
              <w:right w:val="nil"/>
            </w:tcBorders>
          </w:tcPr>
          <w:p w14:paraId="6331BC1B" w14:textId="77777777" w:rsidR="008952A3" w:rsidRDefault="008952A3" w:rsidP="00475B51">
            <w:pPr>
              <w:jc w:val="center"/>
              <w:cnfStyle w:val="000000100000" w:firstRow="0" w:lastRow="0" w:firstColumn="0" w:lastColumn="0" w:oddVBand="0" w:evenVBand="0" w:oddHBand="1" w:evenHBand="0" w:firstRowFirstColumn="0" w:firstRowLastColumn="0" w:lastRowFirstColumn="0" w:lastRowLastColumn="0"/>
            </w:pPr>
            <w:r>
              <w:t>0.776</w:t>
            </w:r>
          </w:p>
        </w:tc>
        <w:tc>
          <w:tcPr>
            <w:tcW w:w="1012" w:type="dxa"/>
            <w:tcBorders>
              <w:top w:val="nil"/>
              <w:left w:val="nil"/>
            </w:tcBorders>
          </w:tcPr>
          <w:p w14:paraId="060A4A27" w14:textId="77777777" w:rsidR="008952A3" w:rsidRDefault="008952A3" w:rsidP="00475B51">
            <w:pPr>
              <w:jc w:val="right"/>
              <w:cnfStyle w:val="000000100000" w:firstRow="0" w:lastRow="0" w:firstColumn="0" w:lastColumn="0" w:oddVBand="0" w:evenVBand="0" w:oddHBand="1" w:evenHBand="0" w:firstRowFirstColumn="0" w:firstRowLastColumn="0" w:lastRowFirstColumn="0" w:lastRowLastColumn="0"/>
            </w:pPr>
            <w:r>
              <w:t>+5.8%</w:t>
            </w:r>
          </w:p>
        </w:tc>
      </w:tr>
    </w:tbl>
    <w:p w14:paraId="2CAA3E04" w14:textId="77777777" w:rsidR="008952A3" w:rsidRPr="00116E1D" w:rsidRDefault="008952A3" w:rsidP="009B15B1"/>
    <w:p w14:paraId="69CBAD5B" w14:textId="3B18EAEE" w:rsidR="00594594" w:rsidRDefault="00594594" w:rsidP="00594594">
      <w:pPr>
        <w:pStyle w:val="Bijschrift"/>
        <w:keepNext/>
        <w:jc w:val="center"/>
      </w:pPr>
      <w:r>
        <w:t xml:space="preserve">Table </w:t>
      </w:r>
      <w:r w:rsidR="00C86DD6">
        <w:fldChar w:fldCharType="begin"/>
      </w:r>
      <w:r w:rsidR="00C86DD6">
        <w:instrText xml:space="preserve"> STYLEREF 1 \s </w:instrText>
      </w:r>
      <w:r w:rsidR="00C86DD6">
        <w:fldChar w:fldCharType="separate"/>
      </w:r>
      <w:r w:rsidR="00C86DD6">
        <w:rPr>
          <w:noProof/>
        </w:rPr>
        <w:t>5</w:t>
      </w:r>
      <w:r w:rsidR="00C86DD6">
        <w:fldChar w:fldCharType="end"/>
      </w:r>
      <w:r w:rsidR="00C86DD6">
        <w:t>.</w:t>
      </w:r>
      <w:r w:rsidR="00C86DD6">
        <w:fldChar w:fldCharType="begin"/>
      </w:r>
      <w:r w:rsidR="00C86DD6">
        <w:instrText xml:space="preserve"> SEQ Table \* ARABIC \s 1 </w:instrText>
      </w:r>
      <w:r w:rsidR="00C86DD6">
        <w:fldChar w:fldCharType="separate"/>
      </w:r>
      <w:r w:rsidR="008952A3">
        <w:rPr>
          <w:noProof/>
        </w:rPr>
        <w:t>2</w:t>
      </w:r>
      <w:r w:rsidR="00C86DD6">
        <w:fldChar w:fldCharType="end"/>
      </w:r>
      <w:r>
        <w:t xml:space="preserve">: </w:t>
      </w:r>
      <w:r w:rsidR="00F30A89">
        <w:t>Scores</w:t>
      </w:r>
      <w:r>
        <w:t xml:space="preserve"> per scenario</w:t>
      </w:r>
    </w:p>
    <w:tbl>
      <w:tblPr>
        <w:tblStyle w:val="Rastertabel5donker-Accent4"/>
        <w:tblW w:w="0" w:type="auto"/>
        <w:tblLook w:val="04A0" w:firstRow="1" w:lastRow="0" w:firstColumn="1" w:lastColumn="0" w:noHBand="0" w:noVBand="1"/>
      </w:tblPr>
      <w:tblGrid>
        <w:gridCol w:w="2076"/>
        <w:gridCol w:w="1161"/>
        <w:gridCol w:w="756"/>
        <w:gridCol w:w="1250"/>
        <w:gridCol w:w="841"/>
        <w:gridCol w:w="1130"/>
        <w:gridCol w:w="993"/>
        <w:gridCol w:w="1012"/>
      </w:tblGrid>
      <w:tr w:rsidR="00E95498" w14:paraId="66B9F9F6" w14:textId="77777777" w:rsidTr="00E954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val="restart"/>
            <w:tcBorders>
              <w:right w:val="single" w:sz="8" w:space="0" w:color="FFFFFF" w:themeColor="background1"/>
            </w:tcBorders>
          </w:tcPr>
          <w:p w14:paraId="45C65F57" w14:textId="77777777" w:rsidR="00E95498" w:rsidRDefault="00E95498" w:rsidP="00475B51">
            <w:pPr>
              <w:jc w:val="right"/>
            </w:pPr>
            <w:r>
              <w:t>Scenario:</w:t>
            </w:r>
          </w:p>
        </w:tc>
        <w:tc>
          <w:tcPr>
            <w:tcW w:w="1166" w:type="dxa"/>
            <w:tcBorders>
              <w:left w:val="single" w:sz="8" w:space="0" w:color="FFFFFF" w:themeColor="background1"/>
              <w:right w:val="single" w:sz="8" w:space="0" w:color="FFFFFF" w:themeColor="background1"/>
            </w:tcBorders>
          </w:tcPr>
          <w:p w14:paraId="664459EE" w14:textId="2125E5DC"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 xml:space="preserve">Baseline </w:t>
            </w:r>
          </w:p>
        </w:tc>
        <w:tc>
          <w:tcPr>
            <w:tcW w:w="1981" w:type="dxa"/>
            <w:gridSpan w:val="2"/>
            <w:tcBorders>
              <w:left w:val="single" w:sz="8" w:space="0" w:color="FFFFFF" w:themeColor="background1"/>
              <w:right w:val="single" w:sz="8" w:space="0" w:color="FFFFFF" w:themeColor="background1"/>
            </w:tcBorders>
          </w:tcPr>
          <w:p w14:paraId="140413C7" w14:textId="0EE8F9D6"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time</w:t>
            </w:r>
          </w:p>
        </w:tc>
        <w:tc>
          <w:tcPr>
            <w:tcW w:w="1974" w:type="dxa"/>
            <w:gridSpan w:val="2"/>
            <w:tcBorders>
              <w:left w:val="single" w:sz="8" w:space="0" w:color="FFFFFF" w:themeColor="background1"/>
              <w:right w:val="single" w:sz="8" w:space="0" w:color="FFFFFF" w:themeColor="background1"/>
            </w:tcBorders>
          </w:tcPr>
          <w:p w14:paraId="673AEAAE" w14:textId="6C79B43A"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Only values</w:t>
            </w:r>
          </w:p>
        </w:tc>
        <w:tc>
          <w:tcPr>
            <w:tcW w:w="2008" w:type="dxa"/>
            <w:gridSpan w:val="2"/>
            <w:tcBorders>
              <w:left w:val="single" w:sz="8" w:space="0" w:color="FFFFFF" w:themeColor="background1"/>
            </w:tcBorders>
          </w:tcPr>
          <w:p w14:paraId="5A4A12A4" w14:textId="49224E87" w:rsidR="00E95498" w:rsidRDefault="00E95498" w:rsidP="00475B51">
            <w:pPr>
              <w:jc w:val="center"/>
              <w:cnfStyle w:val="100000000000" w:firstRow="1" w:lastRow="0" w:firstColumn="0" w:lastColumn="0" w:oddVBand="0" w:evenVBand="0" w:oddHBand="0" w:evenHBand="0" w:firstRowFirstColumn="0" w:firstRowLastColumn="0" w:lastRowFirstColumn="0" w:lastRowLastColumn="0"/>
            </w:pPr>
            <w:r>
              <w:t>Values &amp; Time</w:t>
            </w:r>
          </w:p>
        </w:tc>
      </w:tr>
      <w:tr w:rsidR="00C86DD6" w14:paraId="403A2ECC"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vMerge/>
            <w:tcBorders>
              <w:right w:val="single" w:sz="8" w:space="0" w:color="FFFFFF" w:themeColor="background1"/>
            </w:tcBorders>
          </w:tcPr>
          <w:p w14:paraId="4EAA801D" w14:textId="77777777" w:rsidR="00E95498" w:rsidRDefault="00E95498" w:rsidP="00E95498">
            <w:pPr>
              <w:jc w:val="right"/>
            </w:pPr>
          </w:p>
        </w:tc>
        <w:tc>
          <w:tcPr>
            <w:tcW w:w="1166" w:type="dxa"/>
            <w:tcBorders>
              <w:left w:val="single" w:sz="8" w:space="0" w:color="FFFFFF" w:themeColor="background1"/>
              <w:right w:val="single" w:sz="8" w:space="0" w:color="FFFFFF" w:themeColor="background1"/>
            </w:tcBorders>
            <w:shd w:val="clear" w:color="auto" w:fill="D95B43" w:themeFill="accent4"/>
          </w:tcPr>
          <w:p w14:paraId="7E01C5A1" w14:textId="786FD5B9"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722" w:type="dxa"/>
            <w:tcBorders>
              <w:left w:val="single" w:sz="8" w:space="0" w:color="FFFFFF" w:themeColor="background1"/>
              <w:right w:val="nil"/>
            </w:tcBorders>
            <w:shd w:val="clear" w:color="auto" w:fill="D95B43" w:themeFill="accent4"/>
          </w:tcPr>
          <w:p w14:paraId="374E0831" w14:textId="75670234"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259" w:type="dxa"/>
            <w:tcBorders>
              <w:left w:val="nil"/>
              <w:right w:val="single" w:sz="8" w:space="0" w:color="FFFFFF" w:themeColor="background1"/>
            </w:tcBorders>
            <w:shd w:val="clear" w:color="auto" w:fill="D95B43" w:themeFill="accent4"/>
          </w:tcPr>
          <w:p w14:paraId="25079D50" w14:textId="58005286"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842" w:type="dxa"/>
            <w:tcBorders>
              <w:left w:val="single" w:sz="8" w:space="0" w:color="FFFFFF" w:themeColor="background1"/>
              <w:right w:val="nil"/>
            </w:tcBorders>
            <w:shd w:val="clear" w:color="auto" w:fill="D95B43" w:themeFill="accent4"/>
          </w:tcPr>
          <w:p w14:paraId="5DB2470E" w14:textId="4A6EEAE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132" w:type="dxa"/>
            <w:tcBorders>
              <w:left w:val="nil"/>
              <w:right w:val="single" w:sz="8" w:space="0" w:color="FFFFFF" w:themeColor="background1"/>
            </w:tcBorders>
            <w:shd w:val="clear" w:color="auto" w:fill="D95B43" w:themeFill="accent4"/>
          </w:tcPr>
          <w:p w14:paraId="302AC83A" w14:textId="44B7980C"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c>
          <w:tcPr>
            <w:tcW w:w="996" w:type="dxa"/>
            <w:tcBorders>
              <w:left w:val="single" w:sz="8" w:space="0" w:color="FFFFFF" w:themeColor="background1"/>
              <w:right w:val="nil"/>
            </w:tcBorders>
            <w:shd w:val="clear" w:color="auto" w:fill="D95B43" w:themeFill="accent4"/>
          </w:tcPr>
          <w:p w14:paraId="3D66FF77" w14:textId="3F2BB8CB"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r>
              <w:rPr>
                <w:color w:val="FFFFFF" w:themeColor="background1"/>
              </w:rPr>
              <w:t>s</w:t>
            </w:r>
          </w:p>
        </w:tc>
        <w:tc>
          <w:tcPr>
            <w:tcW w:w="1012" w:type="dxa"/>
            <w:tcBorders>
              <w:left w:val="nil"/>
            </w:tcBorders>
            <w:shd w:val="clear" w:color="auto" w:fill="D95B43" w:themeFill="accent4"/>
          </w:tcPr>
          <w:p w14:paraId="74501B74" w14:textId="770E85E3" w:rsidR="00E95498" w:rsidRPr="00E95498" w:rsidRDefault="00E95498" w:rsidP="00E95498">
            <w:pPr>
              <w:jc w:val="center"/>
              <w:cnfStyle w:val="000000100000" w:firstRow="0" w:lastRow="0" w:firstColumn="0" w:lastColumn="0" w:oddVBand="0" w:evenVBand="0" w:oddHBand="1" w:evenHBand="0" w:firstRowFirstColumn="0" w:firstRowLastColumn="0" w:lastRowFirstColumn="0" w:lastRowLastColumn="0"/>
              <w:rPr>
                <w:color w:val="FFFFFF" w:themeColor="background1"/>
              </w:rPr>
            </w:pPr>
            <w:proofErr w:type="spellStart"/>
            <w:r>
              <w:rPr>
                <w:rFonts w:cstheme="minorHAnsi"/>
                <w:color w:val="FFFFFF" w:themeColor="background1"/>
              </w:rPr>
              <w:t>Δ</w:t>
            </w:r>
            <w:r>
              <w:rPr>
                <w:color w:val="FFFFFF" w:themeColor="background1"/>
              </w:rPr>
              <w:t>s</w:t>
            </w:r>
            <w:proofErr w:type="spellEnd"/>
          </w:p>
        </w:tc>
      </w:tr>
      <w:tr w:rsidR="00E95498" w14:paraId="7E92EE03" w14:textId="77777777" w:rsidTr="00E95498">
        <w:tc>
          <w:tcPr>
            <w:cnfStyle w:val="001000000000" w:firstRow="0" w:lastRow="0" w:firstColumn="1" w:lastColumn="0" w:oddVBand="0" w:evenVBand="0" w:oddHBand="0" w:evenHBand="0" w:firstRowFirstColumn="0" w:firstRowLastColumn="0" w:lastRowFirstColumn="0" w:lastRowLastColumn="0"/>
            <w:tcW w:w="2090" w:type="dxa"/>
            <w:tcBorders>
              <w:bottom w:val="nil"/>
              <w:right w:val="single" w:sz="8" w:space="0" w:color="FFFFFF" w:themeColor="background1"/>
            </w:tcBorders>
          </w:tcPr>
          <w:p w14:paraId="07B75126" w14:textId="2B2CF35D" w:rsidR="00E95498" w:rsidRDefault="00E95498" w:rsidP="00475B51">
            <w:pPr>
              <w:jc w:val="right"/>
            </w:pPr>
            <w:r>
              <w:t>Score</w:t>
            </w:r>
          </w:p>
        </w:tc>
        <w:tc>
          <w:tcPr>
            <w:tcW w:w="1166" w:type="dxa"/>
            <w:tcBorders>
              <w:left w:val="single" w:sz="8" w:space="0" w:color="FFFFFF" w:themeColor="background1"/>
              <w:bottom w:val="nil"/>
              <w:right w:val="single" w:sz="8" w:space="0" w:color="FFFFFF" w:themeColor="background1"/>
            </w:tcBorders>
          </w:tcPr>
          <w:p w14:paraId="1EB0DF2C" w14:textId="51160A4E"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917</w:t>
            </w:r>
          </w:p>
        </w:tc>
        <w:tc>
          <w:tcPr>
            <w:tcW w:w="722" w:type="dxa"/>
            <w:tcBorders>
              <w:left w:val="single" w:sz="8" w:space="0" w:color="FFFFFF" w:themeColor="background1"/>
              <w:bottom w:val="nil"/>
              <w:right w:val="nil"/>
            </w:tcBorders>
          </w:tcPr>
          <w:p w14:paraId="70F619DC" w14:textId="27DE0E18"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077</w:t>
            </w:r>
          </w:p>
        </w:tc>
        <w:tc>
          <w:tcPr>
            <w:tcW w:w="1259" w:type="dxa"/>
            <w:tcBorders>
              <w:left w:val="nil"/>
              <w:bottom w:val="nil"/>
              <w:right w:val="single" w:sz="8" w:space="0" w:color="FFFFFF" w:themeColor="background1"/>
            </w:tcBorders>
          </w:tcPr>
          <w:p w14:paraId="307A88E5" w14:textId="479D19DD"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p>
        </w:tc>
        <w:tc>
          <w:tcPr>
            <w:tcW w:w="842" w:type="dxa"/>
            <w:tcBorders>
              <w:left w:val="single" w:sz="8" w:space="0" w:color="FFFFFF" w:themeColor="background1"/>
              <w:bottom w:val="nil"/>
              <w:right w:val="nil"/>
            </w:tcBorders>
          </w:tcPr>
          <w:p w14:paraId="026E4F97" w14:textId="01F390E4"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3.803</w:t>
            </w:r>
          </w:p>
        </w:tc>
        <w:tc>
          <w:tcPr>
            <w:tcW w:w="1132" w:type="dxa"/>
            <w:tcBorders>
              <w:left w:val="nil"/>
              <w:bottom w:val="nil"/>
              <w:right w:val="single" w:sz="8" w:space="0" w:color="FFFFFF" w:themeColor="background1"/>
            </w:tcBorders>
          </w:tcPr>
          <w:p w14:paraId="5CEFF499" w14:textId="6FDBF50B"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c>
          <w:tcPr>
            <w:tcW w:w="996" w:type="dxa"/>
            <w:tcBorders>
              <w:left w:val="single" w:sz="8" w:space="0" w:color="FFFFFF" w:themeColor="background1"/>
              <w:bottom w:val="nil"/>
              <w:right w:val="nil"/>
            </w:tcBorders>
          </w:tcPr>
          <w:p w14:paraId="7C8779E2" w14:textId="546CFCCA" w:rsidR="00E95498" w:rsidRDefault="00E95498" w:rsidP="00475B51">
            <w:pPr>
              <w:jc w:val="center"/>
              <w:cnfStyle w:val="000000000000" w:firstRow="0" w:lastRow="0" w:firstColumn="0" w:lastColumn="0" w:oddVBand="0" w:evenVBand="0" w:oddHBand="0" w:evenHBand="0" w:firstRowFirstColumn="0" w:firstRowLastColumn="0" w:lastRowFirstColumn="0" w:lastRowLastColumn="0"/>
            </w:pPr>
            <w:r>
              <w:t>0.231</w:t>
            </w:r>
          </w:p>
        </w:tc>
        <w:tc>
          <w:tcPr>
            <w:tcW w:w="1012" w:type="dxa"/>
            <w:tcBorders>
              <w:left w:val="nil"/>
              <w:bottom w:val="nil"/>
            </w:tcBorders>
          </w:tcPr>
          <w:p w14:paraId="745BBDF2" w14:textId="03F27FCC" w:rsidR="00E95498" w:rsidRDefault="00E95498" w:rsidP="00475B51">
            <w:pPr>
              <w:jc w:val="right"/>
              <w:cnfStyle w:val="000000000000" w:firstRow="0" w:lastRow="0" w:firstColumn="0" w:lastColumn="0" w:oddVBand="0" w:evenVBand="0" w:oddHBand="0" w:evenHBand="0" w:firstRowFirstColumn="0" w:firstRowLastColumn="0" w:lastRowFirstColumn="0" w:lastRowLastColumn="0"/>
            </w:pPr>
          </w:p>
        </w:tc>
      </w:tr>
      <w:tr w:rsidR="00E95498" w14:paraId="38610101" w14:textId="77777777" w:rsidTr="00E954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90" w:type="dxa"/>
            <w:tcBorders>
              <w:top w:val="nil"/>
              <w:right w:val="single" w:sz="8" w:space="0" w:color="FFFFFF" w:themeColor="background1"/>
            </w:tcBorders>
          </w:tcPr>
          <w:p w14:paraId="65C1E817" w14:textId="44FC05A4" w:rsidR="00E95498" w:rsidRDefault="00E95498" w:rsidP="00475B51">
            <w:pPr>
              <w:jc w:val="right"/>
            </w:pPr>
            <w:r>
              <w:t>Normalized score</w:t>
            </w:r>
          </w:p>
        </w:tc>
        <w:tc>
          <w:tcPr>
            <w:tcW w:w="1166" w:type="dxa"/>
            <w:tcBorders>
              <w:top w:val="nil"/>
              <w:left w:val="single" w:sz="8" w:space="0" w:color="FFFFFF" w:themeColor="background1"/>
              <w:right w:val="single" w:sz="8" w:space="0" w:color="FFFFFF" w:themeColor="background1"/>
            </w:tcBorders>
          </w:tcPr>
          <w:p w14:paraId="5AF1B610" w14:textId="0D3C2ED8"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722" w:type="dxa"/>
            <w:tcBorders>
              <w:top w:val="nil"/>
              <w:left w:val="single" w:sz="8" w:space="0" w:color="FFFFFF" w:themeColor="background1"/>
              <w:right w:val="nil"/>
            </w:tcBorders>
          </w:tcPr>
          <w:p w14:paraId="5457CC69" w14:textId="284B1D62" w:rsidR="00E95498" w:rsidRDefault="00E95498" w:rsidP="00475B51">
            <w:pPr>
              <w:jc w:val="center"/>
              <w:cnfStyle w:val="000000100000" w:firstRow="0" w:lastRow="0" w:firstColumn="0" w:lastColumn="0" w:oddVBand="0" w:evenVBand="0" w:oddHBand="1" w:evenHBand="0" w:firstRowFirstColumn="0" w:firstRowLastColumn="0" w:lastRowFirstColumn="0" w:lastRowLastColumn="0"/>
            </w:pPr>
            <w:r>
              <w:t>0.195</w:t>
            </w:r>
          </w:p>
        </w:tc>
        <w:tc>
          <w:tcPr>
            <w:tcW w:w="1259" w:type="dxa"/>
            <w:tcBorders>
              <w:top w:val="nil"/>
              <w:left w:val="nil"/>
              <w:right w:val="single" w:sz="8" w:space="0" w:color="FFFFFF" w:themeColor="background1"/>
            </w:tcBorders>
          </w:tcPr>
          <w:p w14:paraId="76BA1368" w14:textId="6AC58850"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w:t>
            </w:r>
          </w:p>
        </w:tc>
        <w:tc>
          <w:tcPr>
            <w:tcW w:w="842" w:type="dxa"/>
            <w:tcBorders>
              <w:top w:val="nil"/>
              <w:left w:val="single" w:sz="8" w:space="0" w:color="FFFFFF" w:themeColor="background1"/>
              <w:right w:val="nil"/>
            </w:tcBorders>
          </w:tcPr>
          <w:p w14:paraId="05E25962" w14:textId="3DB33C01"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27</w:t>
            </w:r>
          </w:p>
        </w:tc>
        <w:tc>
          <w:tcPr>
            <w:tcW w:w="1132" w:type="dxa"/>
            <w:tcBorders>
              <w:top w:val="nil"/>
              <w:left w:val="nil"/>
              <w:right w:val="single" w:sz="8" w:space="0" w:color="FFFFFF" w:themeColor="background1"/>
            </w:tcBorders>
          </w:tcPr>
          <w:p w14:paraId="578BC8B6" w14:textId="6D15D06E"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6.4%</w:t>
            </w:r>
          </w:p>
        </w:tc>
        <w:tc>
          <w:tcPr>
            <w:tcW w:w="996" w:type="dxa"/>
            <w:tcBorders>
              <w:top w:val="nil"/>
              <w:left w:val="single" w:sz="8" w:space="0" w:color="FFFFFF" w:themeColor="background1"/>
              <w:right w:val="nil"/>
            </w:tcBorders>
          </w:tcPr>
          <w:p w14:paraId="289FCC3B" w14:textId="28C8A536" w:rsidR="00E95498" w:rsidRDefault="00C86DD6" w:rsidP="00475B51">
            <w:pPr>
              <w:jc w:val="center"/>
              <w:cnfStyle w:val="000000100000" w:firstRow="0" w:lastRow="0" w:firstColumn="0" w:lastColumn="0" w:oddVBand="0" w:evenVBand="0" w:oddHBand="1" w:evenHBand="0" w:firstRowFirstColumn="0" w:firstRowLastColumn="0" w:lastRowFirstColumn="0" w:lastRowLastColumn="0"/>
            </w:pPr>
            <w:r>
              <w:t>0.231</w:t>
            </w:r>
          </w:p>
        </w:tc>
        <w:tc>
          <w:tcPr>
            <w:tcW w:w="1012" w:type="dxa"/>
            <w:tcBorders>
              <w:top w:val="nil"/>
              <w:left w:val="nil"/>
            </w:tcBorders>
          </w:tcPr>
          <w:p w14:paraId="156AAC4F" w14:textId="1C69D102" w:rsidR="00E95498" w:rsidRDefault="00C86DD6" w:rsidP="00475B51">
            <w:pPr>
              <w:jc w:val="right"/>
              <w:cnfStyle w:val="000000100000" w:firstRow="0" w:lastRow="0" w:firstColumn="0" w:lastColumn="0" w:oddVBand="0" w:evenVBand="0" w:oddHBand="1" w:evenHBand="0" w:firstRowFirstColumn="0" w:firstRowLastColumn="0" w:lastRowFirstColumn="0" w:lastRowLastColumn="0"/>
            </w:pPr>
            <w:r>
              <w:t>+18.5%</w:t>
            </w:r>
          </w:p>
        </w:tc>
      </w:tr>
    </w:tbl>
    <w:p w14:paraId="4A5F8094" w14:textId="77777777" w:rsidR="008952A3" w:rsidRDefault="008952A3" w:rsidP="00D433AD"/>
    <w:p w14:paraId="799ECD60" w14:textId="64BB4620" w:rsidR="00D433AD" w:rsidRDefault="00D433AD" w:rsidP="00D433AD">
      <w:r>
        <w:lastRenderedPageBreak/>
        <w:t xml:space="preserve">From these results </w:t>
      </w:r>
      <w:r w:rsidR="008952A3">
        <w:t>several</w:t>
      </w:r>
      <w:r>
        <w:t xml:space="preserve"> interesting </w:t>
      </w:r>
      <w:r w:rsidR="008952A3">
        <w:t>conclusions</w:t>
      </w:r>
      <w:r>
        <w:t xml:space="preserve"> may be inferred. Firstly, the baseline is shown to have a success rate of</w:t>
      </w:r>
      <w:r w:rsidR="008952A3">
        <w:t xml:space="preserve"> roughly</w:t>
      </w:r>
      <w:r>
        <w:t xml:space="preserve">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2F4CDCEF" w:rsidR="00D433AD" w:rsidRDefault="00D433AD" w:rsidP="00D433AD">
      <w:r>
        <w:t xml:space="preserve">Furthermore, in </w:t>
      </w:r>
      <w:r w:rsidR="008952A3">
        <w:t>all</w:t>
      </w:r>
      <w:r>
        <w:t xml:space="preserve"> other scenarios, the addition of </w:t>
      </w:r>
      <w:r w:rsidR="008952A3">
        <w:t xml:space="preserve">time or </w:t>
      </w:r>
      <w:r>
        <w:t xml:space="preserve">values in the calculations is shown to have a negative effect on the success rate. This is to be expected given the introduction </w:t>
      </w:r>
      <w:r w:rsidR="008952A3">
        <w:t>limiting the number of appropriate moments</w:t>
      </w:r>
      <w:r>
        <w:t>. However, compared to the normalized success rate of the baseline, there is actually quite a large improvement</w:t>
      </w:r>
      <w:r w:rsidR="008952A3">
        <w:t xml:space="preserve"> for the </w:t>
      </w:r>
      <w:proofErr w:type="gramStart"/>
      <w:r w:rsidR="008952A3">
        <w:t>value based</w:t>
      </w:r>
      <w:proofErr w:type="gramEnd"/>
      <w:r w:rsidR="008952A3">
        <w:t xml:space="preserve"> scenarios. This shows</w:t>
      </w:r>
      <w:r>
        <w:t xml:space="preserve"> that the addition of values in a model </w:t>
      </w:r>
      <w:proofErr w:type="gramStart"/>
      <w:r>
        <w:t>actually improves</w:t>
      </w:r>
      <w:proofErr w:type="gramEnd"/>
      <w:r>
        <w:t xml:space="preserve"> the selection of an appropriate moment for notification in terms of successful selection.</w:t>
      </w:r>
      <w:r w:rsidR="008952A3">
        <w:t xml:space="preserve"> The fact the inclusion of time only has a negative effect on the normalized success rate can be explained by the fact that it </w:t>
      </w:r>
      <w:r w:rsidR="001D2F84">
        <w:t>is only a limiting factor but without a cut-off (such as the ‘unacceptable’ QUV). Ultimately, the most important aspect is that unless the user demands much emphasis on the timing of the notification, the normalized success rate shows clear improvement.</w:t>
      </w:r>
    </w:p>
    <w:p w14:paraId="411BF15B" w14:textId="72DA3117" w:rsidR="00D433AD" w:rsidRDefault="001D2F84" w:rsidP="00D433AD">
      <w:r>
        <w:t xml:space="preserve">The next aspect is to consider the normalized scores. Obviously, trying to optimize the same function used to calculate the normalized score will give the highest result. More interesting, are the three scenarios side by side. The inclusion of just time does not show any (significant) improvement. The inclusion of just values does so drastically. This can be explained by the many ‘unacceptable’ activities no longer being considered as an appropriate moment. However, the kicker lies in the improvement from </w:t>
      </w:r>
      <w:r w:rsidR="001D33E7">
        <w:t>this to including both the values and time components. This shows that, while still improving the success rate, the addition of user values</w:t>
      </w:r>
      <w:r w:rsidR="00D433AD">
        <w:t xml:space="preserve"> in a model </w:t>
      </w:r>
      <w:proofErr w:type="gramStart"/>
      <w:r w:rsidR="00D433AD">
        <w:t>actually improves</w:t>
      </w:r>
      <w:proofErr w:type="gramEnd"/>
      <w:r w:rsidR="00D433AD">
        <w:t xml:space="preserve"> the selection of an appropriate moment for notification. </w:t>
      </w:r>
    </w:p>
    <w:p w14:paraId="379A2EB3" w14:textId="45682781" w:rsidR="001D33E7" w:rsidRDefault="001D33E7" w:rsidP="00D433AD">
      <w:r>
        <w:t xml:space="preserve">While this score can probably be improved even further, this is mostly dependent on the preferences on the user. The user preferences </w:t>
      </w:r>
      <w:proofErr w:type="gramStart"/>
      <w:r>
        <w:t>alters</w:t>
      </w:r>
      <w:proofErr w:type="gramEnd"/>
      <w:r>
        <w:t xml:space="preserve"> weighting between the values, timing, and success rate. </w:t>
      </w:r>
    </w:p>
    <w:p w14:paraId="4D933297" w14:textId="2308A3A6" w:rsidR="00750F6C" w:rsidRDefault="00750F6C" w:rsidP="00750F6C">
      <w:pPr>
        <w:pStyle w:val="Kop2"/>
      </w:pPr>
      <w:r>
        <w:t>Conclusions</w:t>
      </w:r>
    </w:p>
    <w:p w14:paraId="4B0DFB50" w14:textId="726F012E" w:rsidR="00E65BA9" w:rsidRDefault="00E65BA9" w:rsidP="00750F6C">
      <w:r>
        <w:t>The basic prediction algorithm has shown to work properly, functioning properly almost 92% of the time. Also considering time and value components, the optimized scenarios</w:t>
      </w:r>
      <w:r w:rsidRPr="00E65BA9">
        <w:rPr>
          <w:lang w:bidi="ar-SA"/>
        </w:rPr>
        <w:t xml:space="preserve"> </w:t>
      </w:r>
      <w:r>
        <w:rPr>
          <w:lang w:bidi="ar-SA"/>
        </w:rPr>
        <w:t xml:space="preserve">have shown improvements of 6 – 13% successful predictions. In terms of more appropriate moments, the optimized scenarios score up to at least 18.5% better, without losing too much on the success rate. Further improvements may be attained by proper weighting of the </w:t>
      </w:r>
      <w:r>
        <w:t>values, timing, and success rate, based on the user’s preferences.</w:t>
      </w:r>
    </w:p>
    <w:p w14:paraId="39DA6EEB" w14:textId="164FA516" w:rsidR="00750F6C" w:rsidRDefault="00750F6C" w:rsidP="00750F6C">
      <w:pPr>
        <w:pStyle w:val="Kop3"/>
      </w:pPr>
      <w:r>
        <w:lastRenderedPageBreak/>
        <w:t>Limitations</w:t>
      </w:r>
    </w:p>
    <w:p w14:paraId="087CF112" w14:textId="100F7103" w:rsidR="00446E09" w:rsidRPr="00446E09" w:rsidRDefault="00446E09" w:rsidP="00446E09">
      <w:r>
        <w:t xml:space="preserve">While the results are promising, </w:t>
      </w:r>
      <w:proofErr w:type="gramStart"/>
      <w:r>
        <w:t>a number of</w:t>
      </w:r>
      <w:proofErr w:type="gramEnd"/>
      <w:r>
        <w:t xml:space="preserve"> assumptions had to be made, introducing a number of limitations. Reverting these limitations may have a negative effect on the results.</w:t>
      </w:r>
    </w:p>
    <w:p w14:paraId="568A43C6" w14:textId="26A7847A" w:rsidR="00750F6C" w:rsidRDefault="00750F6C" w:rsidP="00750F6C">
      <w:pPr>
        <w:pStyle w:val="Kop4"/>
      </w:pPr>
      <w:r>
        <w:t>Optimization to time</w:t>
      </w:r>
    </w:p>
    <w:p w14:paraId="0392126B" w14:textId="51C0DD69" w:rsidR="00446E09" w:rsidRDefault="00446E09" w:rsidP="00446E09">
      <w:r>
        <w:t>Rather than looking at continuous time, discrete time was considered, counting activities rather than the duration of the activities.</w:t>
      </w:r>
      <w:r w:rsidR="003D77AA">
        <w:t xml:space="preserve"> Assuming continuous time </w:t>
      </w:r>
    </w:p>
    <w:p w14:paraId="641797AA" w14:textId="04286392" w:rsidR="00446E09" w:rsidRDefault="00446E09" w:rsidP="00446E09">
      <w:pPr>
        <w:pStyle w:val="Kop4"/>
      </w:pPr>
      <w:r>
        <w:t xml:space="preserve">No cut-off </w:t>
      </w:r>
      <w:proofErr w:type="gramStart"/>
      <w:r>
        <w:t>time</w:t>
      </w:r>
      <w:proofErr w:type="gramEnd"/>
    </w:p>
    <w:p w14:paraId="1C808F0A" w14:textId="0274C554" w:rsidR="00446E09" w:rsidRDefault="00446E09" w:rsidP="00446E09">
      <w:r>
        <w:t xml:space="preserve">Whether the time before a deadline is an accurate measure of the probability of </w:t>
      </w:r>
      <w:proofErr w:type="gramStart"/>
      <w:r>
        <w:t>actually remembering</w:t>
      </w:r>
      <w:proofErr w:type="gramEnd"/>
      <w:r>
        <w:t xml:space="preserve"> is a non-trivial assumption. Instead a cut-off time could be used.</w:t>
      </w:r>
    </w:p>
    <w:p w14:paraId="5B49C7DD" w14:textId="64D29238" w:rsidR="00446E09" w:rsidRDefault="00446E09" w:rsidP="00446E09">
      <w:pPr>
        <w:pStyle w:val="Kop4"/>
      </w:pPr>
      <w:r>
        <w:t>One value</w:t>
      </w:r>
    </w:p>
    <w:p w14:paraId="6FDC791B" w14:textId="77777777" w:rsidR="00446E09" w:rsidRDefault="00446E09" w:rsidP="00446E09">
      <w:r>
        <w:t>The implementation focuses on a single value: the nuisance invoked by the notification. This is done as a reasoned replacement of other user values. Once again this is not a trivial assumption, albeit a very functional one. However, the concept can be easily extended to support various user values by doing all calculations for said values and weighting them to how the user cares about the different values. This would, however, require vast amounts of user input regarding values.</w:t>
      </w:r>
    </w:p>
    <w:p w14:paraId="44778E9C" w14:textId="77777777" w:rsidR="003D77AA" w:rsidRDefault="003D77AA" w:rsidP="003D77AA">
      <w:pPr>
        <w:pStyle w:val="Kop4"/>
      </w:pPr>
      <w:r>
        <w:t>Experimental domain</w:t>
      </w:r>
    </w:p>
    <w:p w14:paraId="43EFA3AD" w14:textId="77777777" w:rsidR="003D77AA" w:rsidRDefault="003D77AA" w:rsidP="003D77AA">
      <w:r>
        <w:t>It was assumed that the system works with reminders that come periodically. As such it was not tested for reminders set relatively shortly before its deadline. Therefore, the applicable domains are currently more suited for elder care (as suggested by the main example of Peter). However, this does not mean this cannot be easily expanded.</w:t>
      </w:r>
    </w:p>
    <w:p w14:paraId="4E5F0FE6" w14:textId="77777777" w:rsidR="003D77AA" w:rsidRDefault="003D77AA" w:rsidP="003D77AA">
      <w:pPr>
        <w:pStyle w:val="Kop4"/>
      </w:pPr>
      <w:r>
        <w:t>Limited Apriori sets</w:t>
      </w:r>
    </w:p>
    <w:p w14:paraId="6789D990" w14:textId="77777777" w:rsidR="003D77AA" w:rsidRDefault="003D77AA" w:rsidP="003D77AA">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t>Nazerfard</w:t>
      </w:r>
      <w:proofErr w:type="spellEnd"/>
      <w:r>
        <w:t xml:space="preserve"> et al </w:t>
      </w:r>
      <w:r>
        <w:fldChar w:fldCharType="begin"/>
      </w:r>
      <w:r>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hen computing the Apriori sets</w:t>
      </w:r>
      <w:r>
        <w:fldChar w:fldCharType="begin"/>
      </w:r>
      <w:r>
        <w:instrText xml:space="preserve"> REF _Ref535135453 \r \h </w:instrText>
      </w:r>
      <w:r>
        <w:fldChar w:fldCharType="end"/>
      </w:r>
      <w:r>
        <w:t xml:space="preserve">, only transactions of two subsequent activities were considered. However, the power of the Apriori algorithm, as well as other predictive algorithms, is that it is aimed at identifying larger sets. In other words, sequences of activities likely to follow one another. </w:t>
      </w:r>
    </w:p>
    <w:p w14:paraId="2E6C4DB8" w14:textId="707F4A96" w:rsidR="003D77AA" w:rsidRDefault="003D77AA" w:rsidP="003D77AA">
      <w:r>
        <w:t>A possible way of expanding the sets while still being able to use Markov chains for the statistical model is to view every set as a single state in the Markov chain. However, the difficulty lies in the mathematical implications this will have on the further calculations.</w:t>
      </w:r>
    </w:p>
    <w:p w14:paraId="5E5D56EC" w14:textId="3947ADC2" w:rsidR="003D77AA" w:rsidRDefault="003D77AA" w:rsidP="003D77AA">
      <w:pPr>
        <w:pStyle w:val="Kop4"/>
      </w:pPr>
      <w:r>
        <w:lastRenderedPageBreak/>
        <w:t>Multiple possible deadlines</w:t>
      </w:r>
    </w:p>
    <w:p w14:paraId="0DE1B5E2" w14:textId="6F1590C1" w:rsidR="003D77AA" w:rsidRPr="003D77AA" w:rsidRDefault="003D77AA" w:rsidP="003D77AA">
      <w:r>
        <w:t>While the implementation perfectly allowed for multiple deadlines, a choice was made to only allow for a single deadline activity at a time. The reason for this was to increase understanding of the results. However, this limitation can be surpassed by adding another absorbing state to the transition matrix and slightly altering the dimensions of the resulting matrices.</w:t>
      </w:r>
    </w:p>
    <w:p w14:paraId="504A6414" w14:textId="77777777" w:rsidR="003D77AA" w:rsidRPr="007B0D8E" w:rsidRDefault="003D77AA" w:rsidP="003D77AA"/>
    <w:p w14:paraId="65114470" w14:textId="2A9918F4" w:rsidR="008A5B48" w:rsidRDefault="008A5B48" w:rsidP="003D77AA">
      <w:pPr>
        <w:pStyle w:val="Kop4"/>
      </w:pPr>
      <w:r w:rsidRPr="00D433AD">
        <w:br w:type="page"/>
      </w:r>
    </w:p>
    <w:p w14:paraId="0DC77CDE" w14:textId="76A0953C" w:rsidR="00D433AD" w:rsidRDefault="00D433AD" w:rsidP="00D433AD">
      <w:pPr>
        <w:pStyle w:val="Kop1"/>
      </w:pPr>
      <w:r>
        <w:lastRenderedPageBreak/>
        <w:br/>
      </w:r>
      <w:bookmarkStart w:id="97" w:name="_Toc927546"/>
      <w:r w:rsidR="00C7570E">
        <w:t>Conclusion &amp; Discussion</w:t>
      </w:r>
      <w:bookmarkEnd w:id="97"/>
    </w:p>
    <w:p w14:paraId="390E1A3B" w14:textId="02BA5AED" w:rsidR="00D433AD" w:rsidRDefault="00425A22" w:rsidP="00D433AD">
      <w:r w:rsidRPr="005F5FE5">
        <w:t>The purpose of this paper was to see how the a</w:t>
      </w:r>
      <w:r>
        <w:t xml:space="preserve">ddition of values to a smart reminder system would improve the choice for more appropriately timed notifications. </w:t>
      </w:r>
      <w:r w:rsidR="00D433AD">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4C069A0" w:rsidR="00D433AD" w:rsidRPr="00081559" w:rsidRDefault="00D433AD" w:rsidP="00D433AD">
      <w:pPr>
        <w:rPr>
          <w:lang w:bidi="ar-SA"/>
        </w:rPr>
      </w:pPr>
      <w:r>
        <w:t xml:space="preserve">Most importantly, the user’s ADL should be represented in the model. This </w:t>
      </w:r>
      <w:r w:rsidR="00425A22">
        <w:t>could</w:t>
      </w:r>
      <w:r>
        <w:t xml:space="preserve">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25AAB9C7" w:rsidR="00D433AD" w:rsidRDefault="00D433AD" w:rsidP="00D433AD">
      <w:pPr>
        <w:rPr>
          <w:lang w:bidi="ar-SA"/>
        </w:rPr>
      </w:pPr>
      <w:proofErr w:type="gramStart"/>
      <w:r>
        <w:rPr>
          <w:lang w:bidi="ar-SA"/>
        </w:rPr>
        <w:t>Actually, very</w:t>
      </w:r>
      <w:proofErr w:type="gramEnd"/>
      <w:r>
        <w:rPr>
          <w:lang w:bidi="ar-SA"/>
        </w:rPr>
        <w:t xml:space="preserve"> few such systems </w:t>
      </w:r>
      <w:r w:rsidR="00F21B4F">
        <w:rPr>
          <w:lang w:bidi="ar-SA"/>
        </w:rPr>
        <w:t>exist</w:t>
      </w:r>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13379086" w:rsidR="00D433AD" w:rsidRDefault="00D433AD" w:rsidP="00D433AD">
      <w:pPr>
        <w:rPr>
          <w:lang w:bidi="ar-SA"/>
        </w:rPr>
      </w:pPr>
      <w:r>
        <w:rPr>
          <w:lang w:bidi="ar-SA"/>
        </w:rPr>
        <w:t xml:space="preserve">Once a prediction model is made, </w:t>
      </w:r>
      <w:r w:rsidR="00E65BA9">
        <w:rPr>
          <w:lang w:bidi="ar-SA"/>
        </w:rPr>
        <w:t>its</w:t>
      </w:r>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2751EEA2"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t>
      </w:r>
      <w:r w:rsidR="00E65BA9">
        <w:rPr>
          <w:lang w:bidi="ar-SA"/>
        </w:rPr>
        <w:t xml:space="preserve">An improvement of 6 – 13% was observed in successful predictions, with the predictions predicting up to at least 18.5% better scoring (more appropriate) moments. </w:t>
      </w:r>
      <w:r>
        <w:rPr>
          <w:lang w:bidi="ar-SA"/>
        </w:rPr>
        <w:t xml:space="preserve">Whether this is more appropriate than other smart reminder models would require further testing. However, </w:t>
      </w:r>
      <w:r w:rsidR="00E65BA9">
        <w:rPr>
          <w:lang w:bidi="ar-SA"/>
        </w:rPr>
        <w:t>this</w:t>
      </w:r>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7B73918C"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w:t>
      </w:r>
      <w:r w:rsidR="00E65BA9">
        <w:rPr>
          <w:lang w:bidi="ar-SA"/>
        </w:rPr>
        <w:t>useful and improved</w:t>
      </w:r>
      <w:r>
        <w:rPr>
          <w:lang w:bidi="ar-SA"/>
        </w:rPr>
        <w:t xml:space="preserve"> results.</w:t>
      </w:r>
    </w:p>
    <w:p w14:paraId="0832CDA1" w14:textId="75723795" w:rsidR="00D433AD" w:rsidRDefault="00D433AD" w:rsidP="00D433AD">
      <w:pPr>
        <w:pStyle w:val="Kop2"/>
      </w:pPr>
      <w:bookmarkStart w:id="98" w:name="_Toc536793011"/>
      <w:bookmarkStart w:id="99" w:name="_Toc927547"/>
      <w:r>
        <w:lastRenderedPageBreak/>
        <w:t>Scientific and practical contribution</w:t>
      </w:r>
      <w:bookmarkEnd w:id="98"/>
      <w:bookmarkEnd w:id="99"/>
    </w:p>
    <w:p w14:paraId="200755F5" w14:textId="1C62C1F9" w:rsidR="00D433AD" w:rsidRDefault="001D33E7" w:rsidP="00D433AD">
      <w:r>
        <w:t xml:space="preserve">As scientific contributions, </w:t>
      </w:r>
      <w:r w:rsidR="00D433AD">
        <w:t>this project</w:t>
      </w:r>
      <w:r>
        <w:t xml:space="preserve"> has shown</w:t>
      </w:r>
      <w:r w:rsidR="00D433AD">
        <w:t xml:space="preserve"> a clear concept on how to extend a predictive model with user values to improve planning of notifications. It </w:t>
      </w:r>
      <w:r w:rsidR="00E65BA9">
        <w:t>has shown</w:t>
      </w:r>
      <w:r w:rsidR="00D433AD">
        <w:t xml:space="preserve"> how several existing concepts can be combined to create a complex and dynamic model. While still in a rudimentary state, it </w:t>
      </w:r>
      <w:r w:rsidR="00E65BA9">
        <w:t xml:space="preserve">is directly usable and prepared </w:t>
      </w:r>
      <w:r w:rsidR="00D433AD">
        <w:t>for various paths for further research.</w:t>
      </w:r>
    </w:p>
    <w:p w14:paraId="547961E2" w14:textId="3BACF6C3" w:rsidR="00D433AD" w:rsidRPr="008C2EB0" w:rsidRDefault="00E65BA9" w:rsidP="00D433AD">
      <w:r>
        <w:t xml:space="preserve">As practical </w:t>
      </w:r>
      <w:r w:rsidR="003D77AA">
        <w:t>contributions</w:t>
      </w:r>
      <w:r w:rsidR="00D433AD">
        <w:t xml:space="preserve">, by </w:t>
      </w:r>
      <w:proofErr w:type="gramStart"/>
      <w:r w:rsidR="00D433AD">
        <w:t>actually designing</w:t>
      </w:r>
      <w:proofErr w:type="gramEnd"/>
      <w:r w:rsidR="00D433AD">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00" w:name="_Toc927548"/>
      <w:r>
        <w:t>Future enhancements</w:t>
      </w:r>
      <w:bookmarkEnd w:id="100"/>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01" w:name="_Toc536793013"/>
      <w:bookmarkStart w:id="102" w:name="_Toc927549"/>
      <w:r>
        <w:t>Differentiating between values</w:t>
      </w:r>
      <w:bookmarkEnd w:id="101"/>
      <w:bookmarkEnd w:id="102"/>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44BB9DEB"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always </w:t>
      </w:r>
      <w:r w:rsidR="003D77AA">
        <w:t>h</w:t>
      </w:r>
      <w:r>
        <w:t xml:space="preserve">igher than the value gain invoked by </w:t>
      </w:r>
      <w:proofErr w:type="gramStart"/>
      <w:r>
        <w:t>actually remembering</w:t>
      </w:r>
      <w:proofErr w:type="gramEnd"/>
      <w:r>
        <w:t>.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03" w:name="_Toc927550"/>
      <w:r>
        <w:t>Clustering based on</w:t>
      </w:r>
      <w:r w:rsidR="00497126">
        <w:t xml:space="preserve"> more parameters</w:t>
      </w:r>
      <w:bookmarkEnd w:id="103"/>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1885F6F0" w14:textId="77777777" w:rsidR="00D433AD" w:rsidRDefault="00D433AD" w:rsidP="00D433AD">
      <w:pPr>
        <w:pStyle w:val="Kop3"/>
      </w:pPr>
      <w:bookmarkStart w:id="104" w:name="_Toc536793015"/>
      <w:bookmarkStart w:id="105" w:name="_Toc927552"/>
      <w:r>
        <w:lastRenderedPageBreak/>
        <w:t>Goal reasoning</w:t>
      </w:r>
      <w:bookmarkEnd w:id="104"/>
      <w:bookmarkEnd w:id="105"/>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06" w:name="_Toc536793016"/>
      <w:bookmarkStart w:id="107" w:name="_Toc927553"/>
      <w:r>
        <w:t xml:space="preserve">Improving </w:t>
      </w:r>
      <w:r w:rsidR="00D433AD">
        <w:t>Other prediction methods</w:t>
      </w:r>
      <w:bookmarkEnd w:id="106"/>
      <w:bookmarkEnd w:id="107"/>
    </w:p>
    <w:p w14:paraId="59ABA3FB" w14:textId="47C06983"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3B9CA4C6" w14:textId="38CDCED3" w:rsidR="001D33E7" w:rsidRDefault="001D33E7" w:rsidP="001D33E7">
      <w:pPr>
        <w:pStyle w:val="Kop3"/>
      </w:pPr>
      <w:r>
        <w:t>Analyzing user preferences</w:t>
      </w:r>
    </w:p>
    <w:p w14:paraId="353C8AC7" w14:textId="0708135E" w:rsidR="001D33E7" w:rsidRPr="001D33E7" w:rsidRDefault="001D33E7" w:rsidP="001D33E7">
      <w:r>
        <w:t>The scoring methods used in the prediction algorithms consider the user to equally weigh the user values, time until the deadline and the success rate. These three parameters can all be optimized based on the preference of the user. Ideally, the current system is used as a basis. Then based on user feedback, the weightings are adjusted. Or, if a substantial amount of feedback had already been collected, the average user weightings may be used as a starting point.</w:t>
      </w:r>
    </w:p>
    <w:p w14:paraId="455509C3" w14:textId="404A4EE5" w:rsidR="00D433AD" w:rsidRDefault="00D433AD" w:rsidP="00D433AD">
      <w:pPr>
        <w:pStyle w:val="Kop2"/>
      </w:pPr>
      <w:bookmarkStart w:id="108" w:name="_Toc927554"/>
      <w:r>
        <w:t>Final remarks</w:t>
      </w:r>
      <w:bookmarkEnd w:id="108"/>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w:t>
      </w:r>
      <w:r>
        <w:lastRenderedPageBreak/>
        <w:t>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09" w:name="_Toc927555"/>
      <w:r w:rsidRPr="000E1191">
        <w:t>References</w:t>
      </w:r>
      <w:bookmarkEnd w:id="109"/>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2DB651E6" w14:textId="77777777" w:rsidR="00FF1273" w:rsidRPr="00FF1273" w:rsidRDefault="00FA0406" w:rsidP="00FF1273">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FF1273" w:rsidRPr="00FF1273">
        <w:rPr>
          <w:rFonts w:ascii="Times New Roman" w:hAnsi="Times New Roman" w:cs="Times New Roman"/>
          <w:color w:val="auto"/>
        </w:rPr>
        <w:t>[1]</w:t>
      </w:r>
      <w:r w:rsidR="00FF1273" w:rsidRPr="00FF1273">
        <w:rPr>
          <w:rFonts w:ascii="Times New Roman" w:hAnsi="Times New Roman" w:cs="Times New Roman"/>
          <w:color w:val="auto"/>
        </w:rPr>
        <w:tab/>
        <w:t xml:space="preserve">“Too dependent on technology,” </w:t>
      </w:r>
      <w:r w:rsidR="00FF1273" w:rsidRPr="00FF1273">
        <w:rPr>
          <w:rFonts w:ascii="Times New Roman" w:hAnsi="Times New Roman" w:cs="Times New Roman"/>
          <w:i/>
          <w:iCs/>
          <w:color w:val="auto"/>
        </w:rPr>
        <w:t>The Nation</w:t>
      </w:r>
      <w:r w:rsidR="00FF1273" w:rsidRPr="00FF1273">
        <w:rPr>
          <w:rFonts w:ascii="Times New Roman" w:hAnsi="Times New Roman" w:cs="Times New Roman"/>
          <w:color w:val="auto"/>
        </w:rPr>
        <w:t>, 31-Dec-2017. [Online]. Available: https://nation.com.pk/01-Jan-2018/too-dependent-on-technology. [Accessed: 02-Feb-2019].</w:t>
      </w:r>
    </w:p>
    <w:p w14:paraId="4670AB5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w:t>
      </w:r>
      <w:r w:rsidRPr="00FF1273">
        <w:rPr>
          <w:rFonts w:ascii="Times New Roman" w:hAnsi="Times New Roman" w:cs="Times New Roman"/>
          <w:color w:val="auto"/>
        </w:rPr>
        <w:tab/>
        <w:t xml:space="preserve">T. Okoshi, H. Nozaki, J. Nakazawa, H. Tokuda, J. Ramos, and A. K. Dey, “Towards attention-aware adaptive notification on smart phones,”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26, pp. 17–34, Feb. 2016.</w:t>
      </w:r>
    </w:p>
    <w:p w14:paraId="6B6ADB3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w:t>
      </w:r>
      <w:r w:rsidRPr="00FF1273">
        <w:rPr>
          <w:rFonts w:ascii="Times New Roman" w:hAnsi="Times New Roman" w:cs="Times New Roman"/>
          <w:color w:val="auto"/>
        </w:rPr>
        <w:tab/>
        <w:t xml:space="preserve">L. S. Shafti, P. A. Haya, M. García-Herranz, and X. Alamán, “Personal Ambient Intelligent Reminder for People with Cognitive Disabilities,” in </w:t>
      </w:r>
      <w:r w:rsidRPr="00FF1273">
        <w:rPr>
          <w:rFonts w:ascii="Times New Roman" w:hAnsi="Times New Roman" w:cs="Times New Roman"/>
          <w:i/>
          <w:iCs/>
          <w:color w:val="auto"/>
        </w:rPr>
        <w:t>Ambient Assisted Living and Home Care</w:t>
      </w:r>
      <w:r w:rsidRPr="00FF1273">
        <w:rPr>
          <w:rFonts w:ascii="Times New Roman" w:hAnsi="Times New Roman" w:cs="Times New Roman"/>
          <w:color w:val="auto"/>
        </w:rPr>
        <w:t>, 2012, pp. 383–390.</w:t>
      </w:r>
    </w:p>
    <w:p w14:paraId="7D688AF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w:t>
      </w:r>
      <w:r w:rsidRPr="00FF1273">
        <w:rPr>
          <w:rFonts w:ascii="Times New Roman" w:hAnsi="Times New Roman" w:cs="Times New Roman"/>
          <w:color w:val="auto"/>
        </w:rPr>
        <w:tab/>
        <w:t xml:space="preserve">J. K. Zao, M. Y. Wang, P. Tsai, and J. W. S. Liu, “Smart phone based medicine in-take scheduler, reminder and monitor,” in </w:t>
      </w:r>
      <w:r w:rsidRPr="00FF1273">
        <w:rPr>
          <w:rFonts w:ascii="Times New Roman" w:hAnsi="Times New Roman" w:cs="Times New Roman"/>
          <w:i/>
          <w:iCs/>
          <w:color w:val="auto"/>
        </w:rPr>
        <w:t>The 12th IEEE International Conference on e-Health Networking, Applications and Services</w:t>
      </w:r>
      <w:r w:rsidRPr="00FF1273">
        <w:rPr>
          <w:rFonts w:ascii="Times New Roman" w:hAnsi="Times New Roman" w:cs="Times New Roman"/>
          <w:color w:val="auto"/>
        </w:rPr>
        <w:t>, 2010, pp. 162–168.</w:t>
      </w:r>
    </w:p>
    <w:p w14:paraId="2EA7482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w:t>
      </w:r>
      <w:r w:rsidRPr="00FF1273">
        <w:rPr>
          <w:rFonts w:ascii="Times New Roman" w:hAnsi="Times New Roman" w:cs="Times New Roman"/>
          <w:color w:val="auto"/>
        </w:rPr>
        <w:tab/>
        <w:t xml:space="preserve">A. Arcelus, M. H. Jones, R. Goubran, and F. Knoefel, “Integration of Smart Home Technologies in a Health Monitoring System for the Elderly,” in </w:t>
      </w:r>
      <w:r w:rsidRPr="00FF1273">
        <w:rPr>
          <w:rFonts w:ascii="Times New Roman" w:hAnsi="Times New Roman" w:cs="Times New Roman"/>
          <w:i/>
          <w:iCs/>
          <w:color w:val="auto"/>
        </w:rPr>
        <w:t>21st International Conference on Advanced Information Networking and Applications Workshops, 2007, AINAW ’07</w:t>
      </w:r>
      <w:r w:rsidRPr="00FF1273">
        <w:rPr>
          <w:rFonts w:ascii="Times New Roman" w:hAnsi="Times New Roman" w:cs="Times New Roman"/>
          <w:color w:val="auto"/>
        </w:rPr>
        <w:t>, 2007, vol. 2, pp. 820–825.</w:t>
      </w:r>
    </w:p>
    <w:p w14:paraId="6287926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w:t>
      </w:r>
      <w:r w:rsidRPr="00FF1273">
        <w:rPr>
          <w:rFonts w:ascii="Times New Roman" w:hAnsi="Times New Roman" w:cs="Times New Roman"/>
          <w:color w:val="auto"/>
        </w:rPr>
        <w:tab/>
        <w:t xml:space="preserve">W. Jih, J. Y. Hsu, and T.-M. Tsai, </w:t>
      </w:r>
      <w:r w:rsidRPr="00FF1273">
        <w:rPr>
          <w:rFonts w:ascii="Times New Roman" w:hAnsi="Times New Roman" w:cs="Times New Roman"/>
          <w:color w:val="auto"/>
        </w:rPr>
        <w:t>“Context-Aware Service Integration for Elderly Care in A Smart Environment,” 2006.</w:t>
      </w:r>
    </w:p>
    <w:p w14:paraId="06074C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w:t>
      </w:r>
      <w:r w:rsidRPr="00FF1273">
        <w:rPr>
          <w:rFonts w:ascii="Times New Roman" w:hAnsi="Times New Roman" w:cs="Times New Roman"/>
          <w:color w:val="auto"/>
        </w:rPr>
        <w:tab/>
        <w:t xml:space="preserve">N. Mitabe and N. Shinomiya, “Support system for elderly care with ambient sensors in indoor environment,” in </w:t>
      </w:r>
      <w:r w:rsidRPr="00FF1273">
        <w:rPr>
          <w:rFonts w:ascii="Times New Roman" w:hAnsi="Times New Roman" w:cs="Times New Roman"/>
          <w:i/>
          <w:iCs/>
          <w:color w:val="auto"/>
        </w:rPr>
        <w:t>2017 Eleventh International Conference on Sensing Technology (ICST)</w:t>
      </w:r>
      <w:r w:rsidRPr="00FF1273">
        <w:rPr>
          <w:rFonts w:ascii="Times New Roman" w:hAnsi="Times New Roman" w:cs="Times New Roman"/>
          <w:color w:val="auto"/>
        </w:rPr>
        <w:t>, 2017, pp. 1–4.</w:t>
      </w:r>
    </w:p>
    <w:p w14:paraId="60FCC2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8]</w:t>
      </w:r>
      <w:r w:rsidRPr="00FF1273">
        <w:rPr>
          <w:rFonts w:ascii="Times New Roman" w:hAnsi="Times New Roman" w:cs="Times New Roman"/>
          <w:color w:val="auto"/>
        </w:rPr>
        <w:tab/>
        <w:t>M. Neerincx, M. Tielman, C. Horsch, W.-P. Brinkman, K. Bosch, and R. J. Beun, “Virtual Health Agents,” 2015.</w:t>
      </w:r>
    </w:p>
    <w:p w14:paraId="5BD08BC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9]</w:t>
      </w:r>
      <w:r w:rsidRPr="00FF1273">
        <w:rPr>
          <w:rFonts w:ascii="Times New Roman" w:hAnsi="Times New Roman" w:cs="Times New Roman"/>
          <w:color w:val="auto"/>
        </w:rPr>
        <w:tab/>
        <w:t>K. Morrison|March 12 and 2015, “Needy Technology: Too Many Notifications Causes Users to Tune Out.” [Online]. Available: https://www.adweek.com/digital/needy-technology-too-many-notifications-causes-users-to-tune-out/. [Accessed: 02-Feb-2019].</w:t>
      </w:r>
    </w:p>
    <w:p w14:paraId="6A8FD39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0]</w:t>
      </w:r>
      <w:r w:rsidRPr="00FF1273">
        <w:rPr>
          <w:rFonts w:ascii="Times New Roman" w:hAnsi="Times New Roman" w:cs="Times New Roman"/>
          <w:color w:val="auto"/>
        </w:rPr>
        <w:tab/>
        <w:t xml:space="preserve">“Olisto makes smart thing smarter, according to your rules.,” </w:t>
      </w:r>
      <w:r w:rsidRPr="00FF1273">
        <w:rPr>
          <w:rFonts w:ascii="Times New Roman" w:hAnsi="Times New Roman" w:cs="Times New Roman"/>
          <w:i/>
          <w:iCs/>
          <w:color w:val="auto"/>
        </w:rPr>
        <w:t>Olisto</w:t>
      </w:r>
      <w:r w:rsidRPr="00FF1273">
        <w:rPr>
          <w:rFonts w:ascii="Times New Roman" w:hAnsi="Times New Roman" w:cs="Times New Roman"/>
          <w:color w:val="auto"/>
        </w:rPr>
        <w:t>. [Online]. Available: https://olisto.com/. [Accessed: 19-Apr-2018].</w:t>
      </w:r>
    </w:p>
    <w:p w14:paraId="2AB4664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1]</w:t>
      </w:r>
      <w:r w:rsidRPr="00FF1273">
        <w:rPr>
          <w:rFonts w:ascii="Times New Roman" w:hAnsi="Times New Roman" w:cs="Times New Roman"/>
          <w:color w:val="auto"/>
        </w:rPr>
        <w:tab/>
        <w:t>IFTTT, “IFTTT helps your apps and devices work together.” [Online]. Available: https://ifttt.com. [Accessed: 19-Apr-2018].</w:t>
      </w:r>
    </w:p>
    <w:p w14:paraId="65C55EC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2]</w:t>
      </w:r>
      <w:r w:rsidRPr="00FF1273">
        <w:rPr>
          <w:rFonts w:ascii="Times New Roman" w:hAnsi="Times New Roman" w:cs="Times New Roman"/>
          <w:color w:val="auto"/>
        </w:rPr>
        <w:tab/>
        <w:t>“Maps - Navigation &amp; Transit - Apps on Google Play.” [Online]. Available: https://play.google.com/store/apps/de</w:t>
      </w:r>
      <w:r w:rsidRPr="00FF1273">
        <w:rPr>
          <w:rFonts w:ascii="Times New Roman" w:hAnsi="Times New Roman" w:cs="Times New Roman"/>
          <w:color w:val="auto"/>
        </w:rPr>
        <w:lastRenderedPageBreak/>
        <w:t>tails?id=com.google.android.apps.maps&amp;hl=en. [Accessed: 19-Apr-2018].</w:t>
      </w:r>
    </w:p>
    <w:p w14:paraId="5FD1EB1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3]</w:t>
      </w:r>
      <w:r w:rsidRPr="00FF1273">
        <w:rPr>
          <w:rFonts w:ascii="Times New Roman" w:hAnsi="Times New Roman" w:cs="Times New Roman"/>
          <w:color w:val="auto"/>
        </w:rPr>
        <w:tab/>
        <w:t>“Free Community-based GPS, Maps &amp; Traffic Navigation App | Waze.” [Online]. Available: https://www.waze.com/en. [Accessed: 19-Apr-2018].</w:t>
      </w:r>
    </w:p>
    <w:p w14:paraId="133468F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4]</w:t>
      </w:r>
      <w:r w:rsidRPr="00FF1273">
        <w:rPr>
          <w:rFonts w:ascii="Times New Roman" w:hAnsi="Times New Roman" w:cs="Times New Roman"/>
          <w:color w:val="auto"/>
        </w:rPr>
        <w:tab/>
        <w:t xml:space="preserve">“Timeful,” </w:t>
      </w:r>
      <w:r w:rsidRPr="00FF1273">
        <w:rPr>
          <w:rFonts w:ascii="Times New Roman" w:hAnsi="Times New Roman" w:cs="Times New Roman"/>
          <w:i/>
          <w:iCs/>
          <w:color w:val="auto"/>
        </w:rPr>
        <w:t>Internet Archive</w:t>
      </w:r>
      <w:r w:rsidRPr="00FF1273">
        <w:rPr>
          <w:rFonts w:ascii="Times New Roman" w:hAnsi="Times New Roman" w:cs="Times New Roman"/>
          <w:color w:val="auto"/>
        </w:rPr>
        <w:t>, 02-Mar-2015. [Online]. Available: https://web.archive.org/web/20150302091124/http://www.timeful.com/. [Accessed: 19-Apr-2018].</w:t>
      </w:r>
    </w:p>
    <w:p w14:paraId="5CAB612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5]</w:t>
      </w:r>
      <w:r w:rsidRPr="00FF1273">
        <w:rPr>
          <w:rFonts w:ascii="Times New Roman" w:hAnsi="Times New Roman" w:cs="Times New Roman"/>
          <w:color w:val="auto"/>
        </w:rPr>
        <w:tab/>
        <w:t>A. Robertson, “Location/time-based reminder for personal electronic devices,” 06-Dec-2000.</w:t>
      </w:r>
    </w:p>
    <w:p w14:paraId="35BB39C9"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6]</w:t>
      </w:r>
      <w:r w:rsidRPr="00FF1273">
        <w:rPr>
          <w:rFonts w:ascii="Times New Roman" w:hAnsi="Times New Roman" w:cs="Times New Roman"/>
          <w:color w:val="auto"/>
        </w:rPr>
        <w:tab/>
        <w:t>Jason F. Hunzinger, “Location specific reminders for wireless mobiles,” 15-Nov-2001.</w:t>
      </w:r>
    </w:p>
    <w:p w14:paraId="6AA4B05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7]</w:t>
      </w:r>
      <w:r w:rsidRPr="00FF1273">
        <w:rPr>
          <w:rFonts w:ascii="Times New Roman" w:hAnsi="Times New Roman" w:cs="Times New Roman"/>
          <w:color w:val="auto"/>
        </w:rPr>
        <w:tab/>
        <w:t>Michael Sean McGee, Michael S. McIntyre, and James Randall Walker, “Generating an alarm based on location and time,” 17-Apr-2003.</w:t>
      </w:r>
    </w:p>
    <w:p w14:paraId="4B0D7E5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8]</w:t>
      </w:r>
      <w:r w:rsidRPr="00FF1273">
        <w:rPr>
          <w:rFonts w:ascii="Times New Roman" w:hAnsi="Times New Roman" w:cs="Times New Roman"/>
          <w:color w:val="auto"/>
        </w:rPr>
        <w:tab/>
        <w:t xml:space="preserve">S. W. Kim, M. C. Kim, S. H. Park, Y. K. Jin, and W. S. Choi, “Gate Reminder: A Design Case of a Smart Reminder,” in </w:t>
      </w:r>
      <w:r w:rsidRPr="00FF1273">
        <w:rPr>
          <w:rFonts w:ascii="Times New Roman" w:hAnsi="Times New Roman" w:cs="Times New Roman"/>
          <w:i/>
          <w:iCs/>
          <w:color w:val="auto"/>
        </w:rPr>
        <w:t>Proceedings of the 5th Conference on Designing Interactive Systems: Processes, Practices, Methods, and Techniques</w:t>
      </w:r>
      <w:r w:rsidRPr="00FF1273">
        <w:rPr>
          <w:rFonts w:ascii="Times New Roman" w:hAnsi="Times New Roman" w:cs="Times New Roman"/>
          <w:color w:val="auto"/>
        </w:rPr>
        <w:t>, New York, NY, USA, 2004, pp. 81–90.</w:t>
      </w:r>
    </w:p>
    <w:p w14:paraId="5FB4210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19]</w:t>
      </w:r>
      <w:r w:rsidRPr="00FF1273">
        <w:rPr>
          <w:rFonts w:ascii="Times New Roman" w:hAnsi="Times New Roman" w:cs="Times New Roman"/>
          <w:color w:val="auto"/>
        </w:rPr>
        <w:tab/>
        <w:t>S. Helal, C. Giraldo, Y. Kaddoura, C. Lee, H. El Zabadani, and W. Mann, “Smart Phone Based Cognitive Assistant,” Apr. 2018.</w:t>
      </w:r>
    </w:p>
    <w:p w14:paraId="1C62D79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0]</w:t>
      </w:r>
      <w:r w:rsidRPr="00FF1273">
        <w:rPr>
          <w:rFonts w:ascii="Times New Roman" w:hAnsi="Times New Roman" w:cs="Times New Roman"/>
          <w:color w:val="auto"/>
        </w:rPr>
        <w:tab/>
        <w:t xml:space="preserve">D. Zhang, M. Hariz, and M. Mokhtari, “Assisting Elders with Mild Dementia Staying at Home,” in </w:t>
      </w:r>
      <w:r w:rsidRPr="00FF1273">
        <w:rPr>
          <w:rFonts w:ascii="Times New Roman" w:hAnsi="Times New Roman" w:cs="Times New Roman"/>
          <w:i/>
          <w:iCs/>
          <w:color w:val="auto"/>
        </w:rPr>
        <w:t>2008 Sixth Annual IEEE International Conference on Pervasive Computing and Communications (PerCom)</w:t>
      </w:r>
      <w:r w:rsidRPr="00FF1273">
        <w:rPr>
          <w:rFonts w:ascii="Times New Roman" w:hAnsi="Times New Roman" w:cs="Times New Roman"/>
          <w:color w:val="auto"/>
        </w:rPr>
        <w:t>, 2008, pp. 692–697.</w:t>
      </w:r>
    </w:p>
    <w:p w14:paraId="16F5867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1]</w:t>
      </w:r>
      <w:r w:rsidRPr="00FF1273">
        <w:rPr>
          <w:rFonts w:ascii="Times New Roman" w:hAnsi="Times New Roman" w:cs="Times New Roman"/>
          <w:color w:val="auto"/>
        </w:rPr>
        <w:tab/>
        <w:t xml:space="preserve">M. Philipose </w:t>
      </w:r>
      <w:r w:rsidRPr="00FF1273">
        <w:rPr>
          <w:rFonts w:ascii="Times New Roman" w:hAnsi="Times New Roman" w:cs="Times New Roman"/>
          <w:i/>
          <w:iCs/>
          <w:color w:val="auto"/>
        </w:rPr>
        <w:t>et al.</w:t>
      </w:r>
      <w:r w:rsidRPr="00FF1273">
        <w:rPr>
          <w:rFonts w:ascii="Times New Roman" w:hAnsi="Times New Roman" w:cs="Times New Roman"/>
          <w:color w:val="auto"/>
        </w:rPr>
        <w:t xml:space="preserve">, “Inferring activities from interactions with objects,” </w:t>
      </w:r>
      <w:r w:rsidRPr="00FF1273">
        <w:rPr>
          <w:rFonts w:ascii="Times New Roman" w:hAnsi="Times New Roman" w:cs="Times New Roman"/>
          <w:i/>
          <w:iCs/>
          <w:color w:val="auto"/>
        </w:rPr>
        <w:t>IEEE Pervasive Comput.</w:t>
      </w:r>
      <w:r w:rsidRPr="00FF1273">
        <w:rPr>
          <w:rFonts w:ascii="Times New Roman" w:hAnsi="Times New Roman" w:cs="Times New Roman"/>
          <w:color w:val="auto"/>
        </w:rPr>
        <w:t>, vol. 3, no. 4, pp. 50–57, Oct. 2004.</w:t>
      </w:r>
    </w:p>
    <w:p w14:paraId="6435199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2]</w:t>
      </w:r>
      <w:r w:rsidRPr="00FF1273">
        <w:rPr>
          <w:rFonts w:ascii="Times New Roman" w:hAnsi="Times New Roman" w:cs="Times New Roman"/>
          <w:color w:val="auto"/>
        </w:rPr>
        <w:tab/>
        <w:t xml:space="preserve">A. Hristova, A. M. Bernardos, and J. R. Casar, “Context-aware services for ambient assisted living: A case-study,” in </w:t>
      </w:r>
      <w:r w:rsidRPr="00FF1273">
        <w:rPr>
          <w:rFonts w:ascii="Times New Roman" w:hAnsi="Times New Roman" w:cs="Times New Roman"/>
          <w:i/>
          <w:iCs/>
          <w:color w:val="auto"/>
        </w:rPr>
        <w:t>2008 First International Symposium on Applied Sciences on Biomedical and Communication Technologies</w:t>
      </w:r>
      <w:r w:rsidRPr="00FF1273">
        <w:rPr>
          <w:rFonts w:ascii="Times New Roman" w:hAnsi="Times New Roman" w:cs="Times New Roman"/>
          <w:color w:val="auto"/>
        </w:rPr>
        <w:t>, 2008, pp. 1–5.</w:t>
      </w:r>
    </w:p>
    <w:p w14:paraId="642387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3]</w:t>
      </w:r>
      <w:r w:rsidRPr="00FF1273">
        <w:rPr>
          <w:rFonts w:ascii="Times New Roman" w:hAnsi="Times New Roman" w:cs="Times New Roman"/>
          <w:color w:val="auto"/>
        </w:rPr>
        <w:tab/>
        <w:t xml:space="preserve">M. B. van Riemsdijk, C. M. Jonker, and V. Lesser, “Creating Socially Adaptive Electronic Partners: Interaction, Reasoning and Ethical Challenges,” in </w:t>
      </w:r>
      <w:r w:rsidRPr="00FF1273">
        <w:rPr>
          <w:rFonts w:ascii="Times New Roman" w:hAnsi="Times New Roman" w:cs="Times New Roman"/>
          <w:i/>
          <w:iCs/>
          <w:color w:val="auto"/>
        </w:rPr>
        <w:t>Proceedings of the 2015 International Conference on Autonomous Agents and Multiagent Systems</w:t>
      </w:r>
      <w:r w:rsidRPr="00FF1273">
        <w:rPr>
          <w:rFonts w:ascii="Times New Roman" w:hAnsi="Times New Roman" w:cs="Times New Roman"/>
          <w:color w:val="auto"/>
        </w:rPr>
        <w:t>, Richland, SC, 2015, pp. 1201–1206.</w:t>
      </w:r>
    </w:p>
    <w:p w14:paraId="421E9EE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4]</w:t>
      </w:r>
      <w:r w:rsidRPr="00FF1273">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FF1273">
        <w:rPr>
          <w:rFonts w:ascii="Times New Roman" w:hAnsi="Times New Roman" w:cs="Times New Roman"/>
          <w:i/>
          <w:iCs/>
          <w:color w:val="auto"/>
        </w:rPr>
        <w:t>2009 International Conference on Parallel and Distributed Computing, Applications and Technologies</w:t>
      </w:r>
      <w:r w:rsidRPr="00FF1273">
        <w:rPr>
          <w:rFonts w:ascii="Times New Roman" w:hAnsi="Times New Roman" w:cs="Times New Roman"/>
          <w:color w:val="auto"/>
        </w:rPr>
        <w:t>, 2009, pp. 372–377.</w:t>
      </w:r>
    </w:p>
    <w:p w14:paraId="2BC35B1D"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5]</w:t>
      </w:r>
      <w:r w:rsidRPr="00FF1273">
        <w:rPr>
          <w:rFonts w:ascii="Times New Roman" w:hAnsi="Times New Roman" w:cs="Times New Roman"/>
          <w:color w:val="auto"/>
        </w:rPr>
        <w:tab/>
        <w:t>“State of the IoT 2018: Number of IoT devices now at 7B – Market accelerating.” .</w:t>
      </w:r>
    </w:p>
    <w:p w14:paraId="008B34C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6]</w:t>
      </w:r>
      <w:r w:rsidRPr="00FF1273">
        <w:rPr>
          <w:rFonts w:ascii="Times New Roman" w:hAnsi="Times New Roman" w:cs="Times New Roman"/>
          <w:color w:val="auto"/>
        </w:rPr>
        <w:tab/>
        <w:t xml:space="preserve">F. Kargl, B. Dong, T. Illmann, and </w:t>
      </w:r>
      <w:r w:rsidRPr="00FF1273">
        <w:rPr>
          <w:rFonts w:ascii="Times New Roman" w:hAnsi="Times New Roman" w:cs="Times New Roman"/>
          <w:color w:val="auto"/>
        </w:rPr>
        <w:lastRenderedPageBreak/>
        <w:t xml:space="preserve">M. Weber, </w:t>
      </w:r>
      <w:r w:rsidRPr="00FF1273">
        <w:rPr>
          <w:rFonts w:ascii="Times New Roman" w:hAnsi="Times New Roman" w:cs="Times New Roman"/>
          <w:i/>
          <w:iCs/>
          <w:color w:val="auto"/>
        </w:rPr>
        <w:t>Smart Reminder - Personal Assistance in a Mobile Computing Environment</w:t>
      </w:r>
      <w:r w:rsidRPr="00FF1273">
        <w:rPr>
          <w:rFonts w:ascii="Times New Roman" w:hAnsi="Times New Roman" w:cs="Times New Roman"/>
          <w:color w:val="auto"/>
        </w:rPr>
        <w:t>. 2002.</w:t>
      </w:r>
    </w:p>
    <w:p w14:paraId="7774E7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7]</w:t>
      </w:r>
      <w:r w:rsidRPr="00FF1273">
        <w:rPr>
          <w:rFonts w:ascii="Times New Roman" w:hAnsi="Times New Roman" w:cs="Times New Roman"/>
          <w:color w:val="auto"/>
        </w:rPr>
        <w:tab/>
        <w:t xml:space="preserve">S. Vurgun, M. Philipose, and M. Pavel, “A Statistical Reasoning System for Medication Prompting,” in </w:t>
      </w:r>
      <w:r w:rsidRPr="00FF1273">
        <w:rPr>
          <w:rFonts w:ascii="Times New Roman" w:hAnsi="Times New Roman" w:cs="Times New Roman"/>
          <w:i/>
          <w:iCs/>
          <w:color w:val="auto"/>
        </w:rPr>
        <w:t>UbiComp 2007: Ubiquitous Computing</w:t>
      </w:r>
      <w:r w:rsidRPr="00FF1273">
        <w:rPr>
          <w:rFonts w:ascii="Times New Roman" w:hAnsi="Times New Roman" w:cs="Times New Roman"/>
          <w:color w:val="auto"/>
        </w:rPr>
        <w:t>, 2007, pp. 1–18.</w:t>
      </w:r>
    </w:p>
    <w:p w14:paraId="5AD9439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8]</w:t>
      </w:r>
      <w:r w:rsidRPr="00FF1273">
        <w:rPr>
          <w:rFonts w:ascii="Times New Roman" w:hAnsi="Times New Roman" w:cs="Times New Roman"/>
          <w:color w:val="auto"/>
        </w:rPr>
        <w:tab/>
        <w:t xml:space="preserve">A. K. Dey and G. D. Abowd, “CybreMinder: A Context-Aware System for Supporting Reminders,” in </w:t>
      </w:r>
      <w:r w:rsidRPr="00FF1273">
        <w:rPr>
          <w:rFonts w:ascii="Times New Roman" w:hAnsi="Times New Roman" w:cs="Times New Roman"/>
          <w:i/>
          <w:iCs/>
          <w:color w:val="auto"/>
        </w:rPr>
        <w:t>Handheld and Ubiquitous Computing</w:t>
      </w:r>
      <w:r w:rsidRPr="00FF1273">
        <w:rPr>
          <w:rFonts w:ascii="Times New Roman" w:hAnsi="Times New Roman" w:cs="Times New Roman"/>
          <w:color w:val="auto"/>
        </w:rPr>
        <w:t>, 2000, pp. 172–186.</w:t>
      </w:r>
    </w:p>
    <w:p w14:paraId="5C03EC0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29]</w:t>
      </w:r>
      <w:r w:rsidRPr="00FF1273">
        <w:rPr>
          <w:rFonts w:ascii="Times New Roman" w:hAnsi="Times New Roman" w:cs="Times New Roman"/>
          <w:color w:val="auto"/>
        </w:rPr>
        <w:tab/>
        <w:t xml:space="preserve">“MagHive - World’s First Modular Smart Reminder (Canceled),” </w:t>
      </w:r>
      <w:r w:rsidRPr="00FF1273">
        <w:rPr>
          <w:rFonts w:ascii="Times New Roman" w:hAnsi="Times New Roman" w:cs="Times New Roman"/>
          <w:i/>
          <w:iCs/>
          <w:color w:val="auto"/>
        </w:rPr>
        <w:t>Kickstarter</w:t>
      </w:r>
      <w:r w:rsidRPr="00FF1273">
        <w:rPr>
          <w:rFonts w:ascii="Times New Roman" w:hAnsi="Times New Roman" w:cs="Times New Roman"/>
          <w:color w:val="auto"/>
        </w:rPr>
        <w:t>. [Online]. Available: https://www.kickstarter.com/projects/2034560442/maghive-worlds-first-modular-smart-reminder. [Accessed: 24-Jul-2018].</w:t>
      </w:r>
    </w:p>
    <w:p w14:paraId="1D8284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0]</w:t>
      </w:r>
      <w:r w:rsidRPr="00FF1273">
        <w:rPr>
          <w:rFonts w:ascii="Times New Roman" w:hAnsi="Times New Roman" w:cs="Times New Roman"/>
          <w:color w:val="auto"/>
        </w:rPr>
        <w:tab/>
        <w:t>P. Shanahan, “Machine Learning for Context-aware Reminders and Suggestions,” PhD Thesis, University of California at San Diego, La Jolla, CA, USA, 2009.</w:t>
      </w:r>
    </w:p>
    <w:p w14:paraId="33102F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1]</w:t>
      </w:r>
      <w:r w:rsidRPr="00FF1273">
        <w:rPr>
          <w:rFonts w:ascii="Times New Roman" w:hAnsi="Times New Roman" w:cs="Times New Roman"/>
          <w:color w:val="auto"/>
        </w:rPr>
        <w:tab/>
        <w:t xml:space="preserve">H. T. Chaminda, V. Klyuev, and K. Naruse, “A smart reminder system for complex human activities,” in </w:t>
      </w:r>
      <w:r w:rsidRPr="00FF1273">
        <w:rPr>
          <w:rFonts w:ascii="Times New Roman" w:hAnsi="Times New Roman" w:cs="Times New Roman"/>
          <w:i/>
          <w:iCs/>
          <w:color w:val="auto"/>
        </w:rPr>
        <w:t>2012 14th International Conference on Advanced Communication Technology (ICACT)</w:t>
      </w:r>
      <w:r w:rsidRPr="00FF1273">
        <w:rPr>
          <w:rFonts w:ascii="Times New Roman" w:hAnsi="Times New Roman" w:cs="Times New Roman"/>
          <w:color w:val="auto"/>
        </w:rPr>
        <w:t>, 2012, pp. 235–240.</w:t>
      </w:r>
    </w:p>
    <w:p w14:paraId="0F00E0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2]</w:t>
      </w:r>
      <w:r w:rsidRPr="00FF1273">
        <w:rPr>
          <w:rFonts w:ascii="Times New Roman" w:hAnsi="Times New Roman" w:cs="Times New Roman"/>
          <w:color w:val="auto"/>
        </w:rPr>
        <w:tab/>
        <w:t xml:space="preserve">F. Corno, L. D. Russis, and T. Montanaro, “A context and user aware smart notification system,” in </w:t>
      </w:r>
      <w:r w:rsidRPr="00FF1273">
        <w:rPr>
          <w:rFonts w:ascii="Times New Roman" w:hAnsi="Times New Roman" w:cs="Times New Roman"/>
          <w:i/>
          <w:iCs/>
          <w:color w:val="auto"/>
        </w:rPr>
        <w:t>2015 IEEE 2nd World Forum on Internet of Things (WF-IoT)</w:t>
      </w:r>
      <w:r w:rsidRPr="00FF1273">
        <w:rPr>
          <w:rFonts w:ascii="Times New Roman" w:hAnsi="Times New Roman" w:cs="Times New Roman"/>
          <w:color w:val="auto"/>
        </w:rPr>
        <w:t>, 2015, pp. 645–651.</w:t>
      </w:r>
    </w:p>
    <w:p w14:paraId="2FA215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3]</w:t>
      </w:r>
      <w:r w:rsidRPr="00FF1273">
        <w:rPr>
          <w:rFonts w:ascii="Times New Roman" w:hAnsi="Times New Roman" w:cs="Times New Roman"/>
          <w:color w:val="auto"/>
        </w:rPr>
        <w:tab/>
        <w:t xml:space="preserve">S. Zhou, C.-H. Chu, Z. Yu, and J. Kim, “A context-aware reminder system for </w:t>
      </w:r>
      <w:r w:rsidRPr="00FF1273">
        <w:rPr>
          <w:rFonts w:ascii="Times New Roman" w:hAnsi="Times New Roman" w:cs="Times New Roman"/>
          <w:color w:val="auto"/>
        </w:rPr>
        <w:t xml:space="preserve">elders based on fuzzy linguistic approach,” </w:t>
      </w:r>
      <w:r w:rsidRPr="00FF1273">
        <w:rPr>
          <w:rFonts w:ascii="Times New Roman" w:hAnsi="Times New Roman" w:cs="Times New Roman"/>
          <w:i/>
          <w:iCs/>
          <w:color w:val="auto"/>
        </w:rPr>
        <w:t>Expert Syst. Appl.</w:t>
      </w:r>
      <w:r w:rsidRPr="00FF1273">
        <w:rPr>
          <w:rFonts w:ascii="Times New Roman" w:hAnsi="Times New Roman" w:cs="Times New Roman"/>
          <w:color w:val="auto"/>
        </w:rPr>
        <w:t>, vol. 39, no. 10, pp. 9411–9419, Aug. 2012.</w:t>
      </w:r>
    </w:p>
    <w:p w14:paraId="781B964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4]</w:t>
      </w:r>
      <w:r w:rsidRPr="00FF1273">
        <w:rPr>
          <w:rFonts w:ascii="Times New Roman" w:hAnsi="Times New Roman" w:cs="Times New Roman"/>
          <w:color w:val="auto"/>
        </w:rPr>
        <w:tab/>
        <w:t xml:space="preserve">P. Giorgini, J. Mylopoulos, E. Nicchiarelli, and R. Sebastiani, “Reasoning with Goal Models,” in </w:t>
      </w:r>
      <w:r w:rsidRPr="00FF1273">
        <w:rPr>
          <w:rFonts w:ascii="Times New Roman" w:hAnsi="Times New Roman" w:cs="Times New Roman"/>
          <w:i/>
          <w:iCs/>
          <w:color w:val="auto"/>
        </w:rPr>
        <w:t>Conceptual Modeling — ER 2002</w:t>
      </w:r>
      <w:r w:rsidRPr="00FF1273">
        <w:rPr>
          <w:rFonts w:ascii="Times New Roman" w:hAnsi="Times New Roman" w:cs="Times New Roman"/>
          <w:color w:val="auto"/>
        </w:rPr>
        <w:t>, 2002, pp. 167–181.</w:t>
      </w:r>
    </w:p>
    <w:p w14:paraId="5560689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5]</w:t>
      </w:r>
      <w:r w:rsidRPr="00FF1273">
        <w:rPr>
          <w:rFonts w:ascii="Times New Roman" w:hAnsi="Times New Roman" w:cs="Times New Roman"/>
          <w:color w:val="auto"/>
        </w:rPr>
        <w:tab/>
        <w:t>A. Fritzen, N. Leipold, N. Terzimehic, M. Böhm, and H. Krcmar, “HeadacheCoach: Towards Headache Prevention by Sensing and Making Sense of Personal Lifestyle Data,” 2017.</w:t>
      </w:r>
    </w:p>
    <w:p w14:paraId="6E9A855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6]</w:t>
      </w:r>
      <w:r w:rsidRPr="00FF1273">
        <w:rPr>
          <w:rFonts w:ascii="Times New Roman" w:hAnsi="Times New Roman" w:cs="Times New Roman"/>
          <w:color w:val="auto"/>
        </w:rPr>
        <w:tab/>
        <w:t xml:space="preserve">G. Sandström and Kungliga tekniska högskolan (Stockholm), </w:t>
      </w:r>
      <w:r w:rsidRPr="00FF1273">
        <w:rPr>
          <w:rFonts w:ascii="Times New Roman" w:hAnsi="Times New Roman" w:cs="Times New Roman"/>
          <w:i/>
          <w:iCs/>
          <w:color w:val="auto"/>
        </w:rPr>
        <w:t>Smart homes and user values: long-term evaluation of IT-services in residential and single family dwellings</w:t>
      </w:r>
      <w:r w:rsidRPr="00FF1273">
        <w:rPr>
          <w:rFonts w:ascii="Times New Roman" w:hAnsi="Times New Roman" w:cs="Times New Roman"/>
          <w:color w:val="auto"/>
        </w:rPr>
        <w:t>. Stockholm: Royal Institute of Technology, 2009.</w:t>
      </w:r>
    </w:p>
    <w:p w14:paraId="38FA0B7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7]</w:t>
      </w:r>
      <w:r w:rsidRPr="00FF1273">
        <w:rPr>
          <w:rFonts w:ascii="Times New Roman" w:hAnsi="Times New Roman" w:cs="Times New Roman"/>
          <w:color w:val="auto"/>
        </w:rPr>
        <w:tab/>
        <w:t xml:space="preserve">E. Nazerfard, P. Rashidi, and D. J. Cook, “Using Association Rule Mining to Discover Temporal Relations of Daily Activities,” in </w:t>
      </w:r>
      <w:r w:rsidRPr="00FF1273">
        <w:rPr>
          <w:rFonts w:ascii="Times New Roman" w:hAnsi="Times New Roman" w:cs="Times New Roman"/>
          <w:i/>
          <w:iCs/>
          <w:color w:val="auto"/>
        </w:rPr>
        <w:t>Toward Useful Services for Elderly and People with Disabilities</w:t>
      </w:r>
      <w:r w:rsidRPr="00FF1273">
        <w:rPr>
          <w:rFonts w:ascii="Times New Roman" w:hAnsi="Times New Roman" w:cs="Times New Roman"/>
          <w:color w:val="auto"/>
        </w:rPr>
        <w:t>, 2011, pp. 49–56.</w:t>
      </w:r>
    </w:p>
    <w:p w14:paraId="6B9671D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8]</w:t>
      </w:r>
      <w:r w:rsidRPr="00FF1273">
        <w:rPr>
          <w:rFonts w:ascii="Times New Roman" w:hAnsi="Times New Roman" w:cs="Times New Roman"/>
          <w:color w:val="auto"/>
        </w:rPr>
        <w:tab/>
        <w:t xml:space="preserve">“What is a Markov Chain? - Definition from Techopedia,” </w:t>
      </w:r>
      <w:r w:rsidRPr="00FF1273">
        <w:rPr>
          <w:rFonts w:ascii="Times New Roman" w:hAnsi="Times New Roman" w:cs="Times New Roman"/>
          <w:i/>
          <w:iCs/>
          <w:color w:val="auto"/>
        </w:rPr>
        <w:t>Techopedia.com</w:t>
      </w:r>
      <w:r w:rsidRPr="00FF1273">
        <w:rPr>
          <w:rFonts w:ascii="Times New Roman" w:hAnsi="Times New Roman" w:cs="Times New Roman"/>
          <w:color w:val="auto"/>
        </w:rPr>
        <w:t>. [Online]. Available: https://www.techopedia.com/definition/8249/markov-chain. [Accessed: 11-Jan-2019].</w:t>
      </w:r>
    </w:p>
    <w:p w14:paraId="0599A23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39]</w:t>
      </w:r>
      <w:r w:rsidRPr="00FF1273">
        <w:rPr>
          <w:rFonts w:ascii="Times New Roman" w:hAnsi="Times New Roman" w:cs="Times New Roman"/>
          <w:color w:val="auto"/>
        </w:rPr>
        <w:tab/>
        <w:t xml:space="preserve">J. G. Kemény and J. L. Snell, </w:t>
      </w:r>
      <w:r w:rsidRPr="00FF1273">
        <w:rPr>
          <w:rFonts w:ascii="Times New Roman" w:hAnsi="Times New Roman" w:cs="Times New Roman"/>
          <w:i/>
          <w:iCs/>
          <w:color w:val="auto"/>
        </w:rPr>
        <w:t>Finite markov chains</w:t>
      </w:r>
      <w:r w:rsidRPr="00FF1273">
        <w:rPr>
          <w:rFonts w:ascii="Times New Roman" w:hAnsi="Times New Roman" w:cs="Times New Roman"/>
          <w:color w:val="auto"/>
        </w:rPr>
        <w:t>. Van Nostrand, 1960.</w:t>
      </w:r>
    </w:p>
    <w:p w14:paraId="71EFF3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0]</w:t>
      </w:r>
      <w:r w:rsidRPr="00FF1273">
        <w:rPr>
          <w:rFonts w:ascii="Times New Roman" w:hAnsi="Times New Roman" w:cs="Times New Roman"/>
          <w:color w:val="auto"/>
        </w:rPr>
        <w:tab/>
        <w:t>M. L. Tielman and C. M. Jonker, “What should I do? Deriving norms from actions,values and context,” p. 5.</w:t>
      </w:r>
    </w:p>
    <w:p w14:paraId="1D4C8EA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41]</w:t>
      </w:r>
      <w:r w:rsidRPr="00FF1273">
        <w:rPr>
          <w:rFonts w:ascii="Times New Roman" w:hAnsi="Times New Roman" w:cs="Times New Roman"/>
          <w:color w:val="auto"/>
        </w:rPr>
        <w:tab/>
        <w:t>P. Pasotti, C. M. Jonker, and M. B. van Riemsdijk, “Towards a formalisation of Action Identiﬁcation Hierarchies</w:t>
      </w:r>
      <w:r w:rsidRPr="00FF1273">
        <w:rPr>
          <w:rFonts w:ascii="Cambria Math" w:hAnsi="Cambria Math" w:cs="Cambria Math"/>
          <w:color w:val="auto"/>
        </w:rPr>
        <w:t>∗</w:t>
      </w:r>
      <w:r w:rsidRPr="00FF1273">
        <w:rPr>
          <w:rFonts w:ascii="Times New Roman" w:hAnsi="Times New Roman" w:cs="Times New Roman"/>
          <w:color w:val="auto"/>
        </w:rPr>
        <w:t>.”</w:t>
      </w:r>
    </w:p>
    <w:p w14:paraId="1D0A18A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2]</w:t>
      </w:r>
      <w:r w:rsidRPr="00FF1273">
        <w:rPr>
          <w:rFonts w:ascii="Times New Roman" w:hAnsi="Times New Roman" w:cs="Times New Roman"/>
          <w:color w:val="auto"/>
        </w:rPr>
        <w:tab/>
        <w:t>M. S. Kließ and M. B. van Riemsdijk, “Requirements for a Temporal Logic of Daily Activities for Supportive Technology.”</w:t>
      </w:r>
    </w:p>
    <w:p w14:paraId="2760930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3]</w:t>
      </w:r>
      <w:r w:rsidRPr="00FF1273">
        <w:rPr>
          <w:rFonts w:ascii="Times New Roman" w:hAnsi="Times New Roman" w:cs="Times New Roman"/>
          <w:color w:val="auto"/>
        </w:rPr>
        <w:tab/>
        <w:t xml:space="preserve">S. H. Schwartz, “An Overview of the Schwartz Theory of Basic Values,” </w:t>
      </w:r>
      <w:r w:rsidRPr="00FF1273">
        <w:rPr>
          <w:rFonts w:ascii="Times New Roman" w:hAnsi="Times New Roman" w:cs="Times New Roman"/>
          <w:i/>
          <w:iCs/>
          <w:color w:val="auto"/>
        </w:rPr>
        <w:t>Online Read. Psychol. Cult.</w:t>
      </w:r>
      <w:r w:rsidRPr="00FF1273">
        <w:rPr>
          <w:rFonts w:ascii="Times New Roman" w:hAnsi="Times New Roman" w:cs="Times New Roman"/>
          <w:color w:val="auto"/>
        </w:rPr>
        <w:t>, vol. 2, no. 1, Dec. 2012.</w:t>
      </w:r>
    </w:p>
    <w:p w14:paraId="3EF5AE5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4]</w:t>
      </w:r>
      <w:r w:rsidRPr="00FF1273">
        <w:rPr>
          <w:rFonts w:ascii="Times New Roman" w:hAnsi="Times New Roman" w:cs="Times New Roman"/>
          <w:color w:val="auto"/>
        </w:rPr>
        <w:tab/>
        <w:t xml:space="preserve">M. Govindarajan, S. Natarajan, and V. S. Senthilkumar, </w:t>
      </w:r>
      <w:r w:rsidRPr="00FF1273">
        <w:rPr>
          <w:rFonts w:ascii="Times New Roman" w:hAnsi="Times New Roman" w:cs="Times New Roman"/>
          <w:i/>
          <w:iCs/>
          <w:color w:val="auto"/>
        </w:rPr>
        <w:t>Professional Ethics and Human Values</w:t>
      </w:r>
      <w:r w:rsidRPr="00FF1273">
        <w:rPr>
          <w:rFonts w:ascii="Times New Roman" w:hAnsi="Times New Roman" w:cs="Times New Roman"/>
          <w:color w:val="auto"/>
        </w:rPr>
        <w:t>. PHI Learning Pvt. Ltd., 2013.</w:t>
      </w:r>
    </w:p>
    <w:p w14:paraId="722E12EC"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5]</w:t>
      </w:r>
      <w:r w:rsidRPr="00FF1273">
        <w:rPr>
          <w:rFonts w:ascii="Times New Roman" w:hAnsi="Times New Roman" w:cs="Times New Roman"/>
          <w:color w:val="auto"/>
        </w:rPr>
        <w:tab/>
        <w:t xml:space="preserve">P. Pasotti, M. B. van Riemsdijk, and C. M. Jonker, “Representing human habits: towards a habit support agent,” in </w:t>
      </w:r>
      <w:r w:rsidRPr="00FF1273">
        <w:rPr>
          <w:rFonts w:ascii="Times New Roman" w:hAnsi="Times New Roman" w:cs="Times New Roman"/>
          <w:i/>
          <w:iCs/>
          <w:color w:val="auto"/>
        </w:rPr>
        <w:t>Proceedings of the 10th International workshop on Normative Multiagent Systems (NorMAS’16)</w:t>
      </w:r>
      <w:r w:rsidRPr="00FF1273">
        <w:rPr>
          <w:rFonts w:ascii="Times New Roman" w:hAnsi="Times New Roman" w:cs="Times New Roman"/>
          <w:color w:val="auto"/>
        </w:rPr>
        <w:t>, 2016.</w:t>
      </w:r>
    </w:p>
    <w:p w14:paraId="6C98E756"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6]</w:t>
      </w:r>
      <w:r w:rsidRPr="00FF1273">
        <w:rPr>
          <w:rFonts w:ascii="Times New Roman" w:hAnsi="Times New Roman" w:cs="Times New Roman"/>
          <w:color w:val="auto"/>
        </w:rPr>
        <w:tab/>
        <w:t xml:space="preserve">D. Salber, A. K. Dey, and G. D. Abowd, “The Context Toolkit: Aiding the Development of Context-enabled Applications,” in </w:t>
      </w:r>
      <w:r w:rsidRPr="00FF1273">
        <w:rPr>
          <w:rFonts w:ascii="Times New Roman" w:hAnsi="Times New Roman" w:cs="Times New Roman"/>
          <w:i/>
          <w:iCs/>
          <w:color w:val="auto"/>
        </w:rPr>
        <w:t>Proceedings of the SIGCHI Conference on Human Factors in Computing Systems</w:t>
      </w:r>
      <w:r w:rsidRPr="00FF1273">
        <w:rPr>
          <w:rFonts w:ascii="Times New Roman" w:hAnsi="Times New Roman" w:cs="Times New Roman"/>
          <w:color w:val="auto"/>
        </w:rPr>
        <w:t>, New York, NY, USA, 1999, pp. 434–441.</w:t>
      </w:r>
    </w:p>
    <w:p w14:paraId="40EFB4F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7]</w:t>
      </w:r>
      <w:r w:rsidRPr="00FF1273">
        <w:rPr>
          <w:rFonts w:ascii="Times New Roman" w:hAnsi="Times New Roman" w:cs="Times New Roman"/>
          <w:color w:val="auto"/>
        </w:rPr>
        <w:tab/>
        <w:t xml:space="preserve">N. Eagle and A. (Sandy) Pentland, “Reality mining: sensing complex social systems,” </w:t>
      </w:r>
      <w:r w:rsidRPr="00FF1273">
        <w:rPr>
          <w:rFonts w:ascii="Times New Roman" w:hAnsi="Times New Roman" w:cs="Times New Roman"/>
          <w:i/>
          <w:iCs/>
          <w:color w:val="auto"/>
        </w:rPr>
        <w:t>Pers. Ubiquitous Comput.</w:t>
      </w:r>
      <w:r w:rsidRPr="00FF1273">
        <w:rPr>
          <w:rFonts w:ascii="Times New Roman" w:hAnsi="Times New Roman" w:cs="Times New Roman"/>
          <w:color w:val="auto"/>
        </w:rPr>
        <w:t>, vol. 10, no. 4, pp. 255–268, May 2006.</w:t>
      </w:r>
    </w:p>
    <w:p w14:paraId="46FE692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8]</w:t>
      </w:r>
      <w:r w:rsidRPr="00FF1273">
        <w:rPr>
          <w:rFonts w:ascii="Times New Roman" w:hAnsi="Times New Roman" w:cs="Times New Roman"/>
          <w:color w:val="auto"/>
        </w:rPr>
        <w:tab/>
        <w:t xml:space="preserve">“Activity Recognition Challenge Dataset Download | Opportunity.” [Online]. </w:t>
      </w:r>
      <w:r w:rsidRPr="00FF1273">
        <w:rPr>
          <w:rFonts w:ascii="Times New Roman" w:hAnsi="Times New Roman" w:cs="Times New Roman"/>
          <w:color w:val="auto"/>
        </w:rPr>
        <w:t>Available: http://www.opportunity-project.eu/challengedatasetdownload. [Accessed: 03-Aug-2018].</w:t>
      </w:r>
    </w:p>
    <w:p w14:paraId="29140B6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49]</w:t>
      </w:r>
      <w:r w:rsidRPr="00FF1273">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FF1273">
        <w:rPr>
          <w:rFonts w:ascii="Times New Roman" w:hAnsi="Times New Roman" w:cs="Times New Roman"/>
          <w:i/>
          <w:iCs/>
          <w:color w:val="auto"/>
        </w:rPr>
        <w:t>Sensors</w:t>
      </w:r>
      <w:r w:rsidRPr="00FF1273">
        <w:rPr>
          <w:rFonts w:ascii="Times New Roman" w:hAnsi="Times New Roman" w:cs="Times New Roman"/>
          <w:color w:val="auto"/>
        </w:rPr>
        <w:t>, vol. 13, no. 5, pp. 5460–5477, Apr. 2013.</w:t>
      </w:r>
    </w:p>
    <w:p w14:paraId="010738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0]</w:t>
      </w:r>
      <w:r w:rsidRPr="00FF1273">
        <w:rPr>
          <w:rFonts w:ascii="Times New Roman" w:hAnsi="Times New Roman" w:cs="Times New Roman"/>
          <w:color w:val="auto"/>
        </w:rPr>
        <w:tab/>
        <w:t>Sztyler, T. (Timo) and Carmona, J. (Josep), “Activities of daily living of several individuals.” University of Mannheim, Germany, 2015.</w:t>
      </w:r>
    </w:p>
    <w:p w14:paraId="0D19FE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1]</w:t>
      </w:r>
      <w:r w:rsidRPr="00FF1273">
        <w:rPr>
          <w:rFonts w:ascii="Times New Roman" w:hAnsi="Times New Roman" w:cs="Times New Roman"/>
          <w:color w:val="auto"/>
        </w:rPr>
        <w:tab/>
        <w:t xml:space="preserve">A. P. Dempster, N. M. Laird, and D. B. Rubin, “Maximum Likelihood from Incomplete Data via the EM Algorithm,” </w:t>
      </w:r>
      <w:r w:rsidRPr="00FF1273">
        <w:rPr>
          <w:rFonts w:ascii="Times New Roman" w:hAnsi="Times New Roman" w:cs="Times New Roman"/>
          <w:i/>
          <w:iCs/>
          <w:color w:val="auto"/>
        </w:rPr>
        <w:t>J. R. Stat. Soc. Ser. B Methodol.</w:t>
      </w:r>
      <w:r w:rsidRPr="00FF1273">
        <w:rPr>
          <w:rFonts w:ascii="Times New Roman" w:hAnsi="Times New Roman" w:cs="Times New Roman"/>
          <w:color w:val="auto"/>
        </w:rPr>
        <w:t>, vol. 39, no. 1, pp. 1–38, 1977.</w:t>
      </w:r>
    </w:p>
    <w:p w14:paraId="3945C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2]</w:t>
      </w:r>
      <w:r w:rsidRPr="00FF1273">
        <w:rPr>
          <w:rFonts w:ascii="Times New Roman" w:hAnsi="Times New Roman" w:cs="Times New Roman"/>
          <w:color w:val="auto"/>
        </w:rPr>
        <w:tab/>
        <w:t xml:space="preserve">R. Agrawal and R. Srikant, “Fast Algorithms for Mining Association Rules in Large Databases,” in </w:t>
      </w:r>
      <w:r w:rsidRPr="00FF1273">
        <w:rPr>
          <w:rFonts w:ascii="Times New Roman" w:hAnsi="Times New Roman" w:cs="Times New Roman"/>
          <w:i/>
          <w:iCs/>
          <w:color w:val="auto"/>
        </w:rPr>
        <w:t>Proceedings of the 20th International Conference on Very Large Data Bases</w:t>
      </w:r>
      <w:r w:rsidRPr="00FF1273">
        <w:rPr>
          <w:rFonts w:ascii="Times New Roman" w:hAnsi="Times New Roman" w:cs="Times New Roman"/>
          <w:color w:val="auto"/>
        </w:rPr>
        <w:t>, San Francisco, CA, USA, 1994, pp. 487–499.</w:t>
      </w:r>
    </w:p>
    <w:p w14:paraId="450BEB4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3]</w:t>
      </w:r>
      <w:r w:rsidRPr="00FF1273">
        <w:rPr>
          <w:rFonts w:ascii="Times New Roman" w:hAnsi="Times New Roman" w:cs="Times New Roman"/>
          <w:color w:val="auto"/>
        </w:rPr>
        <w:tab/>
        <w:t>R. Agrawal, T. Imielinski, A. Swami, H. Road, and S. Jose, “Mining Association Rules between Sets of Items in Large Databases,” p. 10.</w:t>
      </w:r>
    </w:p>
    <w:p w14:paraId="754D9D2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4]</w:t>
      </w:r>
      <w:r w:rsidRPr="00FF1273">
        <w:rPr>
          <w:rFonts w:ascii="Times New Roman" w:hAnsi="Times New Roman" w:cs="Times New Roman"/>
          <w:color w:val="auto"/>
        </w:rPr>
        <w:tab/>
        <w:t xml:space="preserve">S. Brin, R. Motwani, J. D. Ullman, and S. Tsur, </w:t>
      </w:r>
      <w:r w:rsidRPr="00FF1273">
        <w:rPr>
          <w:rFonts w:ascii="Times New Roman" w:hAnsi="Times New Roman" w:cs="Times New Roman"/>
          <w:i/>
          <w:iCs/>
          <w:color w:val="auto"/>
        </w:rPr>
        <w:t>Dynamic Itemset Counting and Implication Rules for Market Basket Data</w:t>
      </w:r>
      <w:r w:rsidRPr="00FF1273">
        <w:rPr>
          <w:rFonts w:ascii="Times New Roman" w:hAnsi="Times New Roman" w:cs="Times New Roman"/>
          <w:color w:val="auto"/>
        </w:rPr>
        <w:t>. 1997.</w:t>
      </w:r>
    </w:p>
    <w:p w14:paraId="3D93521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5]</w:t>
      </w:r>
      <w:r w:rsidRPr="00FF1273">
        <w:rPr>
          <w:rFonts w:ascii="Times New Roman" w:hAnsi="Times New Roman" w:cs="Times New Roman"/>
          <w:color w:val="auto"/>
        </w:rPr>
        <w:tab/>
        <w:t xml:space="preserve">C. C. Aggarwal and P. S. Yu, “A New Framework for Itemset Generation,” in </w:t>
      </w:r>
      <w:r w:rsidRPr="00FF1273">
        <w:rPr>
          <w:rFonts w:ascii="Times New Roman" w:hAnsi="Times New Roman" w:cs="Times New Roman"/>
          <w:i/>
          <w:iCs/>
          <w:color w:val="auto"/>
        </w:rPr>
        <w:t xml:space="preserve">Proceedings of the Seventeenth ACM </w:t>
      </w:r>
      <w:r w:rsidRPr="00FF1273">
        <w:rPr>
          <w:rFonts w:ascii="Times New Roman" w:hAnsi="Times New Roman" w:cs="Times New Roman"/>
          <w:i/>
          <w:iCs/>
          <w:color w:val="auto"/>
        </w:rPr>
        <w:lastRenderedPageBreak/>
        <w:t>SIGACT-SIGMOD-SIGART Symposium on Principles of Database Systems</w:t>
      </w:r>
      <w:r w:rsidRPr="00FF1273">
        <w:rPr>
          <w:rFonts w:ascii="Times New Roman" w:hAnsi="Times New Roman" w:cs="Times New Roman"/>
          <w:color w:val="auto"/>
        </w:rPr>
        <w:t>, New York, NY, USA, 1998, pp. 18–24.</w:t>
      </w:r>
    </w:p>
    <w:p w14:paraId="57C008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6]</w:t>
      </w:r>
      <w:r w:rsidRPr="00FF1273">
        <w:rPr>
          <w:rFonts w:ascii="Times New Roman" w:hAnsi="Times New Roman" w:cs="Times New Roman"/>
          <w:color w:val="auto"/>
        </w:rPr>
        <w:tab/>
        <w:t xml:space="preserve">G. Piatetsky-Shapiro, “Discovery, Analysis, and Presentation of Strong Rules,” in </w:t>
      </w:r>
      <w:r w:rsidRPr="00FF1273">
        <w:rPr>
          <w:rFonts w:ascii="Times New Roman" w:hAnsi="Times New Roman" w:cs="Times New Roman"/>
          <w:i/>
          <w:iCs/>
          <w:color w:val="auto"/>
        </w:rPr>
        <w:t>Knowledge Discovery in Databases</w:t>
      </w:r>
      <w:r w:rsidRPr="00FF1273">
        <w:rPr>
          <w:rFonts w:ascii="Times New Roman" w:hAnsi="Times New Roman" w:cs="Times New Roman"/>
          <w:color w:val="auto"/>
        </w:rPr>
        <w:t>, 1991.</w:t>
      </w:r>
    </w:p>
    <w:p w14:paraId="7D1C9E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7]</w:t>
      </w:r>
      <w:r w:rsidRPr="00FF1273">
        <w:rPr>
          <w:rFonts w:ascii="Times New Roman" w:hAnsi="Times New Roman" w:cs="Times New Roman"/>
          <w:color w:val="auto"/>
        </w:rPr>
        <w:tab/>
        <w:t xml:space="preserve">S. H. Schwartz, “Universals in the content and structure of values: theoretical advances and empirical tests in 20 countries,” in </w:t>
      </w:r>
      <w:r w:rsidRPr="00FF1273">
        <w:rPr>
          <w:rFonts w:ascii="Times New Roman" w:hAnsi="Times New Roman" w:cs="Times New Roman"/>
          <w:i/>
          <w:iCs/>
          <w:color w:val="auto"/>
        </w:rPr>
        <w:t>Advances in Experimental Social Psychology</w:t>
      </w:r>
      <w:r w:rsidRPr="00FF1273">
        <w:rPr>
          <w:rFonts w:ascii="Times New Roman" w:hAnsi="Times New Roman" w:cs="Times New Roman"/>
          <w:color w:val="auto"/>
        </w:rPr>
        <w:t>, 1992.</w:t>
      </w:r>
    </w:p>
    <w:p w14:paraId="4E08754E"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8]</w:t>
      </w:r>
      <w:r w:rsidRPr="00FF1273">
        <w:rPr>
          <w:rFonts w:ascii="Times New Roman" w:hAnsi="Times New Roman" w:cs="Times New Roman"/>
          <w:color w:val="auto"/>
        </w:rPr>
        <w:tab/>
        <w:t>A. Tversky and D. Kahneman, “Advances in prospect theory: Cumulative representation of uncertainty,” p. 27.</w:t>
      </w:r>
    </w:p>
    <w:p w14:paraId="35892181"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59]</w:t>
      </w:r>
      <w:r w:rsidRPr="00FF1273">
        <w:rPr>
          <w:rFonts w:ascii="Times New Roman" w:hAnsi="Times New Roman" w:cs="Times New Roman"/>
          <w:color w:val="auto"/>
        </w:rPr>
        <w:tab/>
        <w:t xml:space="preserve">H. N. Boone and D. A. Boone, “Analyzing Likert Data,” </w:t>
      </w:r>
      <w:r w:rsidRPr="00FF1273">
        <w:rPr>
          <w:rFonts w:ascii="Times New Roman" w:hAnsi="Times New Roman" w:cs="Times New Roman"/>
          <w:i/>
          <w:iCs/>
          <w:color w:val="auto"/>
        </w:rPr>
        <w:t>J. Ext.</w:t>
      </w:r>
      <w:r w:rsidRPr="00FF1273">
        <w:rPr>
          <w:rFonts w:ascii="Times New Roman" w:hAnsi="Times New Roman" w:cs="Times New Roman"/>
          <w:color w:val="auto"/>
        </w:rPr>
        <w:t>, vol. 50, no. 2, Apr. 2012.</w:t>
      </w:r>
    </w:p>
    <w:p w14:paraId="68D7287A" w14:textId="77777777" w:rsidR="00FF1273" w:rsidRPr="00FF1273" w:rsidRDefault="00FF1273" w:rsidP="00FF1273">
      <w:pPr>
        <w:widowControl w:val="0"/>
        <w:autoSpaceDE w:val="0"/>
        <w:autoSpaceDN w:val="0"/>
        <w:adjustRightInd w:val="0"/>
        <w:rPr>
          <w:rFonts w:ascii="Times New Roman" w:hAnsi="Times New Roman" w:cs="Times New Roman"/>
          <w:color w:val="auto"/>
          <w:lang w:val="nl-NL"/>
        </w:rPr>
      </w:pPr>
      <w:r w:rsidRPr="00FF1273">
        <w:rPr>
          <w:rFonts w:ascii="Times New Roman" w:hAnsi="Times New Roman" w:cs="Times New Roman"/>
          <w:color w:val="auto"/>
          <w:lang w:val="nl-NL"/>
        </w:rPr>
        <w:t>[60]</w:t>
      </w:r>
      <w:r w:rsidRPr="00FF1273">
        <w:rPr>
          <w:rFonts w:ascii="Times New Roman" w:hAnsi="Times New Roman" w:cs="Times New Roman"/>
          <w:color w:val="auto"/>
          <w:lang w:val="nl-NL"/>
        </w:rPr>
        <w:tab/>
        <w:t xml:space="preserve">“Multitasken is toch niet zo handig,” </w:t>
      </w:r>
      <w:r w:rsidRPr="00FF1273">
        <w:rPr>
          <w:rFonts w:ascii="Times New Roman" w:hAnsi="Times New Roman" w:cs="Times New Roman"/>
          <w:i/>
          <w:iCs/>
          <w:color w:val="auto"/>
          <w:lang w:val="nl-NL"/>
        </w:rPr>
        <w:t>Psychologie Magazine</w:t>
      </w:r>
      <w:r w:rsidRPr="00FF1273">
        <w:rPr>
          <w:rFonts w:ascii="Times New Roman" w:hAnsi="Times New Roman" w:cs="Times New Roman"/>
          <w:color w:val="auto"/>
          <w:lang w:val="nl-NL"/>
        </w:rPr>
        <w:t>, 07-Nov-2013. .</w:t>
      </w:r>
    </w:p>
    <w:p w14:paraId="2138CFA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1]</w:t>
      </w:r>
      <w:r w:rsidRPr="00FF1273">
        <w:rPr>
          <w:rFonts w:ascii="Times New Roman" w:hAnsi="Times New Roman" w:cs="Times New Roman"/>
          <w:color w:val="auto"/>
        </w:rPr>
        <w:tab/>
        <w:t xml:space="preserve">S. M. Ross, </w:t>
      </w:r>
      <w:r w:rsidRPr="00FF1273">
        <w:rPr>
          <w:rFonts w:ascii="Times New Roman" w:hAnsi="Times New Roman" w:cs="Times New Roman"/>
          <w:i/>
          <w:iCs/>
          <w:color w:val="auto"/>
        </w:rPr>
        <w:t>Introduction to Probability Models</w:t>
      </w:r>
      <w:r w:rsidRPr="00FF1273">
        <w:rPr>
          <w:rFonts w:ascii="Times New Roman" w:hAnsi="Times New Roman" w:cs="Times New Roman"/>
          <w:color w:val="auto"/>
        </w:rPr>
        <w:t>. Academic Press, 2007.</w:t>
      </w:r>
    </w:p>
    <w:p w14:paraId="1B81F7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2]</w:t>
      </w:r>
      <w:r w:rsidRPr="00FF1273">
        <w:rPr>
          <w:rFonts w:ascii="Times New Roman" w:hAnsi="Times New Roman" w:cs="Times New Roman"/>
          <w:color w:val="auto"/>
        </w:rPr>
        <w:tab/>
        <w:t xml:space="preserve">W. D’Almeida, “Deep learning for sensor-based human activity recognition,” </w:t>
      </w:r>
      <w:r w:rsidRPr="00FF1273">
        <w:rPr>
          <w:rFonts w:ascii="Times New Roman" w:hAnsi="Times New Roman" w:cs="Times New Roman"/>
          <w:i/>
          <w:iCs/>
          <w:color w:val="auto"/>
        </w:rPr>
        <w:t>Becoming Human: Artificial Intelligence Magazine</w:t>
      </w:r>
      <w:r w:rsidRPr="00FF1273">
        <w:rPr>
          <w:rFonts w:ascii="Times New Roman" w:hAnsi="Times New Roman" w:cs="Times New Roman"/>
          <w:color w:val="auto"/>
        </w:rPr>
        <w:t>, 05-Jan-2018. [Online]. Available: https://becominghuman.ai/deep-learning-for-sensor-based-human-activity-recognition-970ff47c6b6b. [Accessed: 12-Jan-2019].</w:t>
      </w:r>
    </w:p>
    <w:p w14:paraId="64103D65"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3]</w:t>
      </w:r>
      <w:r w:rsidRPr="00FF1273">
        <w:rPr>
          <w:rFonts w:ascii="Times New Roman" w:hAnsi="Times New Roman" w:cs="Times New Roman"/>
          <w:color w:val="auto"/>
        </w:rPr>
        <w:tab/>
        <w:t xml:space="preserve">N. C. Krishnan and D. J. Cook, “Activity recognition on streaming sensor data,” </w:t>
      </w:r>
      <w:r w:rsidRPr="00FF1273">
        <w:rPr>
          <w:rFonts w:ascii="Times New Roman" w:hAnsi="Times New Roman" w:cs="Times New Roman"/>
          <w:i/>
          <w:iCs/>
          <w:color w:val="auto"/>
        </w:rPr>
        <w:t>Pervasive Mob. Comput.</w:t>
      </w:r>
      <w:r w:rsidRPr="00FF1273">
        <w:rPr>
          <w:rFonts w:ascii="Times New Roman" w:hAnsi="Times New Roman" w:cs="Times New Roman"/>
          <w:color w:val="auto"/>
        </w:rPr>
        <w:t>, vol. 10, pp. 138–154, Feb. 2014.</w:t>
      </w:r>
    </w:p>
    <w:p w14:paraId="5E103BC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4]</w:t>
      </w:r>
      <w:r w:rsidRPr="00FF1273">
        <w:rPr>
          <w:rFonts w:ascii="Times New Roman" w:hAnsi="Times New Roman" w:cs="Times New Roman"/>
          <w:color w:val="auto"/>
        </w:rPr>
        <w:tab/>
        <w:t xml:space="preserve">A. Jordao, A. C. Nazare Jr., J. Sena, and W. R. Schwartz, “Human Activity Recognition Based on Wearable Sensor Data: A Standardization of the State-of-the-Art,” </w:t>
      </w:r>
      <w:r w:rsidRPr="00FF1273">
        <w:rPr>
          <w:rFonts w:ascii="Times New Roman" w:hAnsi="Times New Roman" w:cs="Times New Roman"/>
          <w:i/>
          <w:iCs/>
          <w:color w:val="auto"/>
        </w:rPr>
        <w:t>ArXiv180605226 Cs</w:t>
      </w:r>
      <w:r w:rsidRPr="00FF1273">
        <w:rPr>
          <w:rFonts w:ascii="Times New Roman" w:hAnsi="Times New Roman" w:cs="Times New Roman"/>
          <w:color w:val="auto"/>
        </w:rPr>
        <w:t>, Jun. 2018.</w:t>
      </w:r>
    </w:p>
    <w:p w14:paraId="2FD25DA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5]</w:t>
      </w:r>
      <w:r w:rsidRPr="00FF1273">
        <w:rPr>
          <w:rFonts w:ascii="Times New Roman" w:hAnsi="Times New Roman" w:cs="Times New Roman"/>
          <w:color w:val="auto"/>
        </w:rPr>
        <w:tab/>
        <w:t>M. Wilcox, S. Schuermans, C. Voskoglou, and A. Sobolevski, “State of the Developer Nation,” 2017.</w:t>
      </w:r>
    </w:p>
    <w:p w14:paraId="3460462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6]</w:t>
      </w:r>
      <w:r w:rsidRPr="00FF1273">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6C71437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7]</w:t>
      </w:r>
      <w:r w:rsidRPr="00FF1273">
        <w:rPr>
          <w:rFonts w:ascii="Times New Roman" w:hAnsi="Times New Roman" w:cs="Times New Roman"/>
          <w:color w:val="auto"/>
        </w:rPr>
        <w:tab/>
        <w:t xml:space="preserve">N. js Foundation, “Node.js,” </w:t>
      </w:r>
      <w:r w:rsidRPr="00FF1273">
        <w:rPr>
          <w:rFonts w:ascii="Times New Roman" w:hAnsi="Times New Roman" w:cs="Times New Roman"/>
          <w:i/>
          <w:iCs/>
          <w:color w:val="auto"/>
        </w:rPr>
        <w:t>Node.js</w:t>
      </w:r>
      <w:r w:rsidRPr="00FF1273">
        <w:rPr>
          <w:rFonts w:ascii="Times New Roman" w:hAnsi="Times New Roman" w:cs="Times New Roman"/>
          <w:color w:val="auto"/>
        </w:rPr>
        <w:t>. [Online]. Available: https://nodejs.org/en/. [Accessed: 12-Jan-2019].</w:t>
      </w:r>
    </w:p>
    <w:p w14:paraId="50368752"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8]</w:t>
      </w:r>
      <w:r w:rsidRPr="00FF1273">
        <w:rPr>
          <w:rFonts w:ascii="Times New Roman" w:hAnsi="Times New Roman" w:cs="Times New Roman"/>
          <w:color w:val="auto"/>
        </w:rPr>
        <w:tab/>
        <w:t>“npm.” [Online]. Available: https://www.npmjs.com/. [Accessed: 12-Jan-2019].</w:t>
      </w:r>
    </w:p>
    <w:p w14:paraId="56F2331F"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69]</w:t>
      </w:r>
      <w:r w:rsidRPr="00FF1273">
        <w:rPr>
          <w:rFonts w:ascii="Times New Roman" w:hAnsi="Times New Roman" w:cs="Times New Roman"/>
          <w:color w:val="auto"/>
        </w:rPr>
        <w:tab/>
        <w:t>“Express - Node.js web application framework.” [Online]. Available: https://expressjs.com/. [Accessed: 12-Jan-2019].</w:t>
      </w:r>
    </w:p>
    <w:p w14:paraId="24A0206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0]</w:t>
      </w:r>
      <w:r w:rsidRPr="00FF1273">
        <w:rPr>
          <w:rFonts w:ascii="Times New Roman" w:hAnsi="Times New Roman" w:cs="Times New Roman"/>
          <w:color w:val="auto"/>
        </w:rPr>
        <w:tab/>
        <w:t>“Mongoose ODM v5.4.3.” [Online]. Available: https://mongoosejs.com/. [Accessed: 12-Jan-2019].</w:t>
      </w:r>
    </w:p>
    <w:p w14:paraId="2E07D7BA"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1]</w:t>
      </w:r>
      <w:r w:rsidRPr="00FF1273">
        <w:rPr>
          <w:rFonts w:ascii="Times New Roman" w:hAnsi="Times New Roman" w:cs="Times New Roman"/>
          <w:color w:val="auto"/>
        </w:rPr>
        <w:tab/>
        <w:t xml:space="preserve">“mljs/ml,” </w:t>
      </w:r>
      <w:r w:rsidRPr="00FF1273">
        <w:rPr>
          <w:rFonts w:ascii="Times New Roman" w:hAnsi="Times New Roman" w:cs="Times New Roman"/>
          <w:i/>
          <w:iCs/>
          <w:color w:val="auto"/>
        </w:rPr>
        <w:t>GitHub</w:t>
      </w:r>
      <w:r w:rsidRPr="00FF1273">
        <w:rPr>
          <w:rFonts w:ascii="Times New Roman" w:hAnsi="Times New Roman" w:cs="Times New Roman"/>
          <w:color w:val="auto"/>
        </w:rPr>
        <w:t>. [Online]. Available: https://github.com/mljs/ml. [Accessed: 12-Jan-2019].</w:t>
      </w:r>
    </w:p>
    <w:p w14:paraId="7DEBB8E8"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2]</w:t>
      </w:r>
      <w:r w:rsidRPr="00FF1273">
        <w:rPr>
          <w:rFonts w:ascii="Times New Roman" w:hAnsi="Times New Roman" w:cs="Times New Roman"/>
          <w:color w:val="auto"/>
        </w:rPr>
        <w:tab/>
        <w:t>“Handlebars.js: Minimal Templating on Steroids.” [Online]. Available: https://handlebarsjs.com/. [Accessed: 12-Jan-2019].</w:t>
      </w:r>
    </w:p>
    <w:p w14:paraId="5721A147"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lastRenderedPageBreak/>
        <w:t>[73]</w:t>
      </w:r>
      <w:r w:rsidRPr="00FF1273">
        <w:rPr>
          <w:rFonts w:ascii="Times New Roman" w:hAnsi="Times New Roman" w:cs="Times New Roman"/>
          <w:color w:val="auto"/>
        </w:rPr>
        <w:tab/>
        <w:t xml:space="preserve">“Open Source Document Database,” </w:t>
      </w:r>
      <w:r w:rsidRPr="00FF1273">
        <w:rPr>
          <w:rFonts w:ascii="Times New Roman" w:hAnsi="Times New Roman" w:cs="Times New Roman"/>
          <w:i/>
          <w:iCs/>
          <w:color w:val="auto"/>
        </w:rPr>
        <w:t>MongoDB</w:t>
      </w:r>
      <w:r w:rsidRPr="00FF1273">
        <w:rPr>
          <w:rFonts w:ascii="Times New Roman" w:hAnsi="Times New Roman" w:cs="Times New Roman"/>
          <w:color w:val="auto"/>
        </w:rPr>
        <w:t>. [Online]. Available: https://www.mongodb.com/index. [Accessed: 12-Jan-2019].</w:t>
      </w:r>
    </w:p>
    <w:p w14:paraId="40350A84"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4]</w:t>
      </w:r>
      <w:r w:rsidRPr="00FF1273">
        <w:rPr>
          <w:rFonts w:ascii="Times New Roman" w:hAnsi="Times New Roman" w:cs="Times New Roman"/>
          <w:color w:val="auto"/>
        </w:rPr>
        <w:tab/>
        <w:t xml:space="preserve">“What is a RESTful API?,” </w:t>
      </w:r>
      <w:r w:rsidRPr="00FF1273">
        <w:rPr>
          <w:rFonts w:ascii="Times New Roman" w:hAnsi="Times New Roman" w:cs="Times New Roman"/>
          <w:i/>
          <w:iCs/>
          <w:color w:val="auto"/>
        </w:rPr>
        <w:t>MuleSoft</w:t>
      </w:r>
      <w:r w:rsidRPr="00FF1273">
        <w:rPr>
          <w:rFonts w:ascii="Times New Roman" w:hAnsi="Times New Roman" w:cs="Times New Roman"/>
          <w:color w:val="auto"/>
        </w:rPr>
        <w:t>, 02-Oct-2017. [Online]. Available: https://www.mulesoft.com/resources/api/restful-api. [Accessed: 13-Jan-2019].</w:t>
      </w:r>
    </w:p>
    <w:p w14:paraId="4DE14F1B"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5]</w:t>
      </w:r>
      <w:r w:rsidRPr="00FF1273">
        <w:rPr>
          <w:rFonts w:ascii="Times New Roman" w:hAnsi="Times New Roman" w:cs="Times New Roman"/>
          <w:color w:val="auto"/>
        </w:rPr>
        <w:tab/>
        <w:t xml:space="preserve">Assertible, “7 HTTP methods every web developer should know and how to test them,” </w:t>
      </w:r>
      <w:r w:rsidRPr="00FF1273">
        <w:rPr>
          <w:rFonts w:ascii="Times New Roman" w:hAnsi="Times New Roman" w:cs="Times New Roman"/>
          <w:i/>
          <w:iCs/>
          <w:color w:val="auto"/>
        </w:rPr>
        <w:t>Assertible</w:t>
      </w:r>
      <w:r w:rsidRPr="00FF1273">
        <w:rPr>
          <w:rFonts w:ascii="Times New Roman" w:hAnsi="Times New Roman" w:cs="Times New Roman"/>
          <w:color w:val="auto"/>
        </w:rPr>
        <w:t xml:space="preserve">. [Online]. Available: </w:t>
      </w:r>
      <w:r w:rsidRPr="00FF1273">
        <w:rPr>
          <w:rFonts w:ascii="Times New Roman" w:hAnsi="Times New Roman" w:cs="Times New Roman"/>
          <w:color w:val="auto"/>
        </w:rPr>
        <w:t>https://assertible.com/blog/7-http-methods-every-web-developer-should-know-and-how-to-test-them. [Accessed: 13-Jan-2019].</w:t>
      </w:r>
    </w:p>
    <w:p w14:paraId="57A4A0E3"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6]</w:t>
      </w:r>
      <w:r w:rsidRPr="00FF1273">
        <w:rPr>
          <w:rFonts w:ascii="Times New Roman" w:hAnsi="Times New Roman" w:cs="Times New Roman"/>
          <w:color w:val="auto"/>
        </w:rPr>
        <w:tab/>
        <w:t xml:space="preserve">K. Sera, </w:t>
      </w:r>
      <w:r w:rsidRPr="00FF1273">
        <w:rPr>
          <w:rFonts w:ascii="Times New Roman" w:hAnsi="Times New Roman" w:cs="Times New Roman"/>
          <w:i/>
          <w:iCs/>
          <w:color w:val="auto"/>
        </w:rPr>
        <w:t>Apriori Algorithm implementation in TypeScript|JavaScript: seratch/apriori.js</w:t>
      </w:r>
      <w:r w:rsidRPr="00FF1273">
        <w:rPr>
          <w:rFonts w:ascii="Times New Roman" w:hAnsi="Times New Roman" w:cs="Times New Roman"/>
          <w:color w:val="auto"/>
        </w:rPr>
        <w:t>. 2018.</w:t>
      </w:r>
    </w:p>
    <w:p w14:paraId="61BD1BC0" w14:textId="77777777" w:rsidR="00FF1273" w:rsidRPr="00FF1273" w:rsidRDefault="00FF1273" w:rsidP="00FF1273">
      <w:pPr>
        <w:widowControl w:val="0"/>
        <w:autoSpaceDE w:val="0"/>
        <w:autoSpaceDN w:val="0"/>
        <w:adjustRightInd w:val="0"/>
        <w:rPr>
          <w:rFonts w:ascii="Times New Roman" w:hAnsi="Times New Roman" w:cs="Times New Roman"/>
          <w:color w:val="auto"/>
        </w:rPr>
      </w:pPr>
      <w:r w:rsidRPr="00FF1273">
        <w:rPr>
          <w:rFonts w:ascii="Times New Roman" w:hAnsi="Times New Roman" w:cs="Times New Roman"/>
          <w:color w:val="auto"/>
        </w:rPr>
        <w:t>[77]</w:t>
      </w:r>
      <w:r w:rsidRPr="00FF1273">
        <w:rPr>
          <w:rFonts w:ascii="Times New Roman" w:hAnsi="Times New Roman" w:cs="Times New Roman"/>
          <w:color w:val="auto"/>
        </w:rPr>
        <w:tab/>
        <w:t xml:space="preserve">I. Guyon, “A Scaling Law for the Validation-Set Training-Set Size Ratio,” in </w:t>
      </w:r>
      <w:r w:rsidRPr="00FF1273">
        <w:rPr>
          <w:rFonts w:ascii="Times New Roman" w:hAnsi="Times New Roman" w:cs="Times New Roman"/>
          <w:i/>
          <w:iCs/>
          <w:color w:val="auto"/>
        </w:rPr>
        <w:t>AT &amp; T Bell Laboratories</w:t>
      </w:r>
      <w:r w:rsidRPr="00FF1273">
        <w:rPr>
          <w:rFonts w:ascii="Times New Roman" w:hAnsi="Times New Roman" w:cs="Times New Roman"/>
          <w:color w:val="auto"/>
        </w:rPr>
        <w:t>, 1997.</w:t>
      </w:r>
    </w:p>
    <w:p w14:paraId="777BC607" w14:textId="10FB92BD"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31"/>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10" w:name="_Toc927556"/>
      <w:r w:rsidRPr="000E1191">
        <w:t>Appendices</w:t>
      </w:r>
      <w:bookmarkEnd w:id="110"/>
    </w:p>
    <w:p w14:paraId="7A4A0535" w14:textId="5909442D" w:rsidR="00633180" w:rsidRDefault="00633180" w:rsidP="00C1275C">
      <w:pPr>
        <w:pStyle w:val="Kop2"/>
      </w:pPr>
      <w:bookmarkStart w:id="111" w:name="_Ref536793072"/>
      <w:bookmarkStart w:id="112" w:name="_Toc927557"/>
      <w:bookmarkStart w:id="113" w:name="_Ref530630346"/>
      <w:r>
        <w:t>Key concepts of researched papers.</w:t>
      </w:r>
      <w:bookmarkEnd w:id="111"/>
      <w:bookmarkEnd w:id="112"/>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14" w:name="OLE_LINK1"/>
      <w:bookmarkStart w:id="115"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14"/>
      <w:bookmarkEnd w:id="115"/>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16" w:name="_Ref536793076"/>
      <w:bookmarkStart w:id="117" w:name="_Toc927558"/>
      <w:r>
        <w:t>Dataset entry</w:t>
      </w:r>
      <w:bookmarkEnd w:id="116"/>
      <w:bookmarkEnd w:id="117"/>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18" w:name="_MON_1604368721"/>
    <w:bookmarkEnd w:id="118"/>
    <w:p w14:paraId="796AD412" w14:textId="77777777" w:rsidR="00623378" w:rsidRPr="000302E4" w:rsidRDefault="007A0123" w:rsidP="00623378">
      <w:r>
        <w:rPr>
          <w:noProof/>
        </w:rPr>
        <w:object w:dxaOrig="9060" w:dyaOrig="2880" w14:anchorId="5D21B743">
          <v:shape id="_x0000_i1025" type="#_x0000_t75" alt="" style="width:454.3pt;height:2in;mso-width-percent:0;mso-height-percent:0;mso-width-percent:0;mso-height-percent:0" o:ole="">
            <v:imagedata r:id="rId32" o:title=""/>
          </v:shape>
          <o:OLEObject Type="Embed" ProgID="Word.Document.12" ShapeID="_x0000_i1025" DrawAspect="Content" ObjectID="_1612695079" r:id="rId33">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19" w:name="_Ref536793077"/>
      <w:bookmarkStart w:id="120" w:name="_Toc927559"/>
      <w:r w:rsidRPr="000E1191">
        <w:lastRenderedPageBreak/>
        <w:t>Unique activities in dataset</w:t>
      </w:r>
      <w:bookmarkEnd w:id="113"/>
      <w:bookmarkEnd w:id="119"/>
      <w:bookmarkEnd w:id="120"/>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5425CB3C" w:rsidR="00750DFC" w:rsidRDefault="00750DFC" w:rsidP="00750DFC">
      <w:pPr>
        <w:pStyle w:val="Subkopje"/>
      </w:pPr>
    </w:p>
    <w:p w14:paraId="2132D2BB" w14:textId="77777777" w:rsidR="00647B34" w:rsidRDefault="00647B34" w:rsidP="00647B34">
      <w:pPr>
        <w:pStyle w:val="Kop2"/>
      </w:pPr>
      <w:bookmarkStart w:id="121" w:name="_Toc536792986"/>
      <w:bookmarkStart w:id="122" w:name="_Toc927526"/>
      <w:r>
        <w:t>Platform</w:t>
      </w:r>
      <w:bookmarkEnd w:id="121"/>
      <w:bookmarkEnd w:id="122"/>
    </w:p>
    <w:p w14:paraId="35CB0236" w14:textId="77777777" w:rsidR="00647B34" w:rsidRDefault="00647B34" w:rsidP="00647B34">
      <w:r>
        <w:t>The chosen platform is not just dependent on the chosen algorithm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820A6E3" w14:textId="77777777" w:rsidR="00647B34" w:rsidRPr="009F15C5" w:rsidRDefault="00647B34" w:rsidP="00647B34">
      <w:pPr>
        <w:pStyle w:val="Kop3"/>
      </w:pPr>
      <w:r>
        <w:t>Background</w:t>
      </w:r>
    </w:p>
    <w:p w14:paraId="27AF2111" w14:textId="77777777" w:rsidR="00647B34" w:rsidRDefault="00647B34" w:rsidP="00647B34">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04945169" w14:textId="77777777" w:rsidR="00647B34" w:rsidRDefault="00647B34" w:rsidP="00647B34">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Pr="00D3030F">
        <w:rPr>
          <w:rFonts w:ascii="Times New Roman" w:cs="Times New Roman"/>
          <w:color w:val="000000"/>
        </w:rPr>
        <w:t>[62]–[64]</w:t>
      </w:r>
      <w:r>
        <w:fldChar w:fldCharType="end"/>
      </w:r>
      <w:r>
        <w:t>, are analyzing activity based on random sensor data.</w:t>
      </w:r>
    </w:p>
    <w:p w14:paraId="4903E084" w14:textId="77777777" w:rsidR="00647B34" w:rsidRDefault="00647B34" w:rsidP="00647B34">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34C90AB6" w14:textId="77777777" w:rsidR="00647B34" w:rsidRDefault="00647B34" w:rsidP="00647B34">
      <w:pPr>
        <w:pStyle w:val="Kop3"/>
      </w:pPr>
      <w:bookmarkStart w:id="123" w:name="_Toc536792988"/>
      <w:bookmarkStart w:id="124" w:name="_Toc927528"/>
      <w:r>
        <w:lastRenderedPageBreak/>
        <w:t>Programming language</w:t>
      </w:r>
      <w:bookmarkEnd w:id="123"/>
      <w:bookmarkEnd w:id="124"/>
    </w:p>
    <w:p w14:paraId="1FACAB08" w14:textId="77777777" w:rsidR="00647B34" w:rsidRDefault="00647B34" w:rsidP="00647B34">
      <w:r>
        <w:t xml:space="preserve">When it comes to implementing machine learning algorithms, there are several go to languages. The five most used languages </w:t>
      </w:r>
      <w:r>
        <w:fldChar w:fldCharType="begin"/>
      </w:r>
      <w:r>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Pr>
          <w:noProof/>
        </w:rPr>
        <w:t>[65]</w:t>
      </w:r>
      <w:r>
        <w:fldChar w:fldCharType="end"/>
      </w:r>
      <w:r>
        <w:t>, in order, are:</w:t>
      </w:r>
    </w:p>
    <w:p w14:paraId="3E2A0D40" w14:textId="77777777" w:rsidR="00647B34" w:rsidRDefault="00647B34" w:rsidP="00647B34">
      <w:pPr>
        <w:pStyle w:val="Lijstalinea"/>
        <w:numPr>
          <w:ilvl w:val="0"/>
          <w:numId w:val="31"/>
        </w:numPr>
      </w:pPr>
      <w:r>
        <w:t>Python</w:t>
      </w:r>
    </w:p>
    <w:p w14:paraId="6E4B24B1" w14:textId="77777777" w:rsidR="00647B34" w:rsidRDefault="00647B34" w:rsidP="00647B34">
      <w:pPr>
        <w:pStyle w:val="Lijstalinea"/>
        <w:numPr>
          <w:ilvl w:val="0"/>
          <w:numId w:val="31"/>
        </w:numPr>
      </w:pPr>
      <w:r>
        <w:t>C/C++</w:t>
      </w:r>
    </w:p>
    <w:p w14:paraId="53CB8F57" w14:textId="77777777" w:rsidR="00647B34" w:rsidRDefault="00647B34" w:rsidP="00647B34">
      <w:pPr>
        <w:pStyle w:val="Lijstalinea"/>
        <w:numPr>
          <w:ilvl w:val="0"/>
          <w:numId w:val="31"/>
        </w:numPr>
      </w:pPr>
      <w:r>
        <w:t>Java</w:t>
      </w:r>
    </w:p>
    <w:p w14:paraId="4346CBF4" w14:textId="77777777" w:rsidR="00647B34" w:rsidRDefault="00647B34" w:rsidP="00647B34">
      <w:pPr>
        <w:pStyle w:val="Lijstalinea"/>
        <w:numPr>
          <w:ilvl w:val="0"/>
          <w:numId w:val="31"/>
        </w:numPr>
      </w:pPr>
      <w:r>
        <w:t>R</w:t>
      </w:r>
    </w:p>
    <w:p w14:paraId="0E0B3732" w14:textId="77777777" w:rsidR="00647B34" w:rsidRDefault="00647B34" w:rsidP="00647B34">
      <w:pPr>
        <w:pStyle w:val="Lijstalinea"/>
        <w:numPr>
          <w:ilvl w:val="0"/>
          <w:numId w:val="31"/>
        </w:numPr>
      </w:pPr>
      <w:r>
        <w:t>JavaScript</w:t>
      </w:r>
    </w:p>
    <w:p w14:paraId="5F512DB0" w14:textId="77777777" w:rsidR="00647B34" w:rsidRDefault="00647B34" w:rsidP="00647B34">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8529F70" w14:textId="77777777" w:rsidR="00647B34" w:rsidRDefault="00647B34" w:rsidP="00647B34">
      <w:r>
        <w:t>For now, ignoring the fact of whether the programmer has any existing proficiencies, it is important to note that there is no best language to use for machine learning and it is important to take the goal into consideration. In this case the goal is to create a server-based cloud platform. Whereas the algorithms can still be run on any language, the web part and a possible API interface are likely to be implemented in JavaScript.</w:t>
      </w:r>
    </w:p>
    <w:p w14:paraId="24BB781C" w14:textId="77777777" w:rsidR="00647B34" w:rsidRDefault="00647B34" w:rsidP="00647B34">
      <w:pPr>
        <w:pStyle w:val="Kop3"/>
      </w:pPr>
      <w:bookmarkStart w:id="125" w:name="_Toc536792989"/>
      <w:bookmarkStart w:id="126" w:name="_Toc927529"/>
      <w:bookmarkStart w:id="127" w:name="_Ref2050835"/>
      <w:r>
        <w:t>Setup</w:t>
      </w:r>
      <w:bookmarkEnd w:id="125"/>
      <w:bookmarkEnd w:id="126"/>
      <w:bookmarkEnd w:id="127"/>
    </w:p>
    <w:p w14:paraId="46FB9DA4" w14:textId="77777777" w:rsidR="00647B34" w:rsidRDefault="00647B34" w:rsidP="00647B34">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as well as communicate via HTTP requests. Second, when considering a JavaScript based platform, the largest market share (over 60% </w:t>
      </w:r>
      <w:r>
        <w:fldChar w:fldCharType="begin"/>
      </w:r>
      <w:r>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Pr>
          <w:noProof/>
        </w:rPr>
        <w:t>[66]</w:t>
      </w:r>
      <w:r>
        <w:fldChar w:fldCharType="end"/>
      </w:r>
      <w:r>
        <w:t xml:space="preserve">) is attributed to Node.js webservers. </w:t>
      </w:r>
    </w:p>
    <w:p w14:paraId="3DDB83C1" w14:textId="77777777" w:rsidR="00647B34" w:rsidRDefault="00647B34" w:rsidP="00647B34">
      <w:pPr>
        <w:pStyle w:val="Kop4"/>
      </w:pPr>
      <w:bookmarkStart w:id="128" w:name="_Toc536792990"/>
      <w:bookmarkStart w:id="129" w:name="_Toc927530"/>
      <w:r>
        <w:t>Software platform – Node.js</w:t>
      </w:r>
      <w:bookmarkEnd w:id="128"/>
      <w:bookmarkEnd w:id="129"/>
    </w:p>
    <w:p w14:paraId="295A6186" w14:textId="77777777" w:rsidR="00647B34" w:rsidRDefault="00647B34" w:rsidP="00647B34">
      <w:r>
        <w:t xml:space="preserve">JavaScript was originally a client-side scripting language, running in the user’s browser, usually part of any website. Node.js </w:t>
      </w:r>
      <w:r>
        <w:fldChar w:fldCharType="begin"/>
      </w:r>
      <w:r>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0B5C266D" w14:textId="77777777" w:rsidR="00647B34" w:rsidRDefault="00647B34" w:rsidP="00647B34">
      <w:pPr>
        <w:pStyle w:val="Kop4"/>
      </w:pPr>
      <w:bookmarkStart w:id="130" w:name="_Toc536792991"/>
      <w:bookmarkStart w:id="131" w:name="_Toc927531"/>
      <w:r>
        <w:lastRenderedPageBreak/>
        <w:t xml:space="preserve">Software library – </w:t>
      </w:r>
      <w:proofErr w:type="spellStart"/>
      <w:r>
        <w:t>npm</w:t>
      </w:r>
      <w:bookmarkEnd w:id="130"/>
      <w:bookmarkEnd w:id="131"/>
      <w:proofErr w:type="spellEnd"/>
      <w:r>
        <w:t xml:space="preserve"> </w:t>
      </w:r>
    </w:p>
    <w:p w14:paraId="693AE7C8" w14:textId="77777777" w:rsidR="00647B34" w:rsidRDefault="00647B34" w:rsidP="00647B34">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13DAC8BD" w14:textId="77777777" w:rsidR="00647B34" w:rsidRDefault="00647B34" w:rsidP="00647B34">
      <w:r w:rsidRPr="008061A1">
        <w:rPr>
          <w:b/>
        </w:rPr>
        <w:t xml:space="preserve">Express </w:t>
      </w:r>
      <w:r w:rsidRPr="008061A1">
        <w:rPr>
          <w:b/>
        </w:rPr>
        <w:fldChar w:fldCharType="begin"/>
      </w:r>
      <w:r>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4B53AF69" w14:textId="77777777" w:rsidR="00647B34" w:rsidRDefault="00647B34" w:rsidP="00647B34">
      <w:r w:rsidRPr="008061A1">
        <w:rPr>
          <w:b/>
        </w:rPr>
        <w:t xml:space="preserve">Mongoose </w:t>
      </w:r>
      <w:r w:rsidRPr="008061A1">
        <w:rPr>
          <w:b/>
        </w:rPr>
        <w:fldChar w:fldCharType="begin"/>
      </w:r>
      <w:r>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647D2430" w14:textId="77777777" w:rsidR="00647B34" w:rsidRPr="008D7373" w:rsidRDefault="00647B34" w:rsidP="00647B34">
      <w:r w:rsidRPr="008061A1">
        <w:rPr>
          <w:b/>
        </w:rPr>
        <w:t xml:space="preserve">The ml.js suite </w:t>
      </w:r>
      <w:r w:rsidRPr="008061A1">
        <w:rPr>
          <w:b/>
        </w:rPr>
        <w:fldChar w:fldCharType="begin"/>
      </w:r>
      <w:r>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3</w:t>
      </w:r>
      <w:r>
        <w:fldChar w:fldCharType="end"/>
      </w:r>
      <w:r>
        <w:t>.</w:t>
      </w:r>
    </w:p>
    <w:p w14:paraId="2FE2257F" w14:textId="77777777" w:rsidR="00647B34" w:rsidRDefault="00647B34" w:rsidP="00647B34">
      <w:pPr>
        <w:pStyle w:val="Kop4"/>
      </w:pPr>
      <w:bookmarkStart w:id="132" w:name="_Toc536792992"/>
      <w:bookmarkStart w:id="133" w:name="_Toc927532"/>
      <w:r>
        <w:t>View engine – Handlebars</w:t>
      </w:r>
      <w:bookmarkEnd w:id="132"/>
      <w:bookmarkEnd w:id="133"/>
    </w:p>
    <w:p w14:paraId="11C54DBC" w14:textId="77777777" w:rsidR="00647B34" w:rsidRPr="003822DB" w:rsidRDefault="00647B34" w:rsidP="00647B34">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5943DB8B" w14:textId="77777777" w:rsidR="00647B34" w:rsidRDefault="00647B34" w:rsidP="00647B34">
      <w:pPr>
        <w:pStyle w:val="Kop4"/>
      </w:pPr>
      <w:bookmarkStart w:id="134" w:name="_Ref535035987"/>
      <w:bookmarkStart w:id="135" w:name="_Toc536792993"/>
      <w:bookmarkStart w:id="136" w:name="_Toc927533"/>
      <w:r>
        <w:t>Database – MongoDB</w:t>
      </w:r>
      <w:bookmarkEnd w:id="134"/>
      <w:bookmarkEnd w:id="135"/>
      <w:bookmarkEnd w:id="136"/>
      <w:r>
        <w:t xml:space="preserve"> </w:t>
      </w:r>
    </w:p>
    <w:p w14:paraId="1B4A50D2" w14:textId="77777777" w:rsidR="00647B34" w:rsidRDefault="00647B34" w:rsidP="00647B34">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0D0B3C4B" w14:textId="77777777" w:rsidR="00647B34" w:rsidRPr="00D32410" w:rsidRDefault="00647B34" w:rsidP="00647B34">
      <w:r>
        <w:lastRenderedPageBreak/>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0314BEF9" w14:textId="77777777" w:rsidR="00647B34" w:rsidRDefault="00647B34" w:rsidP="00647B34">
      <w:pPr>
        <w:pStyle w:val="Kop3"/>
        <w:rPr>
          <w:lang w:val="nl-NL"/>
        </w:rPr>
      </w:pPr>
      <w:bookmarkStart w:id="137" w:name="_Toc536792994"/>
      <w:bookmarkStart w:id="138" w:name="_Toc927534"/>
      <w:r>
        <w:rPr>
          <w:lang w:val="nl-NL"/>
        </w:rPr>
        <w:t>API</w:t>
      </w:r>
      <w:bookmarkEnd w:id="137"/>
      <w:bookmarkEnd w:id="138"/>
    </w:p>
    <w:p w14:paraId="4DEF1300" w14:textId="77777777" w:rsidR="00647B34" w:rsidRDefault="00647B34" w:rsidP="00647B34">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predefined building blocks. APIs are generally used in libraries, operating systems, web services and many other implementations. </w:t>
      </w:r>
    </w:p>
    <w:p w14:paraId="67B8B7D9" w14:textId="77777777" w:rsidR="00647B34" w:rsidRDefault="00647B34" w:rsidP="00647B34">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3471F04D" w14:textId="77777777" w:rsidR="00647B34" w:rsidRDefault="00647B34" w:rsidP="00647B34">
      <w:pPr>
        <w:pStyle w:val="Kop4"/>
      </w:pPr>
      <w:bookmarkStart w:id="139" w:name="_Toc536792995"/>
      <w:bookmarkStart w:id="140" w:name="_Toc927535"/>
      <w:r>
        <w:t>Web APIs</w:t>
      </w:r>
      <w:bookmarkEnd w:id="139"/>
      <w:bookmarkEnd w:id="140"/>
    </w:p>
    <w:p w14:paraId="121C861A" w14:textId="77777777" w:rsidR="00647B34" w:rsidRDefault="00647B34" w:rsidP="00647B34">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6B515BE6" w14:textId="77777777" w:rsidR="00647B34" w:rsidRDefault="00647B34" w:rsidP="00647B34">
      <w:proofErr w:type="gramStart"/>
      <w:r>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2B3F7932" w14:textId="77777777" w:rsidR="00647B34" w:rsidRDefault="00647B34" w:rsidP="00647B34">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3D1949B5" w14:textId="77777777" w:rsidR="00647B34" w:rsidRDefault="00647B34" w:rsidP="00647B34">
      <w:pPr>
        <w:pStyle w:val="Kop4"/>
      </w:pPr>
      <w:bookmarkStart w:id="141" w:name="_Toc536792996"/>
      <w:bookmarkStart w:id="142" w:name="_Toc927536"/>
      <w:r>
        <w:lastRenderedPageBreak/>
        <w:t>RESTful API</w:t>
      </w:r>
      <w:bookmarkEnd w:id="141"/>
      <w:bookmarkEnd w:id="142"/>
    </w:p>
    <w:p w14:paraId="0E2D76BB" w14:textId="77777777" w:rsidR="00647B34" w:rsidRDefault="00647B34" w:rsidP="00647B34">
      <w:r>
        <w:t>A RESTful API is one based on representational state technology (REST). This is a standardized, architectural approach web communication using HTTP methodologies.</w:t>
      </w:r>
    </w:p>
    <w:p w14:paraId="01308C79" w14:textId="77777777" w:rsidR="00647B34" w:rsidRDefault="00647B34" w:rsidP="00647B34">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Pr>
          <w:noProof/>
        </w:rPr>
        <w:t>[74]</w:t>
      </w:r>
      <w:r>
        <w:fldChar w:fldCharType="end"/>
      </w:r>
      <w:r>
        <w:t xml:space="preserve">. </w:t>
      </w:r>
    </w:p>
    <w:p w14:paraId="3E89BBB3" w14:textId="77777777" w:rsidR="00647B34" w:rsidRDefault="00647B34" w:rsidP="00647B34">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 The most common methods (and the only ones used in this implementation) are </w:t>
      </w:r>
      <w:r>
        <w:fldChar w:fldCharType="begin"/>
      </w:r>
      <w:r>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Pr>
          <w:noProof/>
        </w:rPr>
        <w:t>[75]</w:t>
      </w:r>
      <w:r>
        <w:fldChar w:fldCharType="end"/>
      </w:r>
      <w:r>
        <w:t xml:space="preserve">: GET, POST and DELETE. They are used to respectively retrieve, </w:t>
      </w:r>
      <w:proofErr w:type="gramStart"/>
      <w:r>
        <w:t>create</w:t>
      </w:r>
      <w:proofErr w:type="gramEnd"/>
      <w:r>
        <w:t xml:space="preserve"> or update, and delete a resource.</w:t>
      </w:r>
    </w:p>
    <w:p w14:paraId="44F28F48" w14:textId="77777777" w:rsidR="00647B34" w:rsidRPr="00276235" w:rsidRDefault="00647B34" w:rsidP="00647B34">
      <w:pPr>
        <w:pStyle w:val="Kop3"/>
      </w:pPr>
      <w:bookmarkStart w:id="143" w:name="_Toc536792998"/>
      <w:bookmarkStart w:id="144" w:name="_Toc927538"/>
      <w:r>
        <w:t>Conclusions</w:t>
      </w:r>
      <w:bookmarkEnd w:id="143"/>
      <w:bookmarkEnd w:id="144"/>
    </w:p>
    <w:p w14:paraId="286F8683" w14:textId="77777777" w:rsidR="00647B34" w:rsidRDefault="00647B34" w:rsidP="00647B34">
      <w:r>
        <w:t xml:space="preserve">Combining all the </w:t>
      </w:r>
      <w:proofErr w:type="gramStart"/>
      <w:r>
        <w:t>aforementioned aspects</w:t>
      </w:r>
      <w:proofErr w:type="gramEnd"/>
      <w:r>
        <w:t>, in order to allow for easy collaboration with third-party software, a JavaScript based, Node.js server was established, along with a MongoDB database. It serves a frontend used to view statistics and allows for user input. All communication is done through a RESTful API. For performing complex machine learning calculations and matrix calculations, several library functions were imported.</w:t>
      </w:r>
    </w:p>
    <w:p w14:paraId="48F2AF10" w14:textId="77777777" w:rsidR="00647B34" w:rsidRPr="000E1191" w:rsidRDefault="00647B34" w:rsidP="00750DFC">
      <w:pPr>
        <w:pStyle w:val="Subkopje"/>
      </w:pPr>
    </w:p>
    <w:sectPr w:rsidR="00647B34"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B625BC" w14:textId="77777777" w:rsidR="007A0123" w:rsidRDefault="007A0123">
      <w:pPr>
        <w:spacing w:after="0" w:line="240" w:lineRule="auto"/>
      </w:pPr>
      <w:r>
        <w:separator/>
      </w:r>
    </w:p>
    <w:p w14:paraId="46D2988E" w14:textId="77777777" w:rsidR="007A0123" w:rsidRDefault="007A0123"/>
    <w:p w14:paraId="18335D2D" w14:textId="77777777" w:rsidR="007A0123" w:rsidRDefault="007A0123"/>
  </w:endnote>
  <w:endnote w:type="continuationSeparator" w:id="0">
    <w:p w14:paraId="223EEAFE" w14:textId="77777777" w:rsidR="007A0123" w:rsidRDefault="007A0123">
      <w:pPr>
        <w:spacing w:after="0" w:line="240" w:lineRule="auto"/>
      </w:pPr>
      <w:r>
        <w:continuationSeparator/>
      </w:r>
    </w:p>
    <w:p w14:paraId="62C9CCDE" w14:textId="77777777" w:rsidR="007A0123" w:rsidRDefault="007A0123"/>
    <w:p w14:paraId="72C53C22" w14:textId="77777777" w:rsidR="007A0123" w:rsidRDefault="007A01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Helvetica Neue Thin">
    <w:panose1 w:val="020B0403020202020204"/>
    <w:charset w:val="00"/>
    <w:family w:val="swiss"/>
    <w:pitch w:val="variable"/>
    <w:sig w:usb0="E00002EF" w:usb1="5000205B" w:usb2="00000002"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94275" w:rsidRDefault="00A9427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94275" w:rsidRDefault="00A9427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184" name="Afbeelding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561DB8" w14:textId="77777777" w:rsidR="007A0123" w:rsidRDefault="007A0123">
      <w:pPr>
        <w:spacing w:after="0" w:line="240" w:lineRule="auto"/>
      </w:pPr>
      <w:r>
        <w:separator/>
      </w:r>
    </w:p>
  </w:footnote>
  <w:footnote w:type="continuationSeparator" w:id="0">
    <w:p w14:paraId="469E9849" w14:textId="77777777" w:rsidR="007A0123" w:rsidRDefault="007A0123">
      <w:pPr>
        <w:spacing w:after="0" w:line="240" w:lineRule="auto"/>
      </w:pPr>
      <w:r>
        <w:continuationSeparator/>
      </w:r>
    </w:p>
    <w:p w14:paraId="4D44F5EC" w14:textId="77777777" w:rsidR="007A0123" w:rsidRDefault="007A0123"/>
    <w:p w14:paraId="699B2A8F" w14:textId="77777777" w:rsidR="007A0123" w:rsidRDefault="007A0123"/>
  </w:footnote>
  <w:footnote w:id="1">
    <w:p w14:paraId="306639C5" w14:textId="77777777" w:rsidR="00A94275" w:rsidRPr="00CE6F7E" w:rsidRDefault="00A94275"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A94275" w:rsidRPr="008C55AE" w:rsidRDefault="00A94275">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9"/>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060A8"/>
    <w:rsid w:val="000133BB"/>
    <w:rsid w:val="0001363B"/>
    <w:rsid w:val="0001614A"/>
    <w:rsid w:val="00016355"/>
    <w:rsid w:val="000174FA"/>
    <w:rsid w:val="0002160C"/>
    <w:rsid w:val="00022000"/>
    <w:rsid w:val="000236B3"/>
    <w:rsid w:val="00025A95"/>
    <w:rsid w:val="00026CC7"/>
    <w:rsid w:val="000276AC"/>
    <w:rsid w:val="000302E4"/>
    <w:rsid w:val="0003139C"/>
    <w:rsid w:val="00032741"/>
    <w:rsid w:val="0003480A"/>
    <w:rsid w:val="00035A0C"/>
    <w:rsid w:val="000368A4"/>
    <w:rsid w:val="00052A1A"/>
    <w:rsid w:val="00056B3F"/>
    <w:rsid w:val="000578EF"/>
    <w:rsid w:val="00060F62"/>
    <w:rsid w:val="00062655"/>
    <w:rsid w:val="000639AF"/>
    <w:rsid w:val="0006616C"/>
    <w:rsid w:val="00072219"/>
    <w:rsid w:val="00077A0D"/>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40D"/>
    <w:rsid w:val="00144F9A"/>
    <w:rsid w:val="001557AC"/>
    <w:rsid w:val="00157E6F"/>
    <w:rsid w:val="0016130D"/>
    <w:rsid w:val="00171F40"/>
    <w:rsid w:val="001767D3"/>
    <w:rsid w:val="0017681B"/>
    <w:rsid w:val="0018093A"/>
    <w:rsid w:val="001851E8"/>
    <w:rsid w:val="0018532F"/>
    <w:rsid w:val="00186D82"/>
    <w:rsid w:val="00187015"/>
    <w:rsid w:val="00190058"/>
    <w:rsid w:val="0019618C"/>
    <w:rsid w:val="0019708C"/>
    <w:rsid w:val="001A49C9"/>
    <w:rsid w:val="001A4C92"/>
    <w:rsid w:val="001A4E41"/>
    <w:rsid w:val="001A6F4A"/>
    <w:rsid w:val="001B040C"/>
    <w:rsid w:val="001C1CB8"/>
    <w:rsid w:val="001C6BDE"/>
    <w:rsid w:val="001D2F84"/>
    <w:rsid w:val="001D33E7"/>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B66"/>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3E08"/>
    <w:rsid w:val="00304E69"/>
    <w:rsid w:val="00307669"/>
    <w:rsid w:val="003139B2"/>
    <w:rsid w:val="00321A3D"/>
    <w:rsid w:val="00324655"/>
    <w:rsid w:val="003256E6"/>
    <w:rsid w:val="00332D35"/>
    <w:rsid w:val="003335DC"/>
    <w:rsid w:val="0033457B"/>
    <w:rsid w:val="003400A3"/>
    <w:rsid w:val="00340295"/>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D77AA"/>
    <w:rsid w:val="003E1569"/>
    <w:rsid w:val="003E18D0"/>
    <w:rsid w:val="003E2E31"/>
    <w:rsid w:val="003E3A02"/>
    <w:rsid w:val="003E7EB3"/>
    <w:rsid w:val="003F58CB"/>
    <w:rsid w:val="004029AD"/>
    <w:rsid w:val="0040410C"/>
    <w:rsid w:val="00404F8B"/>
    <w:rsid w:val="00410CDB"/>
    <w:rsid w:val="00417E59"/>
    <w:rsid w:val="0042000A"/>
    <w:rsid w:val="00420B90"/>
    <w:rsid w:val="00425A22"/>
    <w:rsid w:val="00427AD4"/>
    <w:rsid w:val="00430B99"/>
    <w:rsid w:val="0043574A"/>
    <w:rsid w:val="00437322"/>
    <w:rsid w:val="0044155B"/>
    <w:rsid w:val="00442107"/>
    <w:rsid w:val="0044515F"/>
    <w:rsid w:val="00445670"/>
    <w:rsid w:val="004468D1"/>
    <w:rsid w:val="00446B18"/>
    <w:rsid w:val="00446E09"/>
    <w:rsid w:val="00447437"/>
    <w:rsid w:val="00447495"/>
    <w:rsid w:val="00451438"/>
    <w:rsid w:val="00453C76"/>
    <w:rsid w:val="00453F42"/>
    <w:rsid w:val="004561BC"/>
    <w:rsid w:val="00460959"/>
    <w:rsid w:val="00462798"/>
    <w:rsid w:val="0046548C"/>
    <w:rsid w:val="00466F72"/>
    <w:rsid w:val="00467B1E"/>
    <w:rsid w:val="0047128B"/>
    <w:rsid w:val="0047568E"/>
    <w:rsid w:val="00475B51"/>
    <w:rsid w:val="00481AD5"/>
    <w:rsid w:val="00484CD8"/>
    <w:rsid w:val="004915B8"/>
    <w:rsid w:val="00492092"/>
    <w:rsid w:val="00492D40"/>
    <w:rsid w:val="00497126"/>
    <w:rsid w:val="00497D4F"/>
    <w:rsid w:val="004A017B"/>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1430"/>
    <w:rsid w:val="00582D81"/>
    <w:rsid w:val="00584878"/>
    <w:rsid w:val="00587CB6"/>
    <w:rsid w:val="00590833"/>
    <w:rsid w:val="0059118C"/>
    <w:rsid w:val="0059132C"/>
    <w:rsid w:val="00592A33"/>
    <w:rsid w:val="00594594"/>
    <w:rsid w:val="00594E08"/>
    <w:rsid w:val="0059713E"/>
    <w:rsid w:val="0059770C"/>
    <w:rsid w:val="00597744"/>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2BF2"/>
    <w:rsid w:val="005F344D"/>
    <w:rsid w:val="005F5FE5"/>
    <w:rsid w:val="005F7C13"/>
    <w:rsid w:val="0060362F"/>
    <w:rsid w:val="00603ED4"/>
    <w:rsid w:val="006051D7"/>
    <w:rsid w:val="00605269"/>
    <w:rsid w:val="006100A1"/>
    <w:rsid w:val="0061085F"/>
    <w:rsid w:val="00616B86"/>
    <w:rsid w:val="006205C1"/>
    <w:rsid w:val="00621386"/>
    <w:rsid w:val="00622DA9"/>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47B34"/>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A7208"/>
    <w:rsid w:val="006B081C"/>
    <w:rsid w:val="006B28D6"/>
    <w:rsid w:val="006B42E2"/>
    <w:rsid w:val="006B498C"/>
    <w:rsid w:val="006B5411"/>
    <w:rsid w:val="006B57DF"/>
    <w:rsid w:val="006C17D8"/>
    <w:rsid w:val="006C637B"/>
    <w:rsid w:val="006D0507"/>
    <w:rsid w:val="006D1914"/>
    <w:rsid w:val="006D214B"/>
    <w:rsid w:val="006D277E"/>
    <w:rsid w:val="006D37BC"/>
    <w:rsid w:val="006D56C5"/>
    <w:rsid w:val="006E1E28"/>
    <w:rsid w:val="006E586D"/>
    <w:rsid w:val="006E662C"/>
    <w:rsid w:val="006F1098"/>
    <w:rsid w:val="006F65C1"/>
    <w:rsid w:val="00705FAB"/>
    <w:rsid w:val="00706649"/>
    <w:rsid w:val="0071228D"/>
    <w:rsid w:val="00713D5E"/>
    <w:rsid w:val="00714A95"/>
    <w:rsid w:val="00715228"/>
    <w:rsid w:val="007177DD"/>
    <w:rsid w:val="00721219"/>
    <w:rsid w:val="00723F66"/>
    <w:rsid w:val="00733A66"/>
    <w:rsid w:val="007358D0"/>
    <w:rsid w:val="0073718A"/>
    <w:rsid w:val="00737674"/>
    <w:rsid w:val="00746746"/>
    <w:rsid w:val="00746D07"/>
    <w:rsid w:val="00747CD1"/>
    <w:rsid w:val="00750DFC"/>
    <w:rsid w:val="00750F6C"/>
    <w:rsid w:val="00752CD6"/>
    <w:rsid w:val="00756CA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0123"/>
    <w:rsid w:val="007A3FED"/>
    <w:rsid w:val="007A5A55"/>
    <w:rsid w:val="007A7C64"/>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86F0B"/>
    <w:rsid w:val="00891219"/>
    <w:rsid w:val="008952A3"/>
    <w:rsid w:val="008961A6"/>
    <w:rsid w:val="008A1649"/>
    <w:rsid w:val="008A1BDA"/>
    <w:rsid w:val="008A219F"/>
    <w:rsid w:val="008A2801"/>
    <w:rsid w:val="008A5B48"/>
    <w:rsid w:val="008A6BC5"/>
    <w:rsid w:val="008B1C51"/>
    <w:rsid w:val="008B4673"/>
    <w:rsid w:val="008B4FD7"/>
    <w:rsid w:val="008B7B19"/>
    <w:rsid w:val="008C0485"/>
    <w:rsid w:val="008C0751"/>
    <w:rsid w:val="008C0DE6"/>
    <w:rsid w:val="008C12AC"/>
    <w:rsid w:val="008C2EB0"/>
    <w:rsid w:val="008C4913"/>
    <w:rsid w:val="008C55AE"/>
    <w:rsid w:val="008D3858"/>
    <w:rsid w:val="008D394D"/>
    <w:rsid w:val="008D4ED0"/>
    <w:rsid w:val="008D650A"/>
    <w:rsid w:val="008D71B9"/>
    <w:rsid w:val="008D7373"/>
    <w:rsid w:val="008E1A3E"/>
    <w:rsid w:val="008E5943"/>
    <w:rsid w:val="008F028B"/>
    <w:rsid w:val="008F0580"/>
    <w:rsid w:val="008F15B9"/>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35A17"/>
    <w:rsid w:val="0094174A"/>
    <w:rsid w:val="00941DA4"/>
    <w:rsid w:val="009433F9"/>
    <w:rsid w:val="00944DCC"/>
    <w:rsid w:val="0095256F"/>
    <w:rsid w:val="00952671"/>
    <w:rsid w:val="00956790"/>
    <w:rsid w:val="00962B32"/>
    <w:rsid w:val="00963249"/>
    <w:rsid w:val="009633FA"/>
    <w:rsid w:val="009669A2"/>
    <w:rsid w:val="00973757"/>
    <w:rsid w:val="00973ED4"/>
    <w:rsid w:val="00974E15"/>
    <w:rsid w:val="009750F3"/>
    <w:rsid w:val="009766E9"/>
    <w:rsid w:val="00977267"/>
    <w:rsid w:val="00984AEC"/>
    <w:rsid w:val="00997211"/>
    <w:rsid w:val="009A048D"/>
    <w:rsid w:val="009A2129"/>
    <w:rsid w:val="009A5BEC"/>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1601"/>
    <w:rsid w:val="00A04469"/>
    <w:rsid w:val="00A04CD2"/>
    <w:rsid w:val="00A050E0"/>
    <w:rsid w:val="00A054D9"/>
    <w:rsid w:val="00A13E89"/>
    <w:rsid w:val="00A149C9"/>
    <w:rsid w:val="00A14C59"/>
    <w:rsid w:val="00A14E92"/>
    <w:rsid w:val="00A15973"/>
    <w:rsid w:val="00A16E14"/>
    <w:rsid w:val="00A17FEE"/>
    <w:rsid w:val="00A20348"/>
    <w:rsid w:val="00A33676"/>
    <w:rsid w:val="00A34302"/>
    <w:rsid w:val="00A40C01"/>
    <w:rsid w:val="00A41E2E"/>
    <w:rsid w:val="00A463A2"/>
    <w:rsid w:val="00A4641F"/>
    <w:rsid w:val="00A46CDE"/>
    <w:rsid w:val="00A470F7"/>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31D"/>
    <w:rsid w:val="00A77C23"/>
    <w:rsid w:val="00A80CD5"/>
    <w:rsid w:val="00A825A5"/>
    <w:rsid w:val="00A82B64"/>
    <w:rsid w:val="00A839BA"/>
    <w:rsid w:val="00A86138"/>
    <w:rsid w:val="00A86BD9"/>
    <w:rsid w:val="00A94275"/>
    <w:rsid w:val="00A96B01"/>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46D1"/>
    <w:rsid w:val="00B046D2"/>
    <w:rsid w:val="00B104E7"/>
    <w:rsid w:val="00B112CB"/>
    <w:rsid w:val="00B15003"/>
    <w:rsid w:val="00B1536B"/>
    <w:rsid w:val="00B16441"/>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30DF"/>
    <w:rsid w:val="00B95E2B"/>
    <w:rsid w:val="00BA1757"/>
    <w:rsid w:val="00BA599F"/>
    <w:rsid w:val="00BB210F"/>
    <w:rsid w:val="00BB2DB8"/>
    <w:rsid w:val="00BC4A71"/>
    <w:rsid w:val="00BC6C3F"/>
    <w:rsid w:val="00BD5FC7"/>
    <w:rsid w:val="00BD6EC6"/>
    <w:rsid w:val="00BE16C8"/>
    <w:rsid w:val="00BE3995"/>
    <w:rsid w:val="00BE3FD6"/>
    <w:rsid w:val="00BE6312"/>
    <w:rsid w:val="00BF0A99"/>
    <w:rsid w:val="00BF4444"/>
    <w:rsid w:val="00BF5325"/>
    <w:rsid w:val="00C00419"/>
    <w:rsid w:val="00C0064F"/>
    <w:rsid w:val="00C01074"/>
    <w:rsid w:val="00C031BB"/>
    <w:rsid w:val="00C03470"/>
    <w:rsid w:val="00C04DD1"/>
    <w:rsid w:val="00C10564"/>
    <w:rsid w:val="00C1275C"/>
    <w:rsid w:val="00C1353F"/>
    <w:rsid w:val="00C14CB7"/>
    <w:rsid w:val="00C16EDE"/>
    <w:rsid w:val="00C175B0"/>
    <w:rsid w:val="00C23114"/>
    <w:rsid w:val="00C23B94"/>
    <w:rsid w:val="00C26A47"/>
    <w:rsid w:val="00C30F6E"/>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764C8"/>
    <w:rsid w:val="00C86DD6"/>
    <w:rsid w:val="00C87B8D"/>
    <w:rsid w:val="00C91AD6"/>
    <w:rsid w:val="00C9493B"/>
    <w:rsid w:val="00C95B07"/>
    <w:rsid w:val="00C962ED"/>
    <w:rsid w:val="00C9675F"/>
    <w:rsid w:val="00C972DE"/>
    <w:rsid w:val="00CA5B55"/>
    <w:rsid w:val="00CA5DD6"/>
    <w:rsid w:val="00CA6D7F"/>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CF32B6"/>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37D2B"/>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001A"/>
    <w:rsid w:val="00DD3D5B"/>
    <w:rsid w:val="00DD542C"/>
    <w:rsid w:val="00DD780C"/>
    <w:rsid w:val="00DE11DB"/>
    <w:rsid w:val="00DE1D1D"/>
    <w:rsid w:val="00DE4780"/>
    <w:rsid w:val="00DE539C"/>
    <w:rsid w:val="00DE5D26"/>
    <w:rsid w:val="00DE610E"/>
    <w:rsid w:val="00DE715C"/>
    <w:rsid w:val="00DE7EE3"/>
    <w:rsid w:val="00DF125E"/>
    <w:rsid w:val="00DF38E1"/>
    <w:rsid w:val="00DF42BF"/>
    <w:rsid w:val="00DF6785"/>
    <w:rsid w:val="00E0111C"/>
    <w:rsid w:val="00E01E96"/>
    <w:rsid w:val="00E02324"/>
    <w:rsid w:val="00E04D55"/>
    <w:rsid w:val="00E065C4"/>
    <w:rsid w:val="00E07A4B"/>
    <w:rsid w:val="00E111C7"/>
    <w:rsid w:val="00E12680"/>
    <w:rsid w:val="00E13F2B"/>
    <w:rsid w:val="00E16250"/>
    <w:rsid w:val="00E16E71"/>
    <w:rsid w:val="00E1734A"/>
    <w:rsid w:val="00E174E7"/>
    <w:rsid w:val="00E20872"/>
    <w:rsid w:val="00E240EE"/>
    <w:rsid w:val="00E26166"/>
    <w:rsid w:val="00E26BA4"/>
    <w:rsid w:val="00E3016E"/>
    <w:rsid w:val="00E3222F"/>
    <w:rsid w:val="00E34467"/>
    <w:rsid w:val="00E36028"/>
    <w:rsid w:val="00E41B9D"/>
    <w:rsid w:val="00E43447"/>
    <w:rsid w:val="00E44CDF"/>
    <w:rsid w:val="00E5034B"/>
    <w:rsid w:val="00E5044D"/>
    <w:rsid w:val="00E51C0B"/>
    <w:rsid w:val="00E52CF7"/>
    <w:rsid w:val="00E532C8"/>
    <w:rsid w:val="00E558E5"/>
    <w:rsid w:val="00E558EE"/>
    <w:rsid w:val="00E55D4B"/>
    <w:rsid w:val="00E56489"/>
    <w:rsid w:val="00E565F0"/>
    <w:rsid w:val="00E60233"/>
    <w:rsid w:val="00E65BA9"/>
    <w:rsid w:val="00E70466"/>
    <w:rsid w:val="00E708AE"/>
    <w:rsid w:val="00E708E3"/>
    <w:rsid w:val="00E7154E"/>
    <w:rsid w:val="00E76A44"/>
    <w:rsid w:val="00E8070D"/>
    <w:rsid w:val="00E80C95"/>
    <w:rsid w:val="00E81699"/>
    <w:rsid w:val="00E81E7E"/>
    <w:rsid w:val="00E82073"/>
    <w:rsid w:val="00E95498"/>
    <w:rsid w:val="00EA73BF"/>
    <w:rsid w:val="00EB21AD"/>
    <w:rsid w:val="00EB56E2"/>
    <w:rsid w:val="00EB6DEF"/>
    <w:rsid w:val="00EC55B9"/>
    <w:rsid w:val="00ED02EC"/>
    <w:rsid w:val="00ED2F19"/>
    <w:rsid w:val="00ED599E"/>
    <w:rsid w:val="00ED764F"/>
    <w:rsid w:val="00EE1099"/>
    <w:rsid w:val="00EE230F"/>
    <w:rsid w:val="00EE6DE4"/>
    <w:rsid w:val="00EE7725"/>
    <w:rsid w:val="00EF01AC"/>
    <w:rsid w:val="00EF3CF5"/>
    <w:rsid w:val="00EF6543"/>
    <w:rsid w:val="00EF780D"/>
    <w:rsid w:val="00F03B7C"/>
    <w:rsid w:val="00F04D74"/>
    <w:rsid w:val="00F16731"/>
    <w:rsid w:val="00F21B4F"/>
    <w:rsid w:val="00F237A4"/>
    <w:rsid w:val="00F2388E"/>
    <w:rsid w:val="00F30A89"/>
    <w:rsid w:val="00F328CA"/>
    <w:rsid w:val="00F350FC"/>
    <w:rsid w:val="00F370CF"/>
    <w:rsid w:val="00F4002C"/>
    <w:rsid w:val="00F4273B"/>
    <w:rsid w:val="00F43A30"/>
    <w:rsid w:val="00F52CF6"/>
    <w:rsid w:val="00F52E78"/>
    <w:rsid w:val="00F5513D"/>
    <w:rsid w:val="00F55EBF"/>
    <w:rsid w:val="00F56D48"/>
    <w:rsid w:val="00F62ACB"/>
    <w:rsid w:val="00F644F4"/>
    <w:rsid w:val="00F6780C"/>
    <w:rsid w:val="00F72B18"/>
    <w:rsid w:val="00F818C2"/>
    <w:rsid w:val="00F925F0"/>
    <w:rsid w:val="00F944DD"/>
    <w:rsid w:val="00F977D5"/>
    <w:rsid w:val="00FA0406"/>
    <w:rsid w:val="00FA3113"/>
    <w:rsid w:val="00FA4163"/>
    <w:rsid w:val="00FA68D5"/>
    <w:rsid w:val="00FB0B06"/>
    <w:rsid w:val="00FB3148"/>
    <w:rsid w:val="00FB4FFC"/>
    <w:rsid w:val="00FB53A6"/>
    <w:rsid w:val="00FB5529"/>
    <w:rsid w:val="00FB7818"/>
    <w:rsid w:val="00FC03E4"/>
    <w:rsid w:val="00FC0777"/>
    <w:rsid w:val="00FC0BB0"/>
    <w:rsid w:val="00FC2B30"/>
    <w:rsid w:val="00FC7EA5"/>
    <w:rsid w:val="00FD1A34"/>
    <w:rsid w:val="00FD1EB7"/>
    <w:rsid w:val="00FD4944"/>
    <w:rsid w:val="00FE102F"/>
    <w:rsid w:val="00FE3513"/>
    <w:rsid w:val="00FE35E1"/>
    <w:rsid w:val="00FE5985"/>
    <w:rsid w:val="00FE5B86"/>
    <w:rsid w:val="00FF10FA"/>
    <w:rsid w:val="00FF1273"/>
    <w:rsid w:val="00FF2931"/>
    <w:rsid w:val="00FF2BEB"/>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C39D8193-C9D1-DA4A-B8C7-8FEF708CBB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26673501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776411193">
      <w:bodyDiv w:val="1"/>
      <w:marLeft w:val="0"/>
      <w:marRight w:val="0"/>
      <w:marTop w:val="0"/>
      <w:marBottom w:val="0"/>
      <w:divBdr>
        <w:top w:val="none" w:sz="0" w:space="0" w:color="auto"/>
        <w:left w:val="none" w:sz="0" w:space="0" w:color="auto"/>
        <w:bottom w:val="none" w:sz="0" w:space="0" w:color="auto"/>
        <w:right w:val="none" w:sz="0" w:space="0" w:color="auto"/>
      </w:divBdr>
    </w:div>
    <w:div w:id="967858142">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99733973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12949702">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194179203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i.stack.imgur.com/kOs0M.png" TargetMode="External"/><Relationship Id="rId18" Type="http://schemas.openxmlformats.org/officeDocument/2006/relationships/image" Target="media/image9.tiff"/><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tiff"/><Relationship Id="rId25" Type="http://schemas.openxmlformats.org/officeDocument/2006/relationships/image" Target="media/image15.png"/><Relationship Id="rId33" Type="http://schemas.openxmlformats.org/officeDocument/2006/relationships/package" Target="embeddings/Microsoft_Word-document.docx"/><Relationship Id="rId2" Type="http://schemas.openxmlformats.org/officeDocument/2006/relationships/numbering" Target="numbering.xml"/><Relationship Id="rId16" Type="http://schemas.openxmlformats.org/officeDocument/2006/relationships/image" Target="media/image7.png"/><Relationship Id="rId20" Type="http://schemas.microsoft.com/office/2007/relationships/hdphoto" Target="media/hdphoto1.wdp"/><Relationship Id="rId29"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openxmlformats.org/officeDocument/2006/relationships/image" Target="media/image20.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jpeg"/><Relationship Id="rId19" Type="http://schemas.openxmlformats.org/officeDocument/2006/relationships/image" Target="media/image10.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github.com/RomanovX/Thesis"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emf"/><Relationship Id="rId35" Type="http://schemas.openxmlformats.org/officeDocument/2006/relationships/theme" Target="theme/theme1.xml"/><Relationship Id="rId8"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6E4E9BB-3697-B544-AC49-F69C56130F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8</TotalTime>
  <Pages>76</Pages>
  <Words>60009</Words>
  <Characters>330052</Characters>
  <Application>Microsoft Office Word</Application>
  <DocSecurity>0</DocSecurity>
  <Lines>2750</Lines>
  <Paragraphs>7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9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21</cp:revision>
  <cp:lastPrinted>2018-04-30T02:51:00Z</cp:lastPrinted>
  <dcterms:created xsi:type="dcterms:W3CDTF">2019-02-02T17:20:00Z</dcterms:created>
  <dcterms:modified xsi:type="dcterms:W3CDTF">2019-02-26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